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1E5F04" w14:textId="77777777" w:rsidR="00DA5A8E" w:rsidRDefault="00DA5A8E" w:rsidP="00DA5A8E">
      <w:pPr>
        <w:pStyle w:val="ChapterHeaders"/>
      </w:pPr>
      <w:r>
        <w:rPr>
          <w:noProof/>
          <w:lang w:val="en-US" w:eastAsia="en-US"/>
        </w:rPr>
        <mc:AlternateContent>
          <mc:Choice Requires="wps">
            <w:drawing>
              <wp:anchor distT="0" distB="0" distL="114300" distR="114300" simplePos="0" relativeHeight="251660288" behindDoc="0" locked="0" layoutInCell="1" allowOverlap="1" wp14:anchorId="7E49E31D" wp14:editId="54EEF7A0">
                <wp:simplePos x="0" y="0"/>
                <wp:positionH relativeFrom="column">
                  <wp:posOffset>-586</wp:posOffset>
                </wp:positionH>
                <wp:positionV relativeFrom="page">
                  <wp:posOffset>903605</wp:posOffset>
                </wp:positionV>
                <wp:extent cx="5760000" cy="8892000"/>
                <wp:effectExtent l="0" t="0" r="12700" b="23495"/>
                <wp:wrapNone/>
                <wp:docPr id="72" name="Rectangle 72"/>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2" o:spid="_x0000_s1026" style="position:absolute;margin-left:-.05pt;margin-top:71.15pt;width:453.55pt;height:70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" filled="f" strokecolor="#8496b0 [1951]" strokeweight=".5pt">
                <v:stroke dashstyle="dash"/>
                <w10:wrap anchory="page"/>
              </v:rect>
            </w:pict>
          </mc:Fallback>
        </mc:AlternateContent>
      </w:r>
      <w:r>
        <w:t>CHAPTER 2</w:t>
      </w:r>
    </w:p>
    <w:p w14:paraId="102FDFAB" w14:textId="77777777" w:rsidR="00DA5A8E" w:rsidRPr="00C96340" w:rsidRDefault="00DA5A8E" w:rsidP="00DA5A8E">
      <w:pPr>
        <w:pStyle w:val="ChapterHeaders"/>
      </w:pPr>
    </w:p>
    <w:p w14:paraId="17A453FA" w14:textId="77777777" w:rsidR="00DA5A8E" w:rsidRDefault="00DA5A8E" w:rsidP="00DA5A8E">
      <w:pPr>
        <w:pStyle w:val="ChapterHeaders"/>
      </w:pPr>
      <w:r>
        <w:t>LITERATURE REVIEW</w:t>
      </w:r>
    </w:p>
    <w:p w14:paraId="163661C8" w14:textId="77777777" w:rsidR="00DA5A8E" w:rsidRPr="00C96340" w:rsidRDefault="00DA5A8E" w:rsidP="00DA5A8E">
      <w:pPr>
        <w:pStyle w:val="ChapterHeaders"/>
      </w:pPr>
    </w:p>
    <w:p w14:paraId="3F5205D4" w14:textId="77777777" w:rsidR="00DA5A8E" w:rsidRPr="00D3357D" w:rsidRDefault="00E805D5" w:rsidP="00DA5A8E">
      <w:pPr>
        <w:pStyle w:val="ThesisBody"/>
        <w:rPr>
          <w:rFonts w:asciiTheme="majorBidi" w:hAnsiTheme="majorBidi" w:cstheme="majorBidi"/>
          <w:b/>
        </w:rPr>
      </w:pPr>
      <w:r>
        <w:rPr>
          <w:rFonts w:asciiTheme="majorBidi" w:hAnsiTheme="majorBidi" w:cstheme="majorBidi"/>
          <w:b/>
        </w:rPr>
        <w:t>2.</w:t>
      </w:r>
      <w:r w:rsidR="00386E9F">
        <w:rPr>
          <w:rFonts w:asciiTheme="majorBidi" w:hAnsiTheme="majorBidi" w:cstheme="majorBidi"/>
          <w:b/>
        </w:rPr>
        <w:t>1</w:t>
      </w:r>
      <w:r w:rsidR="00477DFC">
        <w:rPr>
          <w:rFonts w:asciiTheme="majorBidi" w:hAnsiTheme="majorBidi" w:cstheme="majorBidi"/>
          <w:b/>
        </w:rPr>
        <w:t xml:space="preserve">       </w:t>
      </w:r>
      <w:r w:rsidR="00477F02" w:rsidRPr="00D3357D">
        <w:rPr>
          <w:rFonts w:asciiTheme="majorBidi" w:hAnsiTheme="majorBidi" w:cstheme="majorBidi"/>
          <w:b/>
        </w:rPr>
        <w:t>Introduction</w:t>
      </w:r>
    </w:p>
    <w:p w14:paraId="16E287C9" w14:textId="77777777" w:rsidR="00D3357D" w:rsidRDefault="00477DFC" w:rsidP="00057642">
      <w:pPr>
        <w:pStyle w:val="ThesisBody"/>
        <w:spacing w:before="100" w:after="100"/>
        <w:contextualSpacing w:val="0"/>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0B7FDAA7" w14:textId="77777777" w:rsidR="00476DE5" w:rsidRDefault="00937DBA" w:rsidP="00057642">
      <w:pPr>
        <w:pStyle w:val="ThesisBody"/>
        <w:spacing w:before="100" w:after="100"/>
        <w:contextualSpacing w:val="0"/>
        <w:rPr>
          <w:rFonts w:asciiTheme="majorBidi" w:hAnsiTheme="majorBidi" w:cstheme="majorBidi"/>
        </w:rPr>
      </w:pPr>
      <w:r>
        <w:rPr>
          <w:rFonts w:asciiTheme="majorBidi" w:hAnsiTheme="majorBidi" w:cstheme="majorBidi"/>
        </w:rPr>
        <w:t>The approach leads to concentration of weights in few stocks that leads to high risk in investment.</w:t>
      </w:r>
      <w:r w:rsidR="00F436BA">
        <w:rPr>
          <w:rFonts w:asciiTheme="majorBidi" w:hAnsiTheme="majorBidi" w:cstheme="majorBidi"/>
        </w:rPr>
        <w:t>This lack of risk diversification is frought with failures during occuranc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For large sample size the computational complexity increases with temporal overhead.</w:t>
      </w:r>
      <w:r w:rsidR="00542CBC">
        <w:rPr>
          <w:rFonts w:asciiTheme="majorBidi" w:hAnsiTheme="majorBidi" w:cstheme="majorBidi"/>
        </w:rPr>
        <w:t>MVO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 xml:space="preserve">(Weng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Simos,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r w:rsidR="00A259CF" w:rsidRPr="00A259CF">
        <w:rPr>
          <w:rFonts w:asciiTheme="majorBidi" w:hAnsiTheme="majorBidi" w:cstheme="majorBidi"/>
          <w:noProof/>
        </w:rPr>
        <w:t>(Kalayci, Polat and Akbay, 2020)</w:t>
      </w:r>
      <w:r w:rsidR="00A259CF">
        <w:rPr>
          <w:rFonts w:asciiTheme="majorBidi" w:hAnsiTheme="majorBidi" w:cstheme="majorBidi"/>
        </w:rPr>
        <w:fldChar w:fldCharType="end"/>
      </w:r>
      <w:r w:rsidR="00476DE5">
        <w:rPr>
          <w:rFonts w:asciiTheme="majorBidi" w:hAnsiTheme="majorBidi" w:cstheme="majorBidi"/>
        </w:rPr>
        <w:t>.</w:t>
      </w:r>
    </w:p>
    <w:p w14:paraId="42F3E7B9" w14:textId="77777777" w:rsidR="00F436BA" w:rsidRDefault="00F436BA"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340F737" w14:textId="77777777" w:rsidR="00C96026" w:rsidRDefault="00C96026" w:rsidP="00057642">
      <w:pPr>
        <w:pStyle w:val="ThesisBody"/>
        <w:spacing w:before="100" w:after="100"/>
        <w:contextualSpacing w:val="0"/>
        <w:rPr>
          <w:rFonts w:asciiTheme="majorBidi" w:hAnsiTheme="majorBidi" w:cstheme="majorBidi"/>
        </w:rPr>
      </w:pPr>
    </w:p>
    <w:p w14:paraId="220D80BF" w14:textId="77777777" w:rsidR="00DA5A8E" w:rsidRPr="00A14995" w:rsidRDefault="00DA5A8E" w:rsidP="00DA5A8E">
      <w:pPr>
        <w:pStyle w:val="ThesisBody"/>
        <w:tabs>
          <w:tab w:val="left" w:pos="720"/>
        </w:tabs>
        <w:contextualSpacing w:val="0"/>
        <w:rPr>
          <w:b/>
          <w:bCs/>
        </w:rPr>
      </w:pPr>
      <w:r w:rsidRPr="00A14995">
        <w:rPr>
          <w:b/>
          <w:bCs/>
        </w:rPr>
        <w:t>2</w:t>
      </w:r>
      <w:r w:rsidR="009E7A32">
        <w:rPr>
          <w:b/>
          <w:bCs/>
        </w:rPr>
        <w:t>.</w:t>
      </w:r>
      <w:r w:rsidR="00E805D5">
        <w:rPr>
          <w:b/>
          <w:bCs/>
        </w:rPr>
        <w:t>2</w:t>
      </w:r>
      <w:r w:rsidR="009E7A32">
        <w:rPr>
          <w:b/>
          <w:bCs/>
        </w:rPr>
        <w:t xml:space="preserve">       Developments in portfolio optimization techniques.</w:t>
      </w:r>
    </w:p>
    <w:p w14:paraId="7B10DF5F" w14:textId="77777777" w:rsidR="00E6472D"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 xml:space="preserve">(Doering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risk</w:t>
      </w:r>
      <w:r w:rsidR="005F3CE9">
        <w:rPr>
          <w:rFonts w:asciiTheme="majorBidi" w:hAnsiTheme="majorBidi" w:cstheme="majorBidi"/>
        </w:rPr>
        <w:t>,use of hybrid simulations coupled with machine learning.</w:t>
      </w:r>
    </w:p>
    <w:p w14:paraId="75895935" w14:textId="77777777" w:rsidR="00E6472D" w:rsidRDefault="005F3CE9"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 xml:space="preserve">(Doering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057642">
      <w:pPr>
        <w:pStyle w:val="ThesisBody"/>
        <w:spacing w:before="100" w:after="100"/>
        <w:contextualSpacing w:val="0"/>
        <w:rPr>
          <w:rFonts w:asciiTheme="majorBidi" w:hAnsiTheme="majorBidi" w:cstheme="majorBidi"/>
        </w:rPr>
      </w:pPr>
      <w:r>
        <w:rPr>
          <w:rFonts w:asciiTheme="majorBidi" w:hAnsiTheme="majorBidi" w:cstheme="majorBidi"/>
        </w:rPr>
        <w:lastRenderedPageBreak/>
        <w:t>On the other hand methodology specific developments concentrate on improving computational times</w:t>
      </w:r>
      <w:r w:rsidR="0023010C">
        <w:rPr>
          <w:rFonts w:asciiTheme="majorBidi" w:hAnsiTheme="majorBidi" w:cstheme="majorBidi"/>
        </w:rPr>
        <w:t xml:space="preserve"> and methodological complexity,computational time </w:t>
      </w:r>
      <w:r>
        <w:rPr>
          <w:rFonts w:asciiTheme="majorBidi" w:hAnsiTheme="majorBidi" w:cstheme="majorBidi"/>
        </w:rPr>
        <w:t xml:space="preserve">increase exponentially when the problem solving becomes multi-objective.Thes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support,distributed and parallel computing.Methodological complexity related development focuses on lacunae of  population based metahueirstics by proposing </w:t>
      </w:r>
      <w:r w:rsidR="00BE1374">
        <w:rPr>
          <w:rFonts w:asciiTheme="majorBidi" w:hAnsiTheme="majorBidi" w:cstheme="majorBidi"/>
        </w:rPr>
        <w:t>single point metahueristic approaches.Hybridiation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 xml:space="preserve">(Doering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paper.Certain techniques have been discussed following text to </w:t>
      </w:r>
      <w:r w:rsidR="00AB2935">
        <w:rPr>
          <w:rFonts w:asciiTheme="majorBidi" w:hAnsiTheme="majorBidi" w:cstheme="majorBidi"/>
        </w:rPr>
        <w:t>enrich the perspective on this area.</w:t>
      </w:r>
    </w:p>
    <w:p w14:paraId="3BAA8442" w14:textId="77777777" w:rsidR="00C96026" w:rsidRDefault="00C96026" w:rsidP="00057642">
      <w:pPr>
        <w:pStyle w:val="ThesisBody"/>
        <w:spacing w:before="100" w:after="100"/>
        <w:contextualSpacing w:val="0"/>
        <w:rPr>
          <w:rFonts w:asciiTheme="majorBidi" w:hAnsiTheme="majorBidi" w:cstheme="majorBidi"/>
        </w:rPr>
      </w:pPr>
    </w:p>
    <w:p w14:paraId="55C660FD" w14:textId="77777777" w:rsidR="00AB2935" w:rsidRPr="005669B5" w:rsidRDefault="00AB2935" w:rsidP="00AB2935">
      <w:pPr>
        <w:pStyle w:val="ThesisBody"/>
        <w:tabs>
          <w:tab w:val="left" w:pos="720"/>
        </w:tabs>
        <w:contextualSpacing w:val="0"/>
        <w:rPr>
          <w:b/>
          <w:bCs/>
        </w:rPr>
      </w:pPr>
      <w:r w:rsidRPr="005669B5">
        <w:rPr>
          <w:b/>
          <w:bCs/>
        </w:rPr>
        <w:t>2.</w:t>
      </w:r>
      <w:r w:rsidR="00E805D5">
        <w:rPr>
          <w:b/>
          <w:bCs/>
        </w:rPr>
        <w:t>2.</w:t>
      </w:r>
      <w:r>
        <w:rPr>
          <w:b/>
          <w:bCs/>
        </w:rPr>
        <w:t>1</w:t>
      </w:r>
      <w:r>
        <w:rPr>
          <w:b/>
          <w:bCs/>
        </w:rPr>
        <w:tab/>
      </w:r>
      <w:r w:rsidR="00FA37E9">
        <w:rPr>
          <w:b/>
          <w:bCs/>
        </w:rPr>
        <w:t xml:space="preserve">Traditional </w:t>
      </w:r>
      <w:r w:rsidR="00F216B9">
        <w:rPr>
          <w:b/>
          <w:bCs/>
        </w:rPr>
        <w:t xml:space="preserve">Machine learning based </w:t>
      </w:r>
      <w:r w:rsidR="00EC1BA9">
        <w:rPr>
          <w:b/>
          <w:bCs/>
        </w:rPr>
        <w:t>Methods</w:t>
      </w:r>
    </w:p>
    <w:p w14:paraId="69EA773D" w14:textId="77777777" w:rsidR="007A7045" w:rsidRDefault="00F216B9" w:rsidP="007A7045">
      <w:pPr>
        <w:pStyle w:val="ThesisBody"/>
        <w:spacing w:before="100" w:after="100"/>
        <w:contextualSpacing w:val="0"/>
        <w:rPr>
          <w:rFonts w:asciiTheme="majorBidi" w:hAnsiTheme="majorBidi" w:cstheme="majorBidi"/>
        </w:rPr>
      </w:pPr>
      <w:r>
        <w:t xml:space="preserve">Machine learning based methods have proved useful overtime to solve multi-dimensional </w:t>
      </w:r>
      <w:r w:rsidR="00675141">
        <w:t>prediction problems.</w:t>
      </w:r>
      <w:r w:rsidR="00A71432">
        <w:t>Stock data contain time series data in various forms like stock open/close price,volume,return,volatility.</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Enk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Variables like technical indicators,financial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 xml:space="preserve">over the years the </w:t>
      </w:r>
      <w:r w:rsidR="007A7045">
        <w:rPr>
          <w:rFonts w:asciiTheme="majorBidi" w:hAnsiTheme="majorBidi" w:cstheme="majorBidi"/>
        </w:rPr>
        <w:t>Portfolio optimization as an area of study has got lot of directed research over the decades.</w:t>
      </w:r>
    </w:p>
    <w:p w14:paraId="62ED595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468A65C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Treatment of portfolio optimization from Mean Variance optimization(MVO) approach which logically divided the problem into two parts viz. 1.Empirical Observation of past performance 2.Belief about the future performance and optimal choice in that respect.</w:t>
      </w:r>
      <w:r>
        <w:rPr>
          <w:rFonts w:asciiTheme="majorBidi" w:hAnsiTheme="majorBidi" w:cstheme="majorBidi"/>
        </w:rPr>
        <w:fldChar w:fldCharType="begin" w:fldLock="1"/>
      </w:r>
      <w:r>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3D017A">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3683BD9A" w14:textId="77777777" w:rsidR="00EC1BA9" w:rsidRDefault="00013BB4" w:rsidP="00057642">
      <w:pPr>
        <w:pStyle w:val="ThesisBody"/>
        <w:spacing w:before="100" w:after="100"/>
        <w:contextualSpacing w:val="0"/>
      </w:pPr>
      <w:r>
        <w:lastRenderedPageBreak/>
        <w:t>exponential growth in social media and web based content site has been found to be an important influencer of stock market.</w:t>
      </w:r>
      <w:r>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fldChar w:fldCharType="separate"/>
      </w:r>
      <w:r w:rsidRPr="00013BB4">
        <w:rPr>
          <w:noProof/>
        </w:rPr>
        <w:t xml:space="preserve">(Li </w:t>
      </w:r>
      <w:r w:rsidRPr="00013BB4">
        <w:rPr>
          <w:i/>
          <w:noProof/>
        </w:rPr>
        <w:t>et al.</w:t>
      </w:r>
      <w:r w:rsidRPr="00013BB4">
        <w:rPr>
          <w:noProof/>
        </w:rPr>
        <w:t>, 2020)</w:t>
      </w:r>
      <w:r>
        <w:fldChar w:fldCharType="end"/>
      </w:r>
      <w:r>
        <w:t>.The search more data new data influencer is an on-going one.</w:t>
      </w:r>
    </w:p>
    <w:p w14:paraId="770D81CD" w14:textId="77777777" w:rsidR="001669A4" w:rsidRDefault="00A71432" w:rsidP="00057642">
      <w:pPr>
        <w:pStyle w:val="ThesisBody"/>
        <w:spacing w:before="100" w:after="100"/>
        <w:contextualSpacing w:val="0"/>
      </w:pPr>
      <w:r>
        <w:t xml:space="preserve"> </w:t>
      </w:r>
      <w:r w:rsidR="001669A4" w:rsidRPr="001669A4">
        <w:t>Ensemble models like Adaptive Boosting(Adaboost), Gradient boosted decision trees(GBDT) and Extreme Gradient boosted tress(XGBoos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7777777" w:rsidR="00B75498" w:rsidRDefault="00B75498" w:rsidP="00057642">
      <w:pPr>
        <w:pStyle w:val="ThesisBody"/>
        <w:spacing w:before="100" w:after="100"/>
        <w:contextualSpacing w:val="0"/>
      </w:pPr>
      <w:r>
        <w:t>The scheme of use includes use of these models as binary classifiers to predict direction of market.Experiments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Nobr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 xml:space="preserve">(Dey </w:t>
      </w:r>
      <w:r w:rsidR="001669A4" w:rsidRPr="001669A4">
        <w:rPr>
          <w:i/>
          <w:noProof/>
        </w:rPr>
        <w:t>et al.</w:t>
      </w:r>
      <w:r w:rsidR="001669A4" w:rsidRPr="001669A4">
        <w:rPr>
          <w:noProof/>
        </w:rPr>
        <w:t>, 2016)</w:t>
      </w:r>
      <w:r w:rsidR="001669A4">
        <w:fldChar w:fldCharType="end"/>
      </w:r>
      <w:r w:rsidR="001669A4">
        <w:t>.XGboost model has predominantly been used for classification some experiments have also used XGBoost as regression in stock price forcasting.</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In this study XGBoost model’s hyperparameters are optimised using a meta-heuristic algorithm called firefly.The resulting model is a hybrid model namely IFAXGBoos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057642">
      <w:pPr>
        <w:pStyle w:val="ThesisBody"/>
        <w:spacing w:before="100" w:after="100"/>
        <w:contextualSpacing w:val="0"/>
      </w:pPr>
      <w:r>
        <w:t>Another Tree based ensemble model Random forest has been used</w:t>
      </w:r>
      <w:r w:rsidR="0093231E">
        <w:t xml:space="preserve"> to predict the stock price direction.Using technical indicators like relative strength indicator(RSI),stochastic oscillator to predict increase or decrease in price of stock after ‘n’ days.Being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Khaidem, Saha and Dey, 2016)</w:t>
      </w:r>
      <w:r w:rsidR="0093231E">
        <w:fldChar w:fldCharType="end"/>
      </w:r>
    </w:p>
    <w:p w14:paraId="7C588C41" w14:textId="2C64DC2E" w:rsidR="00956E82" w:rsidRDefault="00B462CD" w:rsidP="00057642">
      <w:pPr>
        <w:pStyle w:val="ThesisBody"/>
        <w:spacing w:before="100" w:after="100"/>
        <w:contextualSpacing w:val="0"/>
      </w:pPr>
      <w:r>
        <w:t xml:space="preserve">Another study that add more classes to vanilla binary classification problem was conducted by </w:t>
      </w:r>
      <w:r w:rsidR="00956E82">
        <w:t>Lohrmann</w:t>
      </w:r>
      <w:r w:rsidR="00C6699C">
        <w:t xml:space="preserve"> and Luukka,random forest model was used on S&amp;P500 for predicting intraday returns.The four classes were ‘strong positive’,’slightly positive’,’slightly negative’ and ‘strongly negative’ returns.136 variables </w:t>
      </w:r>
      <w:r w:rsidR="00860B53">
        <w:t>ranging from technical indicators,fundamental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 xml:space="preserve">(Lohrmann </w:t>
      </w:r>
      <w:r w:rsidR="00860B53" w:rsidRPr="00860B53">
        <w:rPr>
          <w:i/>
          <w:noProof/>
        </w:rPr>
        <w:t>et al.</w:t>
      </w:r>
      <w:r w:rsidR="00860B53" w:rsidRPr="00860B53">
        <w:rPr>
          <w:noProof/>
        </w:rPr>
        <w:t>, 2018)</w:t>
      </w:r>
      <w:r w:rsidR="00860B53">
        <w:fldChar w:fldCharType="end"/>
      </w:r>
      <w:r w:rsidR="00860B53">
        <w:t xml:space="preserve">.Multiple </w:t>
      </w:r>
      <w:r w:rsidR="005E6D36">
        <w:t>strategies involving permutation and combination of long(buy) and short(sell) were compared with the benchmark of long(buy) and hold.Th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Lohrmann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multitersection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 xml:space="preserve">Bayesian networks have been used to determine the </w:t>
      </w:r>
      <w:r w:rsidR="00C32F74">
        <w:lastRenderedPageBreak/>
        <w:t>influence of one closing market on the other opening market over 24 hour and 48 hour window around the globe keeping the main index of Sao Paulo stock exchange iBOVESPA as the pivot.This research proves that the markets around the world are interrelated.Results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r w:rsidR="00C32F74" w:rsidRPr="00C32F74">
        <w:rPr>
          <w:noProof/>
        </w:rPr>
        <w:t>(Malagrino, Roman and Monteiro, 2018)</w:t>
      </w:r>
      <w:r w:rsidR="00C32F74">
        <w:fldChar w:fldCharType="end"/>
      </w:r>
      <w:r w:rsidR="00C32F74">
        <w:t>.</w:t>
      </w:r>
    </w:p>
    <w:p w14:paraId="345FA468" w14:textId="77777777" w:rsidR="00C96026" w:rsidRDefault="00C96026" w:rsidP="00057642">
      <w:pPr>
        <w:pStyle w:val="ThesisBody"/>
        <w:spacing w:before="100" w:after="100"/>
        <w:contextualSpacing w:val="0"/>
      </w:pPr>
    </w:p>
    <w:p w14:paraId="6C099BB0" w14:textId="77777777" w:rsidR="00FA37E9" w:rsidRDefault="00FA37E9" w:rsidP="00FA37E9">
      <w:pPr>
        <w:pStyle w:val="ThesisBody"/>
        <w:tabs>
          <w:tab w:val="left" w:pos="720"/>
        </w:tabs>
        <w:contextualSpacing w:val="0"/>
        <w:rPr>
          <w:b/>
          <w:bCs/>
        </w:rPr>
      </w:pPr>
      <w:r w:rsidRPr="005669B5">
        <w:rPr>
          <w:b/>
          <w:bCs/>
        </w:rPr>
        <w:t>2.</w:t>
      </w:r>
      <w:r w:rsidR="00E805D5">
        <w:rPr>
          <w:b/>
          <w:bCs/>
        </w:rPr>
        <w:t>2.</w:t>
      </w:r>
      <w:r>
        <w:rPr>
          <w:b/>
          <w:bCs/>
        </w:rPr>
        <w:t>2</w:t>
      </w:r>
      <w:r>
        <w:rPr>
          <w:b/>
          <w:bCs/>
        </w:rPr>
        <w:tab/>
        <w:t>Deep Learning Models</w:t>
      </w:r>
    </w:p>
    <w:p w14:paraId="47A6955D" w14:textId="77777777" w:rsidR="00FA37E9" w:rsidRDefault="00FA37E9" w:rsidP="00057642">
      <w:pPr>
        <w:pStyle w:val="ThesisBody"/>
        <w:tabs>
          <w:tab w:val="left" w:pos="720"/>
        </w:tabs>
        <w:spacing w:before="100" w:after="100"/>
        <w:contextualSpacing w:val="0"/>
      </w:pPr>
      <w:r w:rsidRPr="001332A7">
        <w:t xml:space="preserve">Deep </w:t>
      </w:r>
      <w:r w:rsidR="00D564C5" w:rsidRPr="001332A7">
        <w:t xml:space="preserve">Learning models are </w:t>
      </w:r>
      <w:r w:rsidR="001332A7">
        <w:t>a popular choice for predicting the direction or value stocks.In the recent times technological advancements have led to increased use of Deep learning models due to two primary reasons:first being the availability of enormous volumes of structured and  unstructured data at least latency,second being the increase in compute power given advance processing systems like Graphical processing unit(GPU),cloud computing to state a few.</w:t>
      </w:r>
    </w:p>
    <w:p w14:paraId="5CBCF650" w14:textId="77777777" w:rsidR="00FA37E9" w:rsidRDefault="004616E7" w:rsidP="00057642">
      <w:pPr>
        <w:pStyle w:val="ThesisBody"/>
        <w:tabs>
          <w:tab w:val="left" w:pos="720"/>
        </w:tabs>
        <w:spacing w:before="100" w:after="100"/>
        <w:contextualSpacing w:val="0"/>
      </w:pPr>
      <w:r>
        <w:t>Deep learning models tend to solve for the lacunae of stock data that pose challenges traditional time series models,they work well on non-stationary,non-linear,noisy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Niaki and Hoseinzade, 2013)</w:t>
      </w:r>
      <w:r>
        <w:fldChar w:fldCharType="end"/>
      </w:r>
      <w:r>
        <w:t>.</w:t>
      </w:r>
      <w:r w:rsidR="001332A7">
        <w:t>Most popular deep learning models could be classified into three ca</w:t>
      </w:r>
      <w:r w:rsidR="00D9687F">
        <w:t>tegories viz.standard models,</w:t>
      </w:r>
      <w:r w:rsidR="001332A7">
        <w:t xml:space="preserve">their variants,hybrid models and other models.Popular standard models include </w:t>
      </w:r>
      <w:r w:rsidR="001332A7" w:rsidRPr="001332A7">
        <w:t>feedforward neural network,convolutional</w:t>
      </w:r>
      <w:r w:rsidR="001F0E90">
        <w:t xml:space="preserve"> </w:t>
      </w:r>
      <w:r w:rsidR="001332A7" w:rsidRPr="001332A7">
        <w:t>neural netwo</w:t>
      </w:r>
      <w:r w:rsidR="001332A7">
        <w:t>rk and recurrent neural network.</w:t>
      </w:r>
      <w:r w:rsidR="00530A0B">
        <w:t xml:space="preserve">Hybrid models are a combination of </w:t>
      </w:r>
      <w:r w:rsidR="00551DF7">
        <w:t xml:space="preserve">one or more </w:t>
      </w:r>
      <w:r w:rsidR="00530A0B">
        <w:t xml:space="preserve">standard </w:t>
      </w:r>
      <w:r w:rsidR="00551DF7">
        <w:t xml:space="preserve">deep learning models or a combination of standard deep learning models and traditional linear models.Others catergory has models like </w:t>
      </w:r>
      <w:r w:rsidR="00551DF7" w:rsidRPr="001332A7">
        <w:t>generative adversa</w:t>
      </w:r>
      <w:r w:rsidR="00551DF7">
        <w:t>rial network, transfer learning.Re-inforcement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r w:rsidR="00551DF7" w:rsidRPr="00551DF7">
        <w:rPr>
          <w:noProof/>
        </w:rPr>
        <w:t>(Jiang, 2021)</w:t>
      </w:r>
      <w:r w:rsidR="00551DF7">
        <w:fldChar w:fldCharType="end"/>
      </w:r>
      <w:r w:rsidR="00551DF7">
        <w:t>.</w:t>
      </w:r>
    </w:p>
    <w:p w14:paraId="5842399F" w14:textId="77777777" w:rsidR="00DE3408" w:rsidRDefault="001F0E90" w:rsidP="00057642">
      <w:pPr>
        <w:pStyle w:val="ThesisBody"/>
        <w:tabs>
          <w:tab w:val="left" w:pos="720"/>
        </w:tabs>
        <w:spacing w:before="100" w:after="100"/>
        <w:contextualSpacing w:val="0"/>
      </w:pPr>
      <w:r>
        <w:t>Feedforward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r w:rsidR="00DE3408">
        <w:t>feedforward multilayer perceptron composed of three layers input,hidden and output layer was used.Best performing model had a time window size of 3</w:t>
      </w:r>
      <w:r w:rsidR="00763DAB">
        <w:t xml:space="preserve"> with a prediction of change direction(POCID) accuracy on test set at 93.62%</w:t>
      </w:r>
      <w:r w:rsidR="00B255AE">
        <w:t xml:space="preserve"> and performed much better than the baseline logit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r w:rsidR="00B255AE" w:rsidRPr="00B255AE">
        <w:rPr>
          <w:noProof/>
        </w:rPr>
        <w:t>(De Oliveira, Nobre and Zárate, 2013)</w:t>
      </w:r>
      <w:r w:rsidR="00B255AE">
        <w:fldChar w:fldCharType="end"/>
      </w:r>
      <w:r w:rsidR="00B255AE">
        <w:t>.</w:t>
      </w:r>
      <w:r w:rsidR="00421CD8" w:rsidRPr="00421CD8">
        <w:t xml:space="preserve"> </w:t>
      </w:r>
      <w:r w:rsidR="00C10DBF">
        <w:t xml:space="preserve">DNN is an advanced version of ANN with </w:t>
      </w:r>
      <w:r w:rsidR="00240270">
        <w:t>more than one</w:t>
      </w:r>
      <w:r w:rsidR="00C10DBF">
        <w:t xml:space="preserve"> hidden layers.Recurrent Neural Network(RNN) is a variation of ANN where the output of previous step is used as input of current step thus capable of remembering immediate past value.However RNN have problem in handling long term dependencies that are solved by </w:t>
      </w:r>
      <w:r w:rsidR="00C10DBF">
        <w:lastRenderedPageBreak/>
        <w:t xml:space="preserve">Long Short Term Memory(LSTM) which include memory cell that can maintain information in memory for long </w:t>
      </w:r>
      <w:r w:rsidR="00240270">
        <w:t>period of time.</w:t>
      </w:r>
    </w:p>
    <w:p w14:paraId="7FA96B70" w14:textId="77777777" w:rsidR="00A441B0" w:rsidRDefault="007E6581" w:rsidP="00057642">
      <w:pPr>
        <w:pStyle w:val="ThesisBody"/>
        <w:tabs>
          <w:tab w:val="left" w:pos="720"/>
        </w:tabs>
        <w:spacing w:before="100" w:after="100"/>
        <w:contextualSpacing w:val="0"/>
      </w:pPr>
      <w:r>
        <w:t>LSTM models have shown promise over years and multiple research attest to the fact.LSTM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Siami-Namini and Namin, 2018)</w:t>
      </w:r>
      <w:r>
        <w:fldChar w:fldCharType="end"/>
      </w:r>
      <w:r w:rsidR="000B6D4B">
        <w:t>.Another enhanced use of LSTM model through attention mechanism was used for stock price forecasting after extracting news information in auxiliary role to gauge price movement.Stock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Qiu, Wang and Zhou, 2020)</w:t>
      </w:r>
      <w:r w:rsidR="000B6D4B">
        <w:fldChar w:fldCharType="end"/>
      </w:r>
      <w:r w:rsidR="000B6D4B">
        <w:t>.</w:t>
      </w:r>
      <w:r w:rsidR="00240270">
        <w:t>A LSTM-DNN based time-series model for stock price prediction was developed using new auto-regression scheme,autoregressi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boostd tree(GBT),Random forest(RF) for equal weights strategy with top 10 stock of S&amp;P500 provide </w:t>
      </w:r>
      <w:r w:rsidR="00A42C5F">
        <w:t xml:space="preserve">daily returns of 25% and </w:t>
      </w:r>
      <w:r w:rsidR="006842A5">
        <w:t>73%  per annum.</w:t>
      </w:r>
      <w:r w:rsidR="00A42C5F">
        <w:t>Research also points to the importance of hyperparameter tuning and combining base learners as per the compute power,so does the need to use advanced ensemble integration methods like stacking or superlearning.</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47EE6686" w:rsidR="0036023A" w:rsidRDefault="00A441B0" w:rsidP="00057642">
      <w:pPr>
        <w:pStyle w:val="ThesisBody"/>
        <w:tabs>
          <w:tab w:val="left" w:pos="720"/>
        </w:tabs>
        <w:spacing w:before="100" w:after="100"/>
        <w:contextualSpacing w:val="0"/>
      </w:pPr>
      <w:r>
        <w:t>Re</w:t>
      </w:r>
      <w:r w:rsidR="00227832">
        <w:t xml:space="preserve">inforcment learning(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feedback.</w:t>
      </w:r>
      <w:r w:rsidR="00957EAA">
        <w:t>Major components of RL configuration are agent-environemnt,action-reward.</w:t>
      </w:r>
      <w:r w:rsidR="00AB7354">
        <w:t>The baseline for RL is Markov decision process(MDP) wherein the reward depends on last state and action,current state is the sufficient representation of past.</w:t>
      </w:r>
    </w:p>
    <w:p w14:paraId="6F642C88" w14:textId="77777777" w:rsidR="00AB7354"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9440" behindDoc="0" locked="0" layoutInCell="1" allowOverlap="1" wp14:anchorId="11DBDCF8" wp14:editId="3AB8D329">
                <wp:simplePos x="0" y="0"/>
                <wp:positionH relativeFrom="column">
                  <wp:posOffset>2110740</wp:posOffset>
                </wp:positionH>
                <wp:positionV relativeFrom="paragraph">
                  <wp:posOffset>-3175</wp:posOffset>
                </wp:positionV>
                <wp:extent cx="1400175" cy="4381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47730A" w14:textId="77777777" w:rsidR="001A4C6E" w:rsidRDefault="001A4C6E" w:rsidP="00AC2D9B">
                            <w:pPr>
                              <w:ind w:left="0"/>
                              <w:jc w:val="center"/>
                            </w:pPr>
                            <w:r>
                              <w:t>Double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166.2pt;margin-top:-.25pt;width:110.25pt;height: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" fillcolor="#5b9bd5 [3204]" strokecolor="#1f4d78 [1604]" strokeweight="1pt">
                <v:textbox>
                  <w:txbxContent>
                    <w:p w14:paraId="0547730A" w14:textId="77777777" w:rsidR="001A4C6E" w:rsidRDefault="001A4C6E" w:rsidP="00AC2D9B">
                      <w:pPr>
                        <w:ind w:left="0"/>
                        <w:jc w:val="center"/>
                      </w:pPr>
                      <w:r>
                        <w:t>Double Deep Q-Networks</w:t>
                      </w:r>
                    </w:p>
                  </w:txbxContent>
                </v:textbox>
              </v:rect>
            </w:pict>
          </mc:Fallback>
        </mc:AlternateContent>
      </w:r>
      <w:r>
        <w:rPr>
          <w:noProof/>
          <w:lang w:val="en-US" w:eastAsia="en-US"/>
        </w:rPr>
        <mc:AlternateContent>
          <mc:Choice Requires="wps">
            <w:drawing>
              <wp:anchor distT="0" distB="0" distL="114300" distR="114300" simplePos="0" relativeHeight="251707392" behindDoc="0" locked="0" layoutInCell="1" allowOverlap="1" wp14:anchorId="5F89A728" wp14:editId="3EDE8C83">
                <wp:simplePos x="0" y="0"/>
                <wp:positionH relativeFrom="column">
                  <wp:posOffset>4355465</wp:posOffset>
                </wp:positionH>
                <wp:positionV relativeFrom="paragraph">
                  <wp:posOffset>-3175</wp:posOffset>
                </wp:positionV>
                <wp:extent cx="1400175" cy="4381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F41F88" w14:textId="77777777" w:rsidR="001A4C6E" w:rsidRDefault="001A4C6E" w:rsidP="00AC2D9B">
                            <w:pPr>
                              <w:ind w:left="0"/>
                              <w:jc w:val="center"/>
                            </w:pPr>
                            <w:r>
                              <w:t>Distributed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7" style="position:absolute;left:0;text-align:left;margin-left:342.95pt;margin-top:-.25pt;width:110.2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" fillcolor="#5b9bd5 [3204]" strokecolor="#1f4d78 [1604]" strokeweight="1pt">
                <v:textbox>
                  <w:txbxContent>
                    <w:p w14:paraId="3CF41F88" w14:textId="77777777" w:rsidR="001A4C6E" w:rsidRDefault="001A4C6E" w:rsidP="00AC2D9B">
                      <w:pPr>
                        <w:ind w:left="0"/>
                        <w:jc w:val="center"/>
                      </w:pPr>
                      <w:r>
                        <w:t>Distributed Deep Q-Networks</w:t>
                      </w:r>
                    </w:p>
                  </w:txbxContent>
                </v:textbox>
              </v:rect>
            </w:pict>
          </mc:Fallback>
        </mc:AlternateContent>
      </w:r>
      <w:r w:rsidR="00F24E85">
        <w:rPr>
          <w:noProof/>
          <w:lang w:val="en-US" w:eastAsia="en-US"/>
        </w:rPr>
        <mc:AlternateContent>
          <mc:Choice Requires="wps">
            <w:drawing>
              <wp:anchor distT="0" distB="0" distL="114300" distR="114300" simplePos="0" relativeHeight="251711488" behindDoc="0" locked="0" layoutInCell="1" allowOverlap="1" wp14:anchorId="7AC15567" wp14:editId="65F64C1F">
                <wp:simplePos x="0" y="0"/>
                <wp:positionH relativeFrom="column">
                  <wp:posOffset>158115</wp:posOffset>
                </wp:positionH>
                <wp:positionV relativeFrom="paragraph">
                  <wp:posOffset>-3175</wp:posOffset>
                </wp:positionV>
                <wp:extent cx="1400175" cy="438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FEEA6" w14:textId="77777777" w:rsidR="001A4C6E" w:rsidRDefault="001A4C6E" w:rsidP="00AC2D9B">
                            <w:pPr>
                              <w:ind w:left="0"/>
                              <w:jc w:val="center"/>
                            </w:pPr>
                            <w:r>
                              <w:t>Deep Q-Networks(DQ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8" style="position:absolute;left:0;text-align:left;margin-left:12.45pt;margin-top:-.25pt;width:110.2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g5RgAIAAE0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" fillcolor="#5b9bd5 [3204]" strokecolor="#1f4d78 [1604]" strokeweight="1pt">
                <v:textbox>
                  <w:txbxContent>
                    <w:p w14:paraId="1A8FEEA6" w14:textId="77777777" w:rsidR="001A4C6E" w:rsidRDefault="001A4C6E" w:rsidP="00AC2D9B">
                      <w:pPr>
                        <w:ind w:left="0"/>
                        <w:jc w:val="center"/>
                      </w:pPr>
                      <w:r>
                        <w:t>Deep Q-Networks(DQN)</w:t>
                      </w:r>
                    </w:p>
                  </w:txbxContent>
                </v:textbox>
              </v:rect>
            </w:pict>
          </mc:Fallback>
        </mc:AlternateContent>
      </w:r>
    </w:p>
    <w:p w14:paraId="710D5B82" w14:textId="77777777" w:rsidR="000B6D4B"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29920" behindDoc="0" locked="0" layoutInCell="1" allowOverlap="1" wp14:anchorId="34D33D45" wp14:editId="26E24B25">
                <wp:simplePos x="0" y="0"/>
                <wp:positionH relativeFrom="column">
                  <wp:posOffset>3510915</wp:posOffset>
                </wp:positionH>
                <wp:positionV relativeFrom="paragraph">
                  <wp:posOffset>172085</wp:posOffset>
                </wp:positionV>
                <wp:extent cx="1343026" cy="657225"/>
                <wp:effectExtent l="0" t="0" r="28575" b="28575"/>
                <wp:wrapNone/>
                <wp:docPr id="31" name="Straight Connector 31"/>
                <wp:cNvGraphicFramePr/>
                <a:graphic xmlns:a="http://schemas.openxmlformats.org/drawingml/2006/main">
                  <a:graphicData uri="http://schemas.microsoft.com/office/word/2010/wordprocessingShape">
                    <wps:wsp>
                      <wps:cNvCnPr/>
                      <wps:spPr>
                        <a:xfrm flipH="1">
                          <a:off x="0" y="0"/>
                          <a:ext cx="1343026"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D049F7" id="Straight Connector 3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5pt,13.55pt" to="382.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27872" behindDoc="0" locked="0" layoutInCell="1" allowOverlap="1" wp14:anchorId="5269A46E" wp14:editId="39D5EF92">
                <wp:simplePos x="0" y="0"/>
                <wp:positionH relativeFrom="column">
                  <wp:posOffset>643890</wp:posOffset>
                </wp:positionH>
                <wp:positionV relativeFrom="paragraph">
                  <wp:posOffset>172085</wp:posOffset>
                </wp:positionV>
                <wp:extent cx="1466850" cy="657225"/>
                <wp:effectExtent l="0" t="0" r="19050" b="28575"/>
                <wp:wrapNone/>
                <wp:docPr id="30" name="Straight Connector 30"/>
                <wp:cNvGraphicFramePr/>
                <a:graphic xmlns:a="http://schemas.openxmlformats.org/drawingml/2006/main">
                  <a:graphicData uri="http://schemas.microsoft.com/office/word/2010/wordprocessingShape">
                    <wps:wsp>
                      <wps:cNvCnPr/>
                      <wps:spPr>
                        <a:xfrm flipH="1" flipV="1">
                          <a:off x="0" y="0"/>
                          <a:ext cx="1466850"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A2A178" id="Straight Connector 30" o:spid="_x0000_s1026" style="position:absolute;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7pt,13.55pt" to="166.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" strokecolor="#5b9bd5 [3204]" strokeweight=".5pt">
                <v:stroke joinstyle="miter"/>
              </v:line>
            </w:pict>
          </mc:Fallback>
        </mc:AlternateContent>
      </w:r>
      <w:r w:rsidR="00F24E85">
        <w:rPr>
          <w:noProof/>
          <w:lang w:val="en-US" w:eastAsia="en-US"/>
        </w:rPr>
        <mc:AlternateContent>
          <mc:Choice Requires="wps">
            <w:drawing>
              <wp:anchor distT="0" distB="0" distL="114300" distR="114300" simplePos="0" relativeHeight="251699200" behindDoc="0" locked="0" layoutInCell="1" allowOverlap="1" wp14:anchorId="5F54852F" wp14:editId="48865169">
                <wp:simplePos x="0" y="0"/>
                <wp:positionH relativeFrom="column">
                  <wp:posOffset>2853690</wp:posOffset>
                </wp:positionH>
                <wp:positionV relativeFrom="paragraph">
                  <wp:posOffset>172085</wp:posOffset>
                </wp:positionV>
                <wp:extent cx="0" cy="43815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B02163D" id="Straight Connector 4" o:spid="_x0000_s1026" style="position:absolute;flip: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7pt,13.55pt" to="224.7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" strokecolor="#5b9bd5 [3204]" strokeweight=".5pt">
                <v:stroke joinstyle="miter"/>
              </v:line>
            </w:pict>
          </mc:Fallback>
        </mc:AlternateContent>
      </w:r>
    </w:p>
    <w:p w14:paraId="287C7F0B" w14:textId="77777777" w:rsidR="00096A23" w:rsidRDefault="00096A23" w:rsidP="00DE3408">
      <w:pPr>
        <w:pStyle w:val="ThesisBody"/>
        <w:tabs>
          <w:tab w:val="left" w:pos="720"/>
        </w:tabs>
        <w:contextualSpacing w:val="0"/>
      </w:pPr>
    </w:p>
    <w:p w14:paraId="4B22835D" w14:textId="77777777" w:rsidR="00421CD8"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5344" behindDoc="0" locked="0" layoutInCell="1" allowOverlap="1" wp14:anchorId="63EE1437" wp14:editId="3F8A7179">
                <wp:simplePos x="0" y="0"/>
                <wp:positionH relativeFrom="column">
                  <wp:posOffset>4352290</wp:posOffset>
                </wp:positionH>
                <wp:positionV relativeFrom="paragraph">
                  <wp:posOffset>84455</wp:posOffset>
                </wp:positionV>
                <wp:extent cx="14001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A574F2" w14:textId="77777777" w:rsidR="001A4C6E" w:rsidRDefault="001A4C6E" w:rsidP="00AC2D9B">
                            <w:pPr>
                              <w:ind w:left="0"/>
                              <w:jc w:val="center"/>
                            </w:pPr>
                            <w:r>
                              <w:t>Q-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9" style="position:absolute;left:0;text-align:left;margin-left:342.7pt;margin-top:6.65pt;width:110.25pt;height: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" fillcolor="#5b9bd5 [3204]" strokecolor="#1f4d78 [1604]" strokeweight="1pt">
                <v:textbox>
                  <w:txbxContent>
                    <w:p w14:paraId="3DA574F2" w14:textId="77777777" w:rsidR="001A4C6E" w:rsidRDefault="001A4C6E" w:rsidP="00AC2D9B">
                      <w:pPr>
                        <w:ind w:left="0"/>
                        <w:jc w:val="center"/>
                      </w:pPr>
                      <w:r>
                        <w:t>Q-Learning</w:t>
                      </w:r>
                    </w:p>
                  </w:txbxContent>
                </v:textbox>
              </v:rect>
            </w:pict>
          </mc:Fallback>
        </mc:AlternateContent>
      </w:r>
      <w:r>
        <w:rPr>
          <w:noProof/>
          <w:lang w:val="en-US" w:eastAsia="en-US"/>
        </w:rPr>
        <mc:AlternateContent>
          <mc:Choice Requires="wps">
            <w:drawing>
              <wp:anchor distT="0" distB="0" distL="114300" distR="114300" simplePos="0" relativeHeight="251698176" behindDoc="0" locked="0" layoutInCell="1" allowOverlap="1" wp14:anchorId="3D301396" wp14:editId="786C3928">
                <wp:simplePos x="0" y="0"/>
                <wp:positionH relativeFrom="column">
                  <wp:posOffset>2110740</wp:posOffset>
                </wp:positionH>
                <wp:positionV relativeFrom="paragraph">
                  <wp:posOffset>84455</wp:posOffset>
                </wp:positionV>
                <wp:extent cx="1400175" cy="4381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4895DE" w14:textId="77777777" w:rsidR="001A4C6E" w:rsidRDefault="001A4C6E" w:rsidP="00AC2D9B">
                            <w:pPr>
                              <w:ind w:left="0"/>
                              <w:jc w:val="center"/>
                            </w:pPr>
                            <w:r>
                              <w:t>Reinforcement</w:t>
                            </w:r>
                          </w:p>
                          <w:p w14:paraId="5BAA6241" w14:textId="77777777" w:rsidR="001A4C6E" w:rsidRDefault="001A4C6E" w:rsidP="00AC2D9B">
                            <w:pPr>
                              <w:ind w:left="0"/>
                              <w:jc w:val="center"/>
                            </w:pPr>
                            <w:r>
                              <w:t>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0" style="position:absolute;left:0;text-align:left;margin-left:166.2pt;margin-top:6.65pt;width:110.25pt;height:3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5qCfwIAAEs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" fillcolor="#5b9bd5 [3204]" strokecolor="#1f4d78 [1604]" strokeweight="1pt">
                <v:textbox>
                  <w:txbxContent>
                    <w:p w14:paraId="604895DE" w14:textId="77777777" w:rsidR="001A4C6E" w:rsidRDefault="001A4C6E" w:rsidP="00AC2D9B">
                      <w:pPr>
                        <w:ind w:left="0"/>
                        <w:jc w:val="center"/>
                      </w:pPr>
                      <w:r>
                        <w:t>Reinforcement</w:t>
                      </w:r>
                    </w:p>
                    <w:p w14:paraId="5BAA6241" w14:textId="77777777" w:rsidR="001A4C6E" w:rsidRDefault="001A4C6E" w:rsidP="00AC2D9B">
                      <w:pPr>
                        <w:ind w:left="0"/>
                        <w:jc w:val="center"/>
                      </w:pPr>
                      <w:r>
                        <w:t>Learning</w:t>
                      </w:r>
                    </w:p>
                  </w:txbxContent>
                </v:textbox>
              </v:rect>
            </w:pict>
          </mc:Fallback>
        </mc:AlternateContent>
      </w:r>
    </w:p>
    <w:p w14:paraId="061673BC" w14:textId="77777777" w:rsidR="00B255AE"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1968" behindDoc="0" locked="0" layoutInCell="1" allowOverlap="1" wp14:anchorId="6AD9A14D" wp14:editId="3A0DE4DC">
                <wp:simplePos x="0" y="0"/>
                <wp:positionH relativeFrom="column">
                  <wp:posOffset>786764</wp:posOffset>
                </wp:positionH>
                <wp:positionV relativeFrom="paragraph">
                  <wp:posOffset>40640</wp:posOffset>
                </wp:positionV>
                <wp:extent cx="1362075" cy="52387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1362075"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3871882" id="Straight Connector 36"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61.95pt,3.2pt" to="16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0944" behindDoc="0" locked="0" layoutInCell="1" allowOverlap="1" wp14:anchorId="42119653" wp14:editId="37C0D627">
                <wp:simplePos x="0" y="0"/>
                <wp:positionH relativeFrom="column">
                  <wp:posOffset>3549015</wp:posOffset>
                </wp:positionH>
                <wp:positionV relativeFrom="paragraph">
                  <wp:posOffset>40640</wp:posOffset>
                </wp:positionV>
                <wp:extent cx="800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800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A975794" id="Straight Connector 3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9.45pt,3.2pt" to="342.4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" strokecolor="#5b9bd5 [3204]" strokeweight=".5pt">
                <v:stroke joinstyle="miter"/>
              </v:line>
            </w:pict>
          </mc:Fallback>
        </mc:AlternateContent>
      </w:r>
    </w:p>
    <w:p w14:paraId="2662AAD2" w14:textId="77777777" w:rsidR="00763DAB" w:rsidRDefault="00315A0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2992" behindDoc="0" locked="0" layoutInCell="1" allowOverlap="1" wp14:anchorId="7BE47480" wp14:editId="065646A5">
                <wp:simplePos x="0" y="0"/>
                <wp:positionH relativeFrom="column">
                  <wp:posOffset>2853690</wp:posOffset>
                </wp:positionH>
                <wp:positionV relativeFrom="paragraph">
                  <wp:posOffset>-3175</wp:posOffset>
                </wp:positionV>
                <wp:extent cx="0" cy="35242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352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377861" id="Straight Connector 3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24.7pt,-.25pt" to="224.7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" strokecolor="#5b9bd5 [3204]" strokeweight=".5pt">
                <v:stroke joinstyle="miter"/>
              </v:line>
            </w:pict>
          </mc:Fallback>
        </mc:AlternateContent>
      </w:r>
    </w:p>
    <w:p w14:paraId="3240049E" w14:textId="77777777" w:rsidR="00763DAB"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15584" behindDoc="0" locked="0" layoutInCell="1" allowOverlap="1" wp14:anchorId="36E0CA09" wp14:editId="68B3878B">
                <wp:simplePos x="0" y="0"/>
                <wp:positionH relativeFrom="column">
                  <wp:posOffset>4358640</wp:posOffset>
                </wp:positionH>
                <wp:positionV relativeFrom="paragraph">
                  <wp:posOffset>38735</wp:posOffset>
                </wp:positionV>
                <wp:extent cx="1400175" cy="4381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429C4A" w14:textId="77777777" w:rsidR="001A4C6E" w:rsidRDefault="001A4C6E" w:rsidP="00315A02">
                            <w:pPr>
                              <w:ind w:left="0"/>
                              <w:jc w:val="center"/>
                            </w:pPr>
                            <w:r>
                              <w:t>Actor Critic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1" style="position:absolute;left:0;text-align:left;margin-left:343.2pt;margin-top:3.05pt;width:110.25pt;height: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3KkfgIAAE0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" fillcolor="#5b9bd5 [3204]" strokecolor="#1f4d78 [1604]" strokeweight="1pt">
                <v:textbox>
                  <w:txbxContent>
                    <w:p w14:paraId="2E429C4A" w14:textId="77777777" w:rsidR="001A4C6E" w:rsidRDefault="001A4C6E" w:rsidP="00315A02">
                      <w:pPr>
                        <w:ind w:left="0"/>
                        <w:jc w:val="center"/>
                      </w:pPr>
                      <w:r>
                        <w:t>Actor Critic Methods</w:t>
                      </w:r>
                    </w:p>
                  </w:txbxContent>
                </v:textbox>
              </v:rect>
            </w:pict>
          </mc:Fallback>
        </mc:AlternateContent>
      </w:r>
      <w:r>
        <w:rPr>
          <w:noProof/>
          <w:lang w:val="en-US" w:eastAsia="en-US"/>
        </w:rPr>
        <mc:AlternateContent>
          <mc:Choice Requires="wps">
            <w:drawing>
              <wp:anchor distT="0" distB="0" distL="114300" distR="114300" simplePos="0" relativeHeight="251703296" behindDoc="0" locked="0" layoutInCell="1" allowOverlap="1" wp14:anchorId="4A63DC40" wp14:editId="74056DA5">
                <wp:simplePos x="0" y="0"/>
                <wp:positionH relativeFrom="column">
                  <wp:posOffset>2148840</wp:posOffset>
                </wp:positionH>
                <wp:positionV relativeFrom="paragraph">
                  <wp:posOffset>38735</wp:posOffset>
                </wp:positionV>
                <wp:extent cx="1400175" cy="4381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83C9F6" w14:textId="77777777" w:rsidR="001A4C6E" w:rsidRDefault="001A4C6E" w:rsidP="00315A02">
                            <w:pPr>
                              <w:ind w:left="0"/>
                              <w:jc w:val="center"/>
                            </w:pPr>
                            <w:r>
                              <w:t>Model Based Methods(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2" style="position:absolute;left:0;text-align:left;margin-left:169.2pt;margin-top:3.05pt;width:110.25pt;height: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" fillcolor="#5b9bd5 [3204]" strokecolor="#1f4d78 [1604]" strokeweight="1pt">
                <v:textbox>
                  <w:txbxContent>
                    <w:p w14:paraId="5F83C9F6" w14:textId="77777777" w:rsidR="001A4C6E" w:rsidRDefault="001A4C6E" w:rsidP="00315A02">
                      <w:pPr>
                        <w:ind w:left="0"/>
                        <w:jc w:val="center"/>
                      </w:pPr>
                      <w:r>
                        <w:t>Model Based Methods(MBM)</w:t>
                      </w:r>
                    </w:p>
                  </w:txbxContent>
                </v:textbox>
              </v:rect>
            </w:pict>
          </mc:Fallback>
        </mc:AlternateContent>
      </w:r>
      <w:r w:rsidR="00F24E85">
        <w:rPr>
          <w:noProof/>
          <w:lang w:val="en-US" w:eastAsia="en-US"/>
        </w:rPr>
        <mc:AlternateContent>
          <mc:Choice Requires="wps">
            <w:drawing>
              <wp:anchor distT="0" distB="0" distL="114300" distR="114300" simplePos="0" relativeHeight="251701248" behindDoc="0" locked="0" layoutInCell="1" allowOverlap="1" wp14:anchorId="0F4C5073" wp14:editId="7DB708D7">
                <wp:simplePos x="0" y="0"/>
                <wp:positionH relativeFrom="column">
                  <wp:posOffset>158115</wp:posOffset>
                </wp:positionH>
                <wp:positionV relativeFrom="paragraph">
                  <wp:posOffset>38735</wp:posOffset>
                </wp:positionV>
                <wp:extent cx="1400175" cy="4381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96131F" w14:textId="77777777" w:rsidR="001A4C6E" w:rsidRDefault="001A4C6E" w:rsidP="00AC2D9B">
                            <w:pPr>
                              <w:ind w:left="0"/>
                              <w:jc w:val="center"/>
                            </w:pPr>
                            <w:r>
                              <w:t>Value based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3" style="position:absolute;left:0;text-align:left;margin-left:12.45pt;margin-top:3.05pt;width:110.25pt;height: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" fillcolor="#5b9bd5 [3204]" strokecolor="#1f4d78 [1604]" strokeweight="1pt">
                <v:textbox>
                  <w:txbxContent>
                    <w:p w14:paraId="2096131F" w14:textId="77777777" w:rsidR="001A4C6E" w:rsidRDefault="001A4C6E" w:rsidP="00AC2D9B">
                      <w:pPr>
                        <w:ind w:left="0"/>
                        <w:jc w:val="center"/>
                      </w:pPr>
                      <w:r>
                        <w:t>Value based Method</w:t>
                      </w:r>
                    </w:p>
                  </w:txbxContent>
                </v:textbox>
              </v:rect>
            </w:pict>
          </mc:Fallback>
        </mc:AlternateContent>
      </w:r>
    </w:p>
    <w:p w14:paraId="5CFE026E" w14:textId="77777777" w:rsidR="002F0141" w:rsidRDefault="002D377D"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41184" behindDoc="0" locked="0" layoutInCell="1" allowOverlap="1" wp14:anchorId="71DB21BB" wp14:editId="7EA9E60F">
                <wp:simplePos x="0" y="0"/>
                <wp:positionH relativeFrom="column">
                  <wp:posOffset>2853689</wp:posOffset>
                </wp:positionH>
                <wp:positionV relativeFrom="paragraph">
                  <wp:posOffset>210185</wp:posOffset>
                </wp:positionV>
                <wp:extent cx="2200275" cy="74295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200275"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60048D" id="Straight Connector 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24.7pt,16.55pt" to="397.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" strokecolor="#5b9bd5 [3204]" strokeweight=".5pt">
                <v:stroke joinstyle="miter"/>
              </v:line>
            </w:pict>
          </mc:Fallback>
        </mc:AlternateContent>
      </w:r>
      <w:r w:rsidR="00007647">
        <w:rPr>
          <w:noProof/>
          <w:lang w:val="en-US" w:eastAsia="en-US"/>
        </w:rPr>
        <mc:AlternateContent>
          <mc:Choice Requires="wps">
            <w:drawing>
              <wp:anchor distT="0" distB="0" distL="114300" distR="114300" simplePos="0" relativeHeight="251736064" behindDoc="0" locked="0" layoutInCell="1" allowOverlap="1" wp14:anchorId="56EBD9A4" wp14:editId="31093CB9">
                <wp:simplePos x="0" y="0"/>
                <wp:positionH relativeFrom="column">
                  <wp:posOffset>2263140</wp:posOffset>
                </wp:positionH>
                <wp:positionV relativeFrom="paragraph">
                  <wp:posOffset>214630</wp:posOffset>
                </wp:positionV>
                <wp:extent cx="590550" cy="800100"/>
                <wp:effectExtent l="0" t="0" r="19050" b="19050"/>
                <wp:wrapNone/>
                <wp:docPr id="44" name="Straight Connector 44"/>
                <wp:cNvGraphicFramePr/>
                <a:graphic xmlns:a="http://schemas.openxmlformats.org/drawingml/2006/main">
                  <a:graphicData uri="http://schemas.microsoft.com/office/word/2010/wordprocessingShape">
                    <wps:wsp>
                      <wps:cNvCnPr/>
                      <wps:spPr>
                        <a:xfrm flipH="1">
                          <a:off x="0" y="0"/>
                          <a:ext cx="590550"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C64EC84" id="Straight Connector 44" o:spid="_x0000_s1026" style="position:absolute;flip:x;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2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40160" behindDoc="0" locked="0" layoutInCell="1" allowOverlap="1" wp14:anchorId="4A6B5E5F" wp14:editId="14104233">
                <wp:simplePos x="0" y="0"/>
                <wp:positionH relativeFrom="column">
                  <wp:posOffset>5053965</wp:posOffset>
                </wp:positionH>
                <wp:positionV relativeFrom="paragraph">
                  <wp:posOffset>214630</wp:posOffset>
                </wp:positionV>
                <wp:extent cx="0" cy="742950"/>
                <wp:effectExtent l="0" t="0" r="19050" b="19050"/>
                <wp:wrapNone/>
                <wp:docPr id="51" name="Straight Connector 51"/>
                <wp:cNvGraphicFramePr/>
                <a:graphic xmlns:a="http://schemas.openxmlformats.org/drawingml/2006/main">
                  <a:graphicData uri="http://schemas.microsoft.com/office/word/2010/wordprocessingShape">
                    <wps:wsp>
                      <wps:cNvCnPr/>
                      <wps:spPr>
                        <a:xfrm flipV="1">
                          <a:off x="0" y="0"/>
                          <a:ext cx="0"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3A8172A" id="Straight Connector 51"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397.95pt,16.9pt" to="397.95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35040" behindDoc="0" locked="0" layoutInCell="1" allowOverlap="1" wp14:anchorId="4EC85047" wp14:editId="75BCA502">
                <wp:simplePos x="0" y="0"/>
                <wp:positionH relativeFrom="column">
                  <wp:posOffset>577215</wp:posOffset>
                </wp:positionH>
                <wp:positionV relativeFrom="paragraph">
                  <wp:posOffset>214630</wp:posOffset>
                </wp:positionV>
                <wp:extent cx="2276475" cy="800100"/>
                <wp:effectExtent l="0" t="0" r="28575" b="19050"/>
                <wp:wrapNone/>
                <wp:docPr id="42" name="Straight Connector 42"/>
                <wp:cNvGraphicFramePr/>
                <a:graphic xmlns:a="http://schemas.openxmlformats.org/drawingml/2006/main">
                  <a:graphicData uri="http://schemas.microsoft.com/office/word/2010/wordprocessingShape">
                    <wps:wsp>
                      <wps:cNvCnPr/>
                      <wps:spPr>
                        <a:xfrm flipH="1">
                          <a:off x="0" y="0"/>
                          <a:ext cx="2276475"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1D662F" id="Straight Connector 42" o:spid="_x0000_s1026" style="position:absolute;flip:x;z-index:251735040;visibility:visible;mso-wrap-style:square;mso-wrap-distance-left:9pt;mso-wrap-distance-top:0;mso-wrap-distance-right:9pt;mso-wrap-distance-bottom:0;mso-position-horizontal:absolute;mso-position-horizontal-relative:text;mso-position-vertical:absolute;mso-position-vertical-relative:text" from="45.45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" strokecolor="#5b9bd5 [3204]" strokeweight=".5pt">
                <v:stroke joinstyle="miter"/>
              </v:line>
            </w:pict>
          </mc:Fallback>
        </mc:AlternateContent>
      </w:r>
    </w:p>
    <w:p w14:paraId="17B0186B" w14:textId="77777777" w:rsidR="00886E9C" w:rsidRDefault="00886E9C" w:rsidP="00FA37E9">
      <w:pPr>
        <w:pStyle w:val="ThesisBody"/>
        <w:tabs>
          <w:tab w:val="left" w:pos="720"/>
        </w:tabs>
        <w:contextualSpacing w:val="0"/>
      </w:pPr>
    </w:p>
    <w:p w14:paraId="59A58E45" w14:textId="77777777" w:rsidR="001F0E90" w:rsidRDefault="001F0E90" w:rsidP="00FA37E9">
      <w:pPr>
        <w:pStyle w:val="ThesisBody"/>
        <w:tabs>
          <w:tab w:val="left" w:pos="720"/>
        </w:tabs>
        <w:contextualSpacing w:val="0"/>
      </w:pPr>
    </w:p>
    <w:p w14:paraId="3F4FDF42" w14:textId="77777777" w:rsidR="001F0E90" w:rsidRDefault="00AC2D9B"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17632" behindDoc="0" locked="0" layoutInCell="1" allowOverlap="1" wp14:anchorId="6113292C" wp14:editId="371F691B">
                <wp:simplePos x="0" y="0"/>
                <wp:positionH relativeFrom="column">
                  <wp:posOffset>4358640</wp:posOffset>
                </wp:positionH>
                <wp:positionV relativeFrom="paragraph">
                  <wp:posOffset>168910</wp:posOffset>
                </wp:positionV>
                <wp:extent cx="1400175" cy="4381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83AC3C" w14:textId="77777777" w:rsidR="001A4C6E" w:rsidRDefault="001A4C6E" w:rsidP="00007647">
                            <w:pPr>
                              <w:ind w:left="0"/>
                              <w:jc w:val="center"/>
                            </w:pPr>
                            <w:r>
                              <w:t>Policy Gradient Methods(PGM)</w:t>
                            </w:r>
                          </w:p>
                          <w:p w14:paraId="3173294D" w14:textId="77777777" w:rsidR="001A4C6E" w:rsidRDefault="001A4C6E" w:rsidP="0000764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4" style="position:absolute;left:0;text-align:left;margin-left:343.2pt;margin-top:13.3pt;width:110.25pt;height:3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" fillcolor="#5b9bd5 [3204]" strokecolor="#1f4d78 [1604]" strokeweight="1pt">
                <v:textbox>
                  <w:txbxContent>
                    <w:p w14:paraId="1783AC3C" w14:textId="77777777" w:rsidR="001A4C6E" w:rsidRDefault="001A4C6E" w:rsidP="00007647">
                      <w:pPr>
                        <w:ind w:left="0"/>
                        <w:jc w:val="center"/>
                      </w:pPr>
                      <w:r>
                        <w:t>Policy Gradient Methods(PGM)</w:t>
                      </w:r>
                    </w:p>
                    <w:p w14:paraId="3173294D" w14:textId="77777777" w:rsidR="001A4C6E" w:rsidRDefault="001A4C6E" w:rsidP="00007647">
                      <w:pPr>
                        <w:ind w:left="0"/>
                        <w:jc w:val="center"/>
                      </w:pPr>
                    </w:p>
                  </w:txbxContent>
                </v:textbox>
              </v:rect>
            </w:pict>
          </mc:Fallback>
        </mc:AlternateContent>
      </w:r>
      <w:r w:rsidR="00F24E85">
        <w:rPr>
          <w:noProof/>
          <w:lang w:val="en-US" w:eastAsia="en-US"/>
        </w:rPr>
        <mc:AlternateContent>
          <mc:Choice Requires="wps">
            <w:drawing>
              <wp:anchor distT="0" distB="0" distL="114300" distR="114300" simplePos="0" relativeHeight="251719680" behindDoc="0" locked="0" layoutInCell="1" allowOverlap="1" wp14:anchorId="4B100EC5" wp14:editId="42136CDD">
                <wp:simplePos x="0" y="0"/>
                <wp:positionH relativeFrom="column">
                  <wp:posOffset>-3810</wp:posOffset>
                </wp:positionH>
                <wp:positionV relativeFrom="paragraph">
                  <wp:posOffset>226060</wp:posOffset>
                </wp:positionV>
                <wp:extent cx="1400175" cy="4381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55DAA2" w14:textId="77777777" w:rsidR="001A4C6E" w:rsidRDefault="001A4C6E" w:rsidP="00007647">
                            <w:pPr>
                              <w:ind w:left="0"/>
                              <w:jc w:val="center"/>
                            </w:pPr>
                            <w:r>
                              <w:t xml:space="preserve">Integrating MBM and Model Free Metho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5" style="position:absolute;left:0;text-align:left;margin-left:-.3pt;margin-top:17.8pt;width:110.2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" fillcolor="#5b9bd5 [3204]" strokecolor="#1f4d78 [1604]" strokeweight="1pt">
                <v:textbox>
                  <w:txbxContent>
                    <w:p w14:paraId="0255DAA2" w14:textId="77777777" w:rsidR="001A4C6E" w:rsidRDefault="001A4C6E" w:rsidP="00007647">
                      <w:pPr>
                        <w:ind w:left="0"/>
                        <w:jc w:val="center"/>
                      </w:pPr>
                      <w:r>
                        <w:t xml:space="preserve">Integrating MBM and Model Free Methods </w:t>
                      </w:r>
                    </w:p>
                  </w:txbxContent>
                </v:textbox>
              </v:rect>
            </w:pict>
          </mc:Fallback>
        </mc:AlternateContent>
      </w:r>
      <w:r w:rsidR="00F24E85">
        <w:rPr>
          <w:noProof/>
          <w:lang w:val="en-US" w:eastAsia="en-US"/>
        </w:rPr>
        <mc:AlternateContent>
          <mc:Choice Requires="wps">
            <w:drawing>
              <wp:anchor distT="0" distB="0" distL="114300" distR="114300" simplePos="0" relativeHeight="251713536" behindDoc="0" locked="0" layoutInCell="1" allowOverlap="1" wp14:anchorId="7E443731" wp14:editId="1A065BFF">
                <wp:simplePos x="0" y="0"/>
                <wp:positionH relativeFrom="column">
                  <wp:posOffset>1510665</wp:posOffset>
                </wp:positionH>
                <wp:positionV relativeFrom="paragraph">
                  <wp:posOffset>226060</wp:posOffset>
                </wp:positionV>
                <wp:extent cx="1400175" cy="4381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06D84A" w14:textId="77777777" w:rsidR="001A4C6E" w:rsidRDefault="001A4C6E" w:rsidP="00007647">
                            <w:pPr>
                              <w:ind w:left="0"/>
                              <w:jc w:val="center"/>
                            </w:pPr>
                            <w:r>
                              <w:t>Pure 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6" style="position:absolute;left:0;text-align:left;margin-left:118.95pt;margin-top:17.8pt;width:110.25pt;height: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HXkfwIAAE4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" fillcolor="#5b9bd5 [3204]" strokecolor="#1f4d78 [1604]" strokeweight="1pt">
                <v:textbox>
                  <w:txbxContent>
                    <w:p w14:paraId="5306D84A" w14:textId="77777777" w:rsidR="001A4C6E" w:rsidRDefault="001A4C6E" w:rsidP="00007647">
                      <w:pPr>
                        <w:ind w:left="0"/>
                        <w:jc w:val="center"/>
                      </w:pPr>
                      <w:r>
                        <w:t>Pure MBM</w:t>
                      </w:r>
                    </w:p>
                  </w:txbxContent>
                </v:textbox>
              </v:rect>
            </w:pict>
          </mc:Fallback>
        </mc:AlternateContent>
      </w:r>
    </w:p>
    <w:p w14:paraId="7634B9EB" w14:textId="77777777" w:rsidR="00551DF7" w:rsidRPr="005669B5" w:rsidRDefault="00551DF7" w:rsidP="00FA37E9">
      <w:pPr>
        <w:pStyle w:val="ThesisBody"/>
        <w:tabs>
          <w:tab w:val="left" w:pos="720"/>
        </w:tabs>
        <w:contextualSpacing w:val="0"/>
        <w:rPr>
          <w:b/>
          <w:bCs/>
        </w:rPr>
      </w:pPr>
    </w:p>
    <w:p w14:paraId="5FCD6F7E" w14:textId="77777777" w:rsidR="00C32F74" w:rsidRDefault="00315A02" w:rsidP="00B75498">
      <w:pPr>
        <w:pStyle w:val="ThesisBody"/>
      </w:pPr>
      <w:r>
        <w:rPr>
          <w:noProof/>
          <w:lang w:val="en-US" w:eastAsia="en-US"/>
        </w:rPr>
        <mc:AlternateContent>
          <mc:Choice Requires="wps">
            <w:drawing>
              <wp:anchor distT="0" distB="0" distL="114300" distR="114300" simplePos="0" relativeHeight="251739136" behindDoc="0" locked="0" layoutInCell="1" allowOverlap="1" wp14:anchorId="01040F98" wp14:editId="13D6F86A">
                <wp:simplePos x="0" y="0"/>
                <wp:positionH relativeFrom="column">
                  <wp:posOffset>577215</wp:posOffset>
                </wp:positionH>
                <wp:positionV relativeFrom="paragraph">
                  <wp:posOffset>81280</wp:posOffset>
                </wp:positionV>
                <wp:extent cx="4476750" cy="561975"/>
                <wp:effectExtent l="0" t="0" r="19050" b="28575"/>
                <wp:wrapNone/>
                <wp:docPr id="49" name="Straight Connector 49"/>
                <wp:cNvGraphicFramePr/>
                <a:graphic xmlns:a="http://schemas.openxmlformats.org/drawingml/2006/main">
                  <a:graphicData uri="http://schemas.microsoft.com/office/word/2010/wordprocessingShape">
                    <wps:wsp>
                      <wps:cNvCnPr/>
                      <wps:spPr>
                        <a:xfrm flipH="1">
                          <a:off x="0" y="0"/>
                          <a:ext cx="447675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0D895A" id="Straight Connector 49"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45.4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8112" behindDoc="0" locked="0" layoutInCell="1" allowOverlap="1" wp14:anchorId="3904A4D8" wp14:editId="0234C981">
                <wp:simplePos x="0" y="0"/>
                <wp:positionH relativeFrom="column">
                  <wp:posOffset>2853690</wp:posOffset>
                </wp:positionH>
                <wp:positionV relativeFrom="paragraph">
                  <wp:posOffset>81280</wp:posOffset>
                </wp:positionV>
                <wp:extent cx="2200275" cy="561975"/>
                <wp:effectExtent l="0" t="0" r="28575" b="28575"/>
                <wp:wrapNone/>
                <wp:docPr id="48" name="Straight Connector 48"/>
                <wp:cNvGraphicFramePr/>
                <a:graphic xmlns:a="http://schemas.openxmlformats.org/drawingml/2006/main">
                  <a:graphicData uri="http://schemas.microsoft.com/office/word/2010/wordprocessingShape">
                    <wps:wsp>
                      <wps:cNvCnPr/>
                      <wps:spPr>
                        <a:xfrm flipH="1">
                          <a:off x="0" y="0"/>
                          <a:ext cx="2200275"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527D83" id="Straight Connector 48"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224.7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7088" behindDoc="0" locked="0" layoutInCell="1" allowOverlap="1" wp14:anchorId="3E22F92F" wp14:editId="5EBE5711">
                <wp:simplePos x="0" y="0"/>
                <wp:positionH relativeFrom="column">
                  <wp:posOffset>5053965</wp:posOffset>
                </wp:positionH>
                <wp:positionV relativeFrom="paragraph">
                  <wp:posOffset>81280</wp:posOffset>
                </wp:positionV>
                <wp:extent cx="0" cy="561975"/>
                <wp:effectExtent l="0" t="0" r="19050" b="9525"/>
                <wp:wrapNone/>
                <wp:docPr id="46" name="Straight Connector 46"/>
                <wp:cNvGraphicFramePr/>
                <a:graphic xmlns:a="http://schemas.openxmlformats.org/drawingml/2006/main">
                  <a:graphicData uri="http://schemas.microsoft.com/office/word/2010/wordprocessingShape">
                    <wps:wsp>
                      <wps:cNvCnPr/>
                      <wps:spPr>
                        <a:xfrm>
                          <a:off x="0" y="0"/>
                          <a:ext cx="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4212A0" id="Straight Connector 46"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397.9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" strokecolor="#5b9bd5 [3204]" strokeweight=".5pt">
                <v:stroke joinstyle="miter"/>
              </v:line>
            </w:pict>
          </mc:Fallback>
        </mc:AlternateContent>
      </w:r>
    </w:p>
    <w:p w14:paraId="673B302E" w14:textId="77777777" w:rsidR="005E6D36" w:rsidRDefault="005E6D36" w:rsidP="00B75498">
      <w:pPr>
        <w:pStyle w:val="ThesisBody"/>
      </w:pPr>
    </w:p>
    <w:p w14:paraId="64B434C4" w14:textId="77777777" w:rsidR="0093231E" w:rsidRDefault="00AC2D9B" w:rsidP="00B75498">
      <w:pPr>
        <w:pStyle w:val="ThesisBody"/>
      </w:pPr>
      <w:r>
        <w:rPr>
          <w:noProof/>
          <w:lang w:val="en-US" w:eastAsia="en-US"/>
        </w:rPr>
        <mc:AlternateContent>
          <mc:Choice Requires="wps">
            <w:drawing>
              <wp:anchor distT="0" distB="0" distL="114300" distR="114300" simplePos="0" relativeHeight="251721728" behindDoc="0" locked="0" layoutInCell="1" allowOverlap="1" wp14:anchorId="471F1399" wp14:editId="0E3FA80E">
                <wp:simplePos x="0" y="0"/>
                <wp:positionH relativeFrom="column">
                  <wp:posOffset>24765</wp:posOffset>
                </wp:positionH>
                <wp:positionV relativeFrom="paragraph">
                  <wp:posOffset>117475</wp:posOffset>
                </wp:positionV>
                <wp:extent cx="1400175" cy="43815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600431" w14:textId="77777777" w:rsidR="001A4C6E" w:rsidRDefault="001A4C6E" w:rsidP="00007647">
                            <w:pPr>
                              <w:ind w:left="0"/>
                              <w:jc w:val="center"/>
                            </w:pPr>
                            <w:r>
                              <w:t>Stocha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7" style="position:absolute;left:0;text-align:left;margin-left:1.95pt;margin-top:9.25pt;width:110.25pt;height:3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" fillcolor="#5b9bd5 [3204]" strokecolor="#1f4d78 [1604]" strokeweight="1pt">
                <v:textbox>
                  <w:txbxContent>
                    <w:p w14:paraId="6A600431" w14:textId="77777777" w:rsidR="001A4C6E" w:rsidRDefault="001A4C6E" w:rsidP="00007647">
                      <w:pPr>
                        <w:ind w:left="0"/>
                        <w:jc w:val="center"/>
                      </w:pPr>
                      <w:r>
                        <w:t>Stochastic policy Gradient</w:t>
                      </w:r>
                    </w:p>
                  </w:txbxContent>
                </v:textbox>
              </v:rect>
            </w:pict>
          </mc:Fallback>
        </mc:AlternateContent>
      </w:r>
      <w:r>
        <w:rPr>
          <w:noProof/>
          <w:lang w:val="en-US" w:eastAsia="en-US"/>
        </w:rPr>
        <mc:AlternateContent>
          <mc:Choice Requires="wps">
            <w:drawing>
              <wp:anchor distT="0" distB="0" distL="114300" distR="114300" simplePos="0" relativeHeight="251725824" behindDoc="0" locked="0" layoutInCell="1" allowOverlap="1" wp14:anchorId="3B1EE1E6" wp14:editId="2ACD12F7">
                <wp:simplePos x="0" y="0"/>
                <wp:positionH relativeFrom="column">
                  <wp:posOffset>2263140</wp:posOffset>
                </wp:positionH>
                <wp:positionV relativeFrom="paragraph">
                  <wp:posOffset>117475</wp:posOffset>
                </wp:positionV>
                <wp:extent cx="1400175" cy="4381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4BE869" w14:textId="77777777" w:rsidR="001A4C6E" w:rsidRDefault="001A4C6E" w:rsidP="00007647">
                            <w:pPr>
                              <w:ind w:left="0"/>
                              <w:jc w:val="center"/>
                            </w:pPr>
                            <w:r>
                              <w:t>Determini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8" style="position:absolute;left:0;text-align:left;margin-left:178.2pt;margin-top:9.25pt;width:110.25pt;height:3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9kzgQIAAE4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" fillcolor="#5b9bd5 [3204]" strokecolor="#1f4d78 [1604]" strokeweight="1pt">
                <v:textbox>
                  <w:txbxContent>
                    <w:p w14:paraId="564BE869" w14:textId="77777777" w:rsidR="001A4C6E" w:rsidRDefault="001A4C6E" w:rsidP="00007647">
                      <w:pPr>
                        <w:ind w:left="0"/>
                        <w:jc w:val="center"/>
                      </w:pPr>
                      <w:r>
                        <w:t>Deterministic Policy Gradient</w:t>
                      </w:r>
                    </w:p>
                  </w:txbxContent>
                </v:textbox>
              </v:rect>
            </w:pict>
          </mc:Fallback>
        </mc:AlternateContent>
      </w:r>
      <w:r>
        <w:rPr>
          <w:noProof/>
          <w:lang w:val="en-US" w:eastAsia="en-US"/>
        </w:rPr>
        <mc:AlternateContent>
          <mc:Choice Requires="wps">
            <w:drawing>
              <wp:anchor distT="0" distB="0" distL="114300" distR="114300" simplePos="0" relativeHeight="251723776" behindDoc="0" locked="0" layoutInCell="1" allowOverlap="1" wp14:anchorId="185D627A" wp14:editId="5197A681">
                <wp:simplePos x="0" y="0"/>
                <wp:positionH relativeFrom="column">
                  <wp:posOffset>4358640</wp:posOffset>
                </wp:positionH>
                <wp:positionV relativeFrom="paragraph">
                  <wp:posOffset>117475</wp:posOffset>
                </wp:positionV>
                <wp:extent cx="1400175" cy="4381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B28F7" w14:textId="77777777" w:rsidR="001A4C6E" w:rsidRDefault="001A4C6E" w:rsidP="00007647">
                            <w:pPr>
                              <w:ind w:left="0"/>
                              <w:jc w:val="center"/>
                            </w:pPr>
                            <w:r>
                              <w:t xml:space="preserve">Combined PGM and Q-Lear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9" style="position:absolute;left:0;text-align:left;margin-left:343.2pt;margin-top:9.25pt;width:110.25pt;height: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4R3gQIAAE4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" fillcolor="#5b9bd5 [3204]" strokecolor="#1f4d78 [1604]" strokeweight="1pt">
                <v:textbox>
                  <w:txbxContent>
                    <w:p w14:paraId="196B28F7" w14:textId="77777777" w:rsidR="001A4C6E" w:rsidRDefault="001A4C6E" w:rsidP="00007647">
                      <w:pPr>
                        <w:ind w:left="0"/>
                        <w:jc w:val="center"/>
                      </w:pPr>
                      <w:r>
                        <w:t xml:space="preserve">Combined PGM and Q-Learning </w:t>
                      </w:r>
                    </w:p>
                  </w:txbxContent>
                </v:textbox>
              </v:rect>
            </w:pict>
          </mc:Fallback>
        </mc:AlternateContent>
      </w:r>
    </w:p>
    <w:p w14:paraId="70593E28" w14:textId="77777777" w:rsidR="00AB2935" w:rsidRDefault="00AB2935" w:rsidP="00AB2935">
      <w:pPr>
        <w:pStyle w:val="ThesisBody"/>
      </w:pPr>
    </w:p>
    <w:p w14:paraId="2AB28782" w14:textId="77777777" w:rsidR="00AB2935" w:rsidRDefault="00AB2935" w:rsidP="00DA5A8E">
      <w:pPr>
        <w:pStyle w:val="ThesisBody"/>
        <w:rPr>
          <w:rFonts w:asciiTheme="majorBidi" w:hAnsiTheme="majorBidi" w:cstheme="majorBidi"/>
        </w:rPr>
      </w:pPr>
    </w:p>
    <w:p w14:paraId="10A84A8F" w14:textId="77777777" w:rsidR="00C96026" w:rsidRDefault="00C96026" w:rsidP="00C96026">
      <w:pPr>
        <w:pStyle w:val="ThesisBody"/>
        <w:ind w:left="720" w:hanging="720"/>
        <w:rPr>
          <w:rFonts w:asciiTheme="majorBidi" w:hAnsiTheme="majorBidi" w:cstheme="majorBidi"/>
        </w:rPr>
      </w:pPr>
      <w:r>
        <w:rPr>
          <w:rFonts w:asciiTheme="majorBidi" w:hAnsiTheme="majorBidi" w:cstheme="majorBidi"/>
        </w:rPr>
        <w:t>Fig 1:Dominant Algorithms in Modern RL used in Finance.</w:t>
      </w:r>
      <w:r>
        <w:rPr>
          <w:rFonts w:asciiTheme="majorBidi" w:hAnsiTheme="majorBidi" w:cstheme="majorBidi"/>
        </w:rPr>
        <w:fldChar w:fldCharType="begin" w:fldLock="1"/>
      </w:r>
      <w:r>
        <w:rPr>
          <w:rFonts w:asciiTheme="majorBidi" w:hAnsiTheme="majorBidi" w:cstheme="majorBidi"/>
        </w:rP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Pr>
          <w:rFonts w:asciiTheme="majorBidi" w:hAnsiTheme="majorBidi" w:cstheme="majorBidi"/>
        </w:rPr>
        <w:fldChar w:fldCharType="separate"/>
      </w:r>
      <w:r w:rsidRPr="00950B98">
        <w:rPr>
          <w:rFonts w:asciiTheme="majorBidi" w:hAnsiTheme="majorBidi" w:cstheme="majorBidi"/>
          <w:noProof/>
        </w:rPr>
        <w:t xml:space="preserve">(Singh </w:t>
      </w:r>
      <w:r w:rsidRPr="00950B98">
        <w:rPr>
          <w:rFonts w:asciiTheme="majorBidi" w:hAnsiTheme="majorBidi" w:cstheme="majorBidi"/>
          <w:i/>
          <w:noProof/>
        </w:rPr>
        <w:t>et al.</w:t>
      </w:r>
      <w:r w:rsidRPr="00950B98">
        <w:rPr>
          <w:rFonts w:asciiTheme="majorBidi" w:hAnsiTheme="majorBidi" w:cstheme="majorBidi"/>
          <w:noProof/>
        </w:rPr>
        <w:t>, 2022)</w:t>
      </w:r>
      <w:r>
        <w:rPr>
          <w:rFonts w:asciiTheme="majorBidi" w:hAnsiTheme="majorBidi" w:cstheme="majorBidi"/>
        </w:rPr>
        <w:fldChar w:fldCharType="end"/>
      </w:r>
      <w:r>
        <w:rPr>
          <w:rFonts w:asciiTheme="majorBidi" w:hAnsiTheme="majorBidi" w:cstheme="majorBidi"/>
        </w:rPr>
        <w:t xml:space="preserve"> </w:t>
      </w:r>
    </w:p>
    <w:p w14:paraId="1FDFEEBC" w14:textId="77777777" w:rsidR="00302471" w:rsidRDefault="00302471" w:rsidP="00302471">
      <w:pPr>
        <w:pStyle w:val="ThesisBody"/>
        <w:tabs>
          <w:tab w:val="left" w:pos="720"/>
        </w:tabs>
        <w:spacing w:before="100" w:after="100"/>
        <w:contextualSpacing w:val="0"/>
      </w:pPr>
      <w:r>
        <w:t>There is a assumption that the agent acts to maximise reward.</w:t>
      </w:r>
      <w:r w:rsidRPr="00AB7354">
        <w:t xml:space="preserve"> </w:t>
      </w:r>
      <w:r>
        <w:t>RL algorithms have two popular classifications viz:value based and policy based.RL have helped in modelling the stock prediction problem closer to real world scenarios be it accommodating constraints or moving away from strict model formalisations.</w:t>
      </w:r>
      <w:r>
        <w:fldChar w:fldCharType="begin" w:fldLock="1"/>
      </w:r>
      <w: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fldChar w:fldCharType="separate"/>
      </w:r>
      <w:r w:rsidRPr="00F24E85">
        <w:rPr>
          <w:noProof/>
        </w:rPr>
        <w:t xml:space="preserve">(Singh </w:t>
      </w:r>
      <w:r w:rsidRPr="00F24E85">
        <w:rPr>
          <w:i/>
          <w:noProof/>
        </w:rPr>
        <w:t>et al.</w:t>
      </w:r>
      <w:r w:rsidRPr="00F24E85">
        <w:rPr>
          <w:noProof/>
        </w:rPr>
        <w:t>, 2022)</w:t>
      </w:r>
      <w:r>
        <w:fldChar w:fldCharType="end"/>
      </w:r>
      <w:r>
        <w:t>.</w:t>
      </w:r>
    </w:p>
    <w:p w14:paraId="1E054D30" w14:textId="77777777" w:rsidR="00BE20B4" w:rsidRDefault="0077006F" w:rsidP="00057642">
      <w:pPr>
        <w:pStyle w:val="ThesisBody"/>
        <w:spacing w:before="100" w:after="100"/>
        <w:contextualSpacing w:val="0"/>
        <w:rPr>
          <w:rFonts w:asciiTheme="majorBidi" w:hAnsiTheme="majorBidi" w:cstheme="majorBidi"/>
        </w:rPr>
      </w:pPr>
      <w:r>
        <w:rPr>
          <w:rFonts w:asciiTheme="majorBidi" w:hAnsiTheme="majorBidi" w:cstheme="majorBidi"/>
        </w:rPr>
        <w:t>Use of Policy or Value based RL methodology is determined by the nuances of problem at hand.Q-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very early in combination with nueral networks to achieve better results than the nuero-fuzzy model.Th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Neuneier,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Q-Learning compared with policy based method recurrent reinforcement learning(RRL) does not fare equally good on efficiency and simplicity often leading to unnatural problem representation.RRL method was found to be more explainable than Q-learning as well.Run time of Q-learining was almost 150 times that of RRL 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In Current times there is a big push on sustainable development,various supra-national organisations including United nations have come up with sustainable development goals.In this vein global investors and organisations want to invest under the paradigm of socially responsible investing(SRI).Enterprises that promote sustainable development score high on Environmental,Social and Governance(ESG) metrics.</w:t>
      </w:r>
    </w:p>
    <w:p w14:paraId="54584AC6" w14:textId="0E58B35A" w:rsidR="00E34E7D" w:rsidRDefault="00E34E7D" w:rsidP="00057642">
      <w:pPr>
        <w:pStyle w:val="ThesisBody"/>
        <w:spacing w:before="100" w:after="100"/>
        <w:contextualSpacing w:val="0"/>
        <w:rPr>
          <w:rFonts w:asciiTheme="majorBidi" w:hAnsiTheme="majorBidi" w:cstheme="majorBidi"/>
        </w:rPr>
      </w:pPr>
      <w:r>
        <w:rPr>
          <w:rFonts w:asciiTheme="majorBidi" w:hAnsiTheme="majorBidi" w:cstheme="majorBidi"/>
        </w:rPr>
        <w:t>SRI has been enabled through an experiment wherein multivariate bidirectional LSTM is used to multiple time series prediction for stock returns for a multi-objective portfolio construction.Reinforcement learning is used to tune hyperparmaters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
    <w:p w14:paraId="7BE54A46" w14:textId="77777777" w:rsidR="00C96026" w:rsidRDefault="00C96026" w:rsidP="00057642">
      <w:pPr>
        <w:pStyle w:val="ThesisBody"/>
        <w:spacing w:before="100" w:after="100"/>
        <w:contextualSpacing w:val="0"/>
        <w:rPr>
          <w:rFonts w:asciiTheme="majorBidi" w:hAnsiTheme="majorBidi" w:cstheme="majorBidi"/>
        </w:rPr>
      </w:pPr>
    </w:p>
    <w:p w14:paraId="5A3970D5" w14:textId="77777777" w:rsidR="00E34E7D" w:rsidRDefault="00E805D5" w:rsidP="00E34E7D">
      <w:pPr>
        <w:pStyle w:val="ThesisBody"/>
        <w:rPr>
          <w:rFonts w:asciiTheme="majorBidi" w:hAnsiTheme="majorBidi" w:cstheme="majorBidi"/>
          <w:b/>
        </w:rPr>
      </w:pPr>
      <w:r>
        <w:rPr>
          <w:rFonts w:asciiTheme="majorBidi" w:hAnsiTheme="majorBidi" w:cstheme="majorBidi"/>
          <w:b/>
        </w:rPr>
        <w:lastRenderedPageBreak/>
        <w:t>2.3</w:t>
      </w:r>
      <w:r w:rsidR="00E34E7D">
        <w:rPr>
          <w:rFonts w:asciiTheme="majorBidi" w:hAnsiTheme="majorBidi" w:cstheme="majorBidi"/>
          <w:b/>
        </w:rPr>
        <w:t xml:space="preserve">       Summary</w:t>
      </w:r>
    </w:p>
    <w:p w14:paraId="68AA9296" w14:textId="77777777" w:rsidR="000D0BF1" w:rsidRDefault="000D0BF1" w:rsidP="00057642">
      <w:pPr>
        <w:pStyle w:val="ThesisBody"/>
        <w:spacing w:before="100" w:after="100"/>
        <w:contextualSpacing w:val="0"/>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7777777" w:rsidR="00A06E83" w:rsidRDefault="000D0B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is provides a baseline over which development in the portfolio optimisation areas have happened.Limitations of MVO methods have been highlighted which broadly relate to their too simplistic view of portfolio optimisation,which has additional nuances added when portfolio optimisation plays in real world scenarios.There is a discussion on how multiple shortcoming have been addressed by new methods due to growth in research and emergence of new computational power in technology.Development in portfolio optimization theory have been logically explained under two </w:t>
      </w:r>
      <w:r w:rsidR="006A2D2A">
        <w:rPr>
          <w:rFonts w:asciiTheme="majorBidi" w:hAnsiTheme="majorBidi" w:cstheme="majorBidi"/>
        </w:rPr>
        <w:t xml:space="preserve">emerging trends one being problem specific development where portfolio optimisation has been treated in more complexity nearing the real world situtaions.Other being the methodology specific development that has seen </w:t>
      </w:r>
      <w:r w:rsidR="00A06E83">
        <w:rPr>
          <w:rFonts w:asciiTheme="majorBidi" w:hAnsiTheme="majorBidi" w:cstheme="majorBidi"/>
        </w:rPr>
        <w:t>new methods,hybrid methods and computationally intensive methods gaining popularity.</w:t>
      </w:r>
    </w:p>
    <w:p w14:paraId="44CF12FC" w14:textId="77777777" w:rsidR="00A06E83"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14:paraId="57181541" w14:textId="77777777" w:rsidR="00D9687F"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Major research in the area has happened in supervised learning space where historical data is used to either forecast the value or direction of stock at various frequnecies.</w:t>
      </w:r>
      <w:r w:rsidR="00D9687F">
        <w:rPr>
          <w:rFonts w:asciiTheme="majorBidi" w:hAnsiTheme="majorBidi" w:cstheme="majorBidi"/>
        </w:rPr>
        <w:t xml:space="preserve">Regression and classification methods have been described highlighting major development in those areas.Ensemble models like XGboost,Random Forest have been illustrated with their use cases of reseach.Linear models like decision trees have also been highlighted for their utiliy.Finally in discussion about the deep learning models which provide solutions to the shortcoming of traditional Machine learning models standard deep learning models like ANN,CNN,RNN and their utility in portfolio optimization space are discussed.Certain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standard model and hybrid model find mention.In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2087ADB" w14:textId="77777777" w:rsidR="00057642" w:rsidRDefault="00057642" w:rsidP="00812FA2">
      <w:pPr>
        <w:pStyle w:val="ChapterHeaders"/>
      </w:pPr>
    </w:p>
    <w:p w14:paraId="3A5DD71C" w14:textId="77777777" w:rsidR="00057642" w:rsidRDefault="00057642" w:rsidP="00812FA2">
      <w:pPr>
        <w:pStyle w:val="ChapterHeaders"/>
      </w:pPr>
    </w:p>
    <w:p w14:paraId="3D1225D0" w14:textId="77777777" w:rsidR="00057642" w:rsidRDefault="00057642" w:rsidP="00812FA2">
      <w:pPr>
        <w:pStyle w:val="ChapterHeaders"/>
      </w:pPr>
    </w:p>
    <w:p w14:paraId="7C4171D4" w14:textId="77777777" w:rsidR="00057642" w:rsidRDefault="00057642" w:rsidP="00812FA2">
      <w:pPr>
        <w:pStyle w:val="ChapterHeaders"/>
      </w:pPr>
    </w:p>
    <w:p w14:paraId="75B8C6FA" w14:textId="77777777" w:rsidR="00057642" w:rsidRDefault="00057642" w:rsidP="00812FA2">
      <w:pPr>
        <w:pStyle w:val="ChapterHeaders"/>
      </w:pPr>
    </w:p>
    <w:p w14:paraId="4CB6537D" w14:textId="77777777" w:rsidR="00057642" w:rsidRDefault="00057642" w:rsidP="00812FA2">
      <w:pPr>
        <w:pStyle w:val="ChapterHeaders"/>
      </w:pPr>
    </w:p>
    <w:p w14:paraId="09ADC731" w14:textId="77777777" w:rsidR="00057642" w:rsidRDefault="00057642" w:rsidP="00812FA2">
      <w:pPr>
        <w:pStyle w:val="ChapterHeaders"/>
      </w:pPr>
    </w:p>
    <w:p w14:paraId="6ABF620A" w14:textId="77777777" w:rsidR="00057642" w:rsidRDefault="00057642" w:rsidP="00812FA2">
      <w:pPr>
        <w:pStyle w:val="ChapterHeaders"/>
      </w:pPr>
    </w:p>
    <w:p w14:paraId="4B20FF29" w14:textId="77777777" w:rsidR="00057642" w:rsidRDefault="00057642" w:rsidP="00812FA2">
      <w:pPr>
        <w:pStyle w:val="ChapterHeaders"/>
      </w:pPr>
    </w:p>
    <w:p w14:paraId="4BE9A674" w14:textId="77777777" w:rsidR="00057642" w:rsidRDefault="00057642" w:rsidP="00812FA2">
      <w:pPr>
        <w:pStyle w:val="ChapterHeaders"/>
      </w:pPr>
    </w:p>
    <w:p w14:paraId="5DA392D2" w14:textId="77777777" w:rsidR="00057642" w:rsidRDefault="00057642" w:rsidP="00812FA2">
      <w:pPr>
        <w:pStyle w:val="ChapterHeaders"/>
      </w:pPr>
    </w:p>
    <w:p w14:paraId="67446498" w14:textId="77777777" w:rsidR="00057642" w:rsidRDefault="00057642" w:rsidP="00812FA2">
      <w:pPr>
        <w:pStyle w:val="ChapterHeaders"/>
      </w:pPr>
    </w:p>
    <w:p w14:paraId="45D4010C" w14:textId="77777777" w:rsidR="00057642" w:rsidRDefault="00057642" w:rsidP="00812FA2">
      <w:pPr>
        <w:pStyle w:val="ChapterHeaders"/>
      </w:pPr>
    </w:p>
    <w:p w14:paraId="7138FD6D" w14:textId="77777777" w:rsidR="00057642" w:rsidRDefault="00057642" w:rsidP="00812FA2">
      <w:pPr>
        <w:pStyle w:val="ChapterHeaders"/>
      </w:pPr>
    </w:p>
    <w:p w14:paraId="325F3729" w14:textId="77777777" w:rsidR="00057642" w:rsidRDefault="00057642" w:rsidP="00812FA2">
      <w:pPr>
        <w:pStyle w:val="ChapterHeaders"/>
      </w:pPr>
    </w:p>
    <w:p w14:paraId="09D3DD6A" w14:textId="77777777" w:rsidR="00057642" w:rsidRDefault="00057642" w:rsidP="00812FA2">
      <w:pPr>
        <w:pStyle w:val="ChapterHeaders"/>
      </w:pPr>
    </w:p>
    <w:p w14:paraId="1FE1E3DB" w14:textId="77777777" w:rsidR="00057642" w:rsidRDefault="00057642" w:rsidP="00812FA2">
      <w:pPr>
        <w:pStyle w:val="ChapterHeaders"/>
      </w:pPr>
    </w:p>
    <w:p w14:paraId="2E777139" w14:textId="77777777" w:rsidR="00057642" w:rsidRDefault="00057642" w:rsidP="00812FA2">
      <w:pPr>
        <w:pStyle w:val="ChapterHeaders"/>
      </w:pPr>
    </w:p>
    <w:p w14:paraId="202C7711" w14:textId="77777777" w:rsidR="00812FA2" w:rsidRDefault="00812FA2" w:rsidP="00812FA2">
      <w:pPr>
        <w:pStyle w:val="ChapterHeaders"/>
      </w:pPr>
      <w:r>
        <w:rPr>
          <w:noProof/>
          <w:lang w:val="en-US" w:eastAsia="en-US"/>
        </w:rPr>
        <mc:AlternateContent>
          <mc:Choice Requires="wps">
            <w:drawing>
              <wp:anchor distT="0" distB="0" distL="114300" distR="114300" simplePos="0" relativeHeight="251743232" behindDoc="0" locked="0" layoutInCell="1" allowOverlap="1" wp14:anchorId="41DB87F1" wp14:editId="1DFB03AA">
                <wp:simplePos x="0" y="0"/>
                <wp:positionH relativeFrom="column">
                  <wp:posOffset>-586</wp:posOffset>
                </wp:positionH>
                <wp:positionV relativeFrom="page">
                  <wp:posOffset>903605</wp:posOffset>
                </wp:positionV>
                <wp:extent cx="5760000" cy="8892000"/>
                <wp:effectExtent l="0" t="0" r="12700" b="23495"/>
                <wp:wrapNone/>
                <wp:docPr id="24" name="Rectangle 2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F1C3933" id="Rectangle 24" o:spid="_x0000_s1026" style="position:absolute;margin-left:-.05pt;margin-top:71.15pt;width:453.55pt;height:700.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rPr>
          <w:noProof/>
          <w:lang w:val="en-US" w:eastAsia="en-US"/>
        </w:rPr>
        <mc:AlternateContent>
          <mc:Choice Requires="wps">
            <w:drawing>
              <wp:anchor distT="0" distB="0" distL="114300" distR="114300" simplePos="0" relativeHeight="251745280" behindDoc="0" locked="0" layoutInCell="1" allowOverlap="1" wp14:anchorId="41C865CD" wp14:editId="3FF64988">
                <wp:simplePos x="0" y="0"/>
                <wp:positionH relativeFrom="column">
                  <wp:posOffset>-586</wp:posOffset>
                </wp:positionH>
                <wp:positionV relativeFrom="page">
                  <wp:posOffset>903605</wp:posOffset>
                </wp:positionV>
                <wp:extent cx="5760000" cy="8892000"/>
                <wp:effectExtent l="0" t="0" r="12700" b="23495"/>
                <wp:wrapNone/>
                <wp:docPr id="25" name="Rectangle 2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F71C4C" id="Rectangle 25" o:spid="_x0000_s1026" style="position:absolute;margin-left:-.05pt;margin-top:71.15pt;width:453.55pt;height:700.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3</w:t>
      </w:r>
    </w:p>
    <w:p w14:paraId="64E08776" w14:textId="77777777" w:rsidR="00812FA2" w:rsidRPr="00C96340" w:rsidRDefault="00812FA2" w:rsidP="00812FA2">
      <w:pPr>
        <w:pStyle w:val="ChapterHeaders"/>
      </w:pPr>
    </w:p>
    <w:p w14:paraId="14B9B43A" w14:textId="77777777" w:rsidR="00812FA2" w:rsidRDefault="00812FA2" w:rsidP="00812FA2">
      <w:pPr>
        <w:pStyle w:val="ChapterHeaders"/>
      </w:pPr>
      <w:r>
        <w:t>METHODOLOGY</w:t>
      </w:r>
    </w:p>
    <w:p w14:paraId="3343E04D" w14:textId="77777777" w:rsidR="00812FA2" w:rsidRPr="00C96340" w:rsidRDefault="00812FA2" w:rsidP="00812FA2">
      <w:pPr>
        <w:pStyle w:val="ChapterHeaders"/>
      </w:pPr>
    </w:p>
    <w:p w14:paraId="4E00AB89" w14:textId="77777777" w:rsidR="00812FA2" w:rsidRDefault="00812FA2" w:rsidP="00812FA2">
      <w:pPr>
        <w:pStyle w:val="ThesisBody"/>
        <w:rPr>
          <w:rFonts w:asciiTheme="majorBidi" w:hAnsiTheme="majorBidi" w:cstheme="majorBidi"/>
          <w:b/>
        </w:rPr>
      </w:pPr>
      <w:r>
        <w:rPr>
          <w:rFonts w:asciiTheme="majorBidi" w:hAnsiTheme="majorBidi" w:cstheme="majorBidi"/>
          <w:b/>
        </w:rPr>
        <w:t xml:space="preserve">3.1       </w:t>
      </w:r>
      <w:r w:rsidRPr="00D3357D">
        <w:rPr>
          <w:rFonts w:asciiTheme="majorBidi" w:hAnsiTheme="majorBidi" w:cstheme="majorBidi"/>
          <w:b/>
        </w:rPr>
        <w:t>Introduction</w:t>
      </w:r>
    </w:p>
    <w:p w14:paraId="0AC17E24" w14:textId="202AD3A2" w:rsidR="000916A6" w:rsidRDefault="00812FA2" w:rsidP="00057642">
      <w:pPr>
        <w:pStyle w:val="ThesisBody"/>
        <w:spacing w:before="100" w:after="100"/>
        <w:contextualSpacing w:val="0"/>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r w:rsidR="000916A6">
        <w:rPr>
          <w:rFonts w:asciiTheme="majorBidi" w:hAnsiTheme="majorBidi" w:cstheme="majorBidi"/>
        </w:rPr>
        <w:t>method.Historical</w:t>
      </w:r>
      <w:r w:rsidR="00232EDC">
        <w:rPr>
          <w:rFonts w:asciiTheme="majorBidi" w:hAnsiTheme="majorBidi" w:cstheme="majorBidi"/>
        </w:rPr>
        <w:t xml:space="preserve"> data from stock market is used to derive </w:t>
      </w:r>
      <w:r w:rsidR="000916A6">
        <w:rPr>
          <w:rFonts w:asciiTheme="majorBidi" w:hAnsiTheme="majorBidi" w:cstheme="majorBidi"/>
        </w:rPr>
        <w:t>historical patterns that show the vital statistics of a stock.Indicate the direction of market, reveal a lot of micro and macro relationships.Data granularity can go down to second level information to daily open-close prices some of which is freely publicly available.Traditional method of portfolio optimization relates to Mean Variance optimisation(MVO) that can be programmatically solved used computational tools.MVO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e metric of sharpe ratio.This techniques leads to weights or proportions that could be invested said stocks of portfolio.In this technique </w:t>
      </w:r>
      <w:r w:rsidR="00CC1ADC">
        <w:rPr>
          <w:rFonts w:asciiTheme="majorBidi" w:hAnsiTheme="majorBidi" w:cstheme="majorBidi"/>
        </w:rPr>
        <w:t>temporal pattern of close price of the stock could be used to get both a measure of return and variance in stock.</w:t>
      </w:r>
    </w:p>
    <w:p w14:paraId="3C10D69D" w14:textId="77777777" w:rsidR="000916A6" w:rsidRDefault="000916A6" w:rsidP="00057642">
      <w:pPr>
        <w:pStyle w:val="ThesisBody"/>
        <w:spacing w:before="100" w:after="100"/>
        <w:contextualSpacing w:val="0"/>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w:t>
      </w:r>
      <w:r w:rsidR="00CC1ADC">
        <w:rPr>
          <w:rFonts w:asciiTheme="majorBidi" w:hAnsiTheme="majorBidi" w:cstheme="majorBidi"/>
        </w:rPr>
        <w:lastRenderedPageBreak/>
        <w:t>value of stock is forecasted thus it turns into either a classification or a regression problem.As per the choice the metric of model performance also change.Metric in a classification problem range from Area Under the Curve(AUC) to metrics like recall,sensitivity or accuracy derived from confusion metrics.In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29BAF1E0" w:rsidR="00C342F1" w:rsidRPr="00812FA2" w:rsidRDefault="00C342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4584E">
        <w:rPr>
          <w:rFonts w:asciiTheme="majorBidi" w:hAnsiTheme="majorBidi" w:cstheme="majorBidi"/>
        </w:rPr>
        <w:t xml:space="preserve">trades using both the baseline methodology derived weights and the weights derived from the top ML models developed using AutoML tool datarobot. </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346E35D3" w14:textId="0BF40A50" w:rsidR="00506D4A" w:rsidRDefault="00EE39BC" w:rsidP="009C4A1E">
      <w:pPr>
        <w:pStyle w:val="ThesisBody"/>
        <w:rPr>
          <w:rFonts w:asciiTheme="majorBidi" w:hAnsiTheme="majorBidi" w:cstheme="majorBidi"/>
        </w:rPr>
      </w:pPr>
      <w:r>
        <w:rPr>
          <w:rFonts w:asciiTheme="majorBidi" w:hAnsiTheme="majorBidi" w:cstheme="majorBidi"/>
          <w:noProof/>
          <w:lang w:val="en-US" w:eastAsia="en-US"/>
        </w:rPr>
        <w:lastRenderedPageBreak/>
        <w:drawing>
          <wp:inline distT="0" distB="0" distL="0" distR="0" wp14:anchorId="259057FC" wp14:editId="6AD9B8CF">
            <wp:extent cx="5731510" cy="627443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st_flow_Method_18.png"/>
                    <pic:cNvPicPr/>
                  </pic:nvPicPr>
                  <pic:blipFill>
                    <a:blip r:embed="rId9">
                      <a:extLst>
                        <a:ext uri="{28A0092B-C50C-407E-A947-70E740481C1C}">
                          <a14:useLocalDpi xmlns:a14="http://schemas.microsoft.com/office/drawing/2010/main" val="0"/>
                        </a:ext>
                      </a:extLst>
                    </a:blip>
                    <a:stretch>
                      <a:fillRect/>
                    </a:stretch>
                  </pic:blipFill>
                  <pic:spPr>
                    <a:xfrm>
                      <a:off x="0" y="0"/>
                      <a:ext cx="5731510" cy="6274435"/>
                    </a:xfrm>
                    <a:prstGeom prst="rect">
                      <a:avLst/>
                    </a:prstGeom>
                  </pic:spPr>
                </pic:pic>
              </a:graphicData>
            </a:graphic>
          </wp:inline>
        </w:drawing>
      </w:r>
    </w:p>
    <w:p w14:paraId="0D8F3001" w14:textId="77777777" w:rsidR="002064D3" w:rsidRDefault="002064D3" w:rsidP="009C4A1E">
      <w:pPr>
        <w:pStyle w:val="ThesisBody"/>
        <w:rPr>
          <w:rFonts w:asciiTheme="majorBidi" w:hAnsiTheme="majorBidi" w:cstheme="majorBidi"/>
        </w:rPr>
      </w:pPr>
    </w:p>
    <w:p w14:paraId="372FF64B" w14:textId="77777777" w:rsidR="009C4A1E" w:rsidRDefault="009C4A1E" w:rsidP="009C4A1E">
      <w:pPr>
        <w:pStyle w:val="ThesisBody"/>
        <w:rPr>
          <w:rFonts w:asciiTheme="majorBidi" w:hAnsiTheme="majorBidi" w:cstheme="majorBidi"/>
        </w:rPr>
      </w:pPr>
      <w:r>
        <w:rPr>
          <w:rFonts w:asciiTheme="majorBidi" w:hAnsiTheme="majorBidi" w:cstheme="majorBidi"/>
        </w:rPr>
        <w:t>Fig 2.Flow of work</w:t>
      </w:r>
    </w:p>
    <w:p w14:paraId="41D25F35" w14:textId="77777777" w:rsidR="00506D4A" w:rsidRDefault="00506D4A" w:rsidP="00506D4A">
      <w:pPr>
        <w:pStyle w:val="TC-LA"/>
      </w:pPr>
    </w:p>
    <w:p w14:paraId="018FFB9F" w14:textId="77777777" w:rsidR="008C74DB" w:rsidRDefault="00237DFE" w:rsidP="008C74DB">
      <w:pPr>
        <w:pStyle w:val="ThesisBody"/>
        <w:tabs>
          <w:tab w:val="left" w:pos="720"/>
        </w:tabs>
        <w:contextualSpacing w:val="0"/>
        <w:rPr>
          <w:b/>
          <w:bCs/>
        </w:rPr>
      </w:pPr>
      <w:r>
        <w:rPr>
          <w:b/>
          <w:bCs/>
        </w:rPr>
        <w:t>3</w:t>
      </w:r>
      <w:r w:rsidR="008C74DB">
        <w:rPr>
          <w:b/>
          <w:bCs/>
        </w:rPr>
        <w:t>.2       Markowitz Portfolio Selection Method:</w:t>
      </w:r>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42CA375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return for  </w:t>
      </w:r>
      <w:r w:rsidR="003B2E30" w:rsidRPr="001D52ED">
        <w:rPr>
          <w:bCs/>
          <w:i/>
        </w:rPr>
        <w:t>i</w:t>
      </w:r>
      <w:r w:rsidR="003B2E30" w:rsidRPr="003B2E30">
        <w:rPr>
          <w:bCs/>
          <w:vertAlign w:val="superscript"/>
        </w:rPr>
        <w:t>th</w:t>
      </w:r>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r w:rsidR="009C4A1E">
        <w:rPr>
          <w:bCs/>
          <w:vertAlign w:val="superscript"/>
        </w:rPr>
        <w:t xml:space="preserve">                                              </w:t>
      </w:r>
      <w:r w:rsidR="009C4A1E">
        <w:rPr>
          <w:bCs/>
        </w:rPr>
        <w:t>...3.2.1</w:t>
      </w:r>
      <w:r w:rsidR="009C4A1E">
        <w:rPr>
          <w:bCs/>
          <w:vertAlign w:val="superscript"/>
        </w:rPr>
        <w:t xml:space="preserve">  </w:t>
      </w:r>
    </w:p>
    <w:p w14:paraId="1BC9017D" w14:textId="31F570F4" w:rsidR="00402F89" w:rsidRDefault="003B2E30" w:rsidP="008C74DB">
      <w:pPr>
        <w:pStyle w:val="ThesisBody"/>
        <w:tabs>
          <w:tab w:val="left" w:pos="720"/>
        </w:tabs>
        <w:contextualSpacing w:val="0"/>
        <w:rPr>
          <w:bCs/>
        </w:rPr>
      </w:pPr>
      <w:r>
        <w:rPr>
          <w:bCs/>
          <w:vertAlign w:val="superscript"/>
        </w:rPr>
        <w:lastRenderedPageBreak/>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r w:rsidR="00402F89" w:rsidRPr="00402F89">
        <w:rPr>
          <w:bCs/>
        </w:rPr>
        <w:t>is</w:t>
      </w:r>
      <w:r w:rsidR="00402F89">
        <w:rPr>
          <w:bCs/>
        </w:rPr>
        <w:t xml:space="preserve"> the total return</w:t>
      </w:r>
      <w:r w:rsidR="00FF3BA5">
        <w:rPr>
          <w:bCs/>
        </w:rPr>
        <w:t xml:space="preserve">                               </w:t>
      </w:r>
      <w:r w:rsidR="009C4A1E">
        <w:rPr>
          <w:bCs/>
        </w:rPr>
        <w:t xml:space="preserve">                      ...3.2.2</w:t>
      </w:r>
      <w:r w:rsidR="00402F89">
        <w:rPr>
          <w:bCs/>
        </w:rPr>
        <w:t xml:space="preserve">                          </w:t>
      </w:r>
    </w:p>
    <w:p w14:paraId="094AD7A8" w14:textId="77777777" w:rsidR="008C74DB" w:rsidRDefault="00402F89" w:rsidP="008C74DB">
      <w:pPr>
        <w:pStyle w:val="ThesisBody"/>
        <w:tabs>
          <w:tab w:val="left" w:pos="720"/>
        </w:tabs>
        <w:contextualSpacing w:val="0"/>
        <w:rPr>
          <w:bCs/>
        </w:rPr>
      </w:pPr>
      <w:r>
        <w:rPr>
          <w:bCs/>
        </w:rPr>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EE39BC"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is relative amount invested in each stock,</w:t>
      </w:r>
    </w:p>
    <w:p w14:paraId="0C13A23D" w14:textId="77777777" w:rsidR="00402F89" w:rsidRDefault="00EE39BC"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Thus for a portfolio with N assets expected return</w:t>
      </w:r>
      <w:r w:rsidR="00831F37">
        <w:rPr>
          <w:bCs/>
        </w:rPr>
        <w:t>(</w:t>
      </w:r>
      <w:r w:rsidR="00831F37" w:rsidRPr="00831F37">
        <w:rPr>
          <w:bCs/>
          <w:i/>
        </w:rPr>
        <w:t>E(r)</w:t>
      </w:r>
      <w:r w:rsidR="00831F37">
        <w:rPr>
          <w:bCs/>
        </w:rPr>
        <w:t>)</w:t>
      </w:r>
      <w:r>
        <w:rPr>
          <w:bCs/>
        </w:rPr>
        <w:t xml:space="preserve"> can be expressed as:</w:t>
      </w:r>
    </w:p>
    <w:p w14:paraId="09755B35" w14:textId="5C2C97A4"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r w:rsidR="009C4A1E">
        <w:rPr>
          <w:bCs/>
        </w:rPr>
        <w:t xml:space="preserve">                                                                         ...3.2.</w:t>
      </w:r>
      <w:r w:rsidR="006D3829">
        <w:rPr>
          <w:bCs/>
        </w:rPr>
        <w:t>4</w:t>
      </w:r>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2D791A2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9C4A1E">
        <w:rPr>
          <w:bCs/>
        </w:rPr>
        <w:t xml:space="preserve">                   </w:t>
      </w:r>
      <w:r w:rsidR="009C4A1E">
        <w:rPr>
          <w:bCs/>
        </w:rPr>
        <w:tab/>
        <w:t xml:space="preserve">                                           ...3.2.</w:t>
      </w:r>
      <w:r w:rsidR="006D3829">
        <w:rPr>
          <w:bCs/>
        </w:rPr>
        <w:t>5</w:t>
      </w:r>
      <w:r w:rsidR="009C4A1E">
        <w:rPr>
          <w:bCs/>
        </w:rPr>
        <w:t xml:space="preserve">  </w:t>
      </w:r>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r w:rsidRPr="00EB1887">
        <w:rPr>
          <w:bCs/>
          <w:i/>
        </w:rPr>
        <w:t>i</w:t>
      </w:r>
      <w:r>
        <w:rPr>
          <w:bCs/>
        </w:rPr>
        <w:t xml:space="preserve">th asset and </w:t>
      </w:r>
      <w:r w:rsidRPr="00EB1887">
        <w:rPr>
          <w:bCs/>
          <w:i/>
        </w:rPr>
        <w:t>j</w:t>
      </w:r>
      <w:r>
        <w:rPr>
          <w:bCs/>
        </w:rPr>
        <w:t>th asset</w:t>
      </w:r>
      <w:r w:rsidR="00061ACD">
        <w:rPr>
          <w:bCs/>
        </w:rPr>
        <w:t>.</w:t>
      </w:r>
      <w:r w:rsidR="006D4BC1">
        <w:rPr>
          <w:bCs/>
        </w:rPr>
        <w:t>Mean variance optimization has three constraints under which the variance is minimised with constraints as:</w:t>
      </w:r>
    </w:p>
    <w:p w14:paraId="35CFB3C9" w14:textId="5B921CCC"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6D3829">
        <w:rPr>
          <w:bCs/>
        </w:rPr>
        <w:t xml:space="preserve">                                                  ...3.2.6</w:t>
      </w:r>
    </w:p>
    <w:p w14:paraId="7C30EED9" w14:textId="27BE7AFC"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sidR="006D3829">
        <w:rPr>
          <w:bCs/>
          <w:vertAlign w:val="superscript"/>
        </w:rPr>
        <w:t xml:space="preserve">                                                                                                               </w:t>
      </w:r>
      <w:r w:rsidR="006D3829">
        <w:rPr>
          <w:bCs/>
        </w:rPr>
        <w:t>...3.2.7</w:t>
      </w:r>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5F9817E"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Gökgöz and Atmaca, 2012)</w:t>
      </w:r>
      <w:r w:rsidR="007D5EE4">
        <w:fldChar w:fldCharType="end"/>
      </w:r>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1A4C6E" w:rsidRPr="00F61DF1" w:rsidRDefault="001A4C6E">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5" o:spid="_x0000_s1040"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" fillcolor="white [3201]" stroked="f" strokeweight=".5pt">
                <v:textbox>
                  <w:txbxContent>
                    <w:p w14:paraId="4A6DFE18" w14:textId="77777777" w:rsidR="001A4C6E" w:rsidRPr="00F61DF1" w:rsidRDefault="001A4C6E">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B0F05F"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8423B3"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EF14F92"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9AED5A"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6FE6DD"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1A4C6E" w:rsidRDefault="001A4C6E">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41"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" fillcolor="white [3201]" stroked="f" strokeweight=".5pt">
                <v:textbox>
                  <w:txbxContent>
                    <w:p w14:paraId="075A5E17" w14:textId="77777777" w:rsidR="001A4C6E" w:rsidRDefault="001A4C6E">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1A4C6E" w:rsidRDefault="001A4C6E">
                            <w:pPr>
                              <w:ind w:left="0"/>
                              <w:rPr>
                                <w:rFonts w:ascii="Times New Roman" w:hAnsi="Times New Roman" w:cs="Times New Roman"/>
                              </w:rPr>
                            </w:pPr>
                            <w:r>
                              <w:rPr>
                                <w:rFonts w:ascii="Times New Roman" w:hAnsi="Times New Roman" w:cs="Times New Roman"/>
                              </w:rPr>
                              <w:t>Opportunity</w:t>
                            </w:r>
                          </w:p>
                          <w:p w14:paraId="5F2B73FE" w14:textId="77777777" w:rsidR="001A4C6E" w:rsidRPr="00F61DF1" w:rsidRDefault="001A4C6E">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42"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" fillcolor="white [3201]" stroked="f" strokeweight=".5pt">
                <v:textbox>
                  <w:txbxContent>
                    <w:p w14:paraId="76F2E440" w14:textId="77777777" w:rsidR="001A4C6E" w:rsidRDefault="001A4C6E">
                      <w:pPr>
                        <w:ind w:left="0"/>
                        <w:rPr>
                          <w:rFonts w:ascii="Times New Roman" w:hAnsi="Times New Roman" w:cs="Times New Roman"/>
                        </w:rPr>
                      </w:pPr>
                      <w:r>
                        <w:rPr>
                          <w:rFonts w:ascii="Times New Roman" w:hAnsi="Times New Roman" w:cs="Times New Roman"/>
                        </w:rPr>
                        <w:t>Opportunity</w:t>
                      </w:r>
                    </w:p>
                    <w:p w14:paraId="5F2B73FE" w14:textId="77777777" w:rsidR="001A4C6E" w:rsidRPr="00F61DF1" w:rsidRDefault="001A4C6E">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1A4C6E" w:rsidRDefault="001A4C6E">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1A4C6E" w:rsidRPr="00F61DF1" w:rsidRDefault="001A4C6E">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43"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" fillcolor="white [3201]" stroked="f" strokeweight=".5pt">
                <v:textbox>
                  <w:txbxContent>
                    <w:p w14:paraId="282A965C" w14:textId="77777777" w:rsidR="001A4C6E" w:rsidRDefault="001A4C6E">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1A4C6E" w:rsidRPr="00F61DF1" w:rsidRDefault="001A4C6E">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1A4C6E" w:rsidRPr="00F61DF1" w:rsidRDefault="001A4C6E">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0" o:spid="_x0000_s1044"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" fillcolor="white [3201]" stroked="f" strokeweight=".5pt">
                <v:textbox>
                  <w:txbxContent>
                    <w:p w14:paraId="1C7A421A" w14:textId="77777777" w:rsidR="001A4C6E" w:rsidRPr="00F61DF1" w:rsidRDefault="001A4C6E">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p w14:paraId="00AB4906" w14:textId="77777777" w:rsidR="001450B8" w:rsidRDefault="00506D4A" w:rsidP="00506D4A">
      <w:pPr>
        <w:pStyle w:val="TC-LA"/>
      </w:pPr>
      <w:r>
        <w:rPr>
          <w:lang w:val="en-US" w:eastAsia="en-US"/>
        </w:rPr>
        <mc:AlternateContent>
          <mc:Choice Requires="wps">
            <w:drawing>
              <wp:anchor distT="0" distB="0" distL="114300" distR="114300" simplePos="0" relativeHeight="251689984" behindDoc="0" locked="0" layoutInCell="1" allowOverlap="1" wp14:anchorId="541603A7" wp14:editId="6B96EF0A">
                <wp:simplePos x="0" y="0"/>
                <wp:positionH relativeFrom="page">
                  <wp:posOffset>1080135</wp:posOffset>
                </wp:positionH>
                <wp:positionV relativeFrom="page">
                  <wp:posOffset>900430</wp:posOffset>
                </wp:positionV>
                <wp:extent cx="5760000" cy="8892000"/>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05A0434" id="Rectangle 18" o:spid="_x0000_s1026" style="position:absolute;margin-left:85.05pt;margin-top:70.9pt;width:453.55pt;height:700.1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" filled="f" strokecolor="#8496b0 [1951]" strokeweight=".5pt">
                <v:stroke dashstyle="dash"/>
                <w10:wrap anchorx="page" anchory="page"/>
              </v:rect>
            </w:pict>
          </mc:Fallback>
        </mc:AlternateContent>
      </w:r>
      <w:r w:rsidR="00965D8F">
        <w:t xml:space="preserve">                </w:t>
      </w:r>
      <w:r w:rsidR="001450B8">
        <w:t>Fig 3:Efficient Frontier representation</w:t>
      </w:r>
    </w:p>
    <w:p w14:paraId="12AE0116" w14:textId="461D1D15" w:rsidR="00506D4A" w:rsidRDefault="00965D8F" w:rsidP="00506D4A">
      <w:pPr>
        <w:pStyle w:val="TC-LA"/>
      </w:pPr>
      <w:r>
        <w:lastRenderedPageBreak/>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Defining the investor’s utility function (U):</w:t>
      </w:r>
    </w:p>
    <w:p w14:paraId="3296DD13" w14:textId="0F5362B7" w:rsidR="00831F37" w:rsidRPr="003D09D8" w:rsidRDefault="00831F37">
      <w:pPr>
        <w:tabs>
          <w:tab w:val="clear" w:pos="720"/>
        </w:tabs>
        <w:overflowPunct/>
        <w:autoSpaceDE/>
        <w:autoSpaceDN/>
        <w:adjustRightInd/>
        <w:spacing w:after="160" w:line="259" w:lineRule="auto"/>
        <w:ind w:left="0"/>
        <w:jc w:val="left"/>
        <w:textAlignment w:val="auto"/>
        <w:rPr>
          <w:rFonts w:ascii="Times New Roman" w:hAnsi="Times New Roman" w:cs="Times New Roman"/>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r w:rsidR="006D3829">
        <w:rPr>
          <w:rFonts w:asciiTheme="majorBidi" w:hAnsiTheme="majorBidi" w:cstheme="majorBidi"/>
          <w:sz w:val="24"/>
          <w:szCs w:val="24"/>
        </w:rPr>
        <w:t xml:space="preserve">                                                                  </w:t>
      </w:r>
      <w:r w:rsidR="006D3829" w:rsidRPr="003D09D8">
        <w:rPr>
          <w:rFonts w:ascii="Times New Roman" w:hAnsi="Times New Roman" w:cs="Times New Roman"/>
          <w:bCs/>
          <w:sz w:val="24"/>
          <w:szCs w:val="24"/>
        </w:rPr>
        <w:t>...3.2.8</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Gökgöz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718B6F4A"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r w:rsidR="006D3829">
        <w:rPr>
          <w:rFonts w:asciiTheme="majorBidi" w:hAnsiTheme="majorBidi" w:cstheme="majorBidi"/>
        </w:rPr>
        <w:t xml:space="preserve">                                                                          </w:t>
      </w:r>
      <w:r w:rsidR="006D3829">
        <w:rPr>
          <w:bCs/>
        </w:rPr>
        <w:t>. ..3.2.9</w:t>
      </w:r>
    </w:p>
    <w:p w14:paraId="5013879C" w14:textId="77777777" w:rsidR="006D3829" w:rsidRDefault="006D3829" w:rsidP="00DA5A8E">
      <w:pPr>
        <w:pStyle w:val="ThesisBody"/>
        <w:rPr>
          <w:rFonts w:asciiTheme="majorBidi" w:hAnsiTheme="majorBidi" w:cstheme="majorBidi"/>
        </w:rPr>
      </w:pPr>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574943F8"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r w:rsidR="006D3829">
        <w:rPr>
          <w:rFonts w:asciiTheme="majorBidi" w:hAnsiTheme="majorBidi" w:cstheme="majorBidi"/>
        </w:rPr>
        <w:t xml:space="preserve">                                                  </w:t>
      </w:r>
      <w:r w:rsidR="006D3829">
        <w:rPr>
          <w:bCs/>
        </w:rPr>
        <w:t>...3.2.1</w:t>
      </w:r>
      <w:r w:rsidR="003D09D8">
        <w:rPr>
          <w:bCs/>
        </w:rPr>
        <w:t>0</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4038D36C" w:rsidR="0070373E" w:rsidRDefault="0070373E" w:rsidP="00DA5A8E">
      <w:pPr>
        <w:pStyle w:val="ThesisBody"/>
        <w:rPr>
          <w:rFonts w:asciiTheme="majorBidi" w:hAnsiTheme="majorBidi" w:cstheme="majorBidi"/>
        </w:rPr>
      </w:pPr>
      <w:r>
        <w:rPr>
          <w:rFonts w:asciiTheme="majorBidi" w:hAnsiTheme="majorBidi" w:cstheme="majorBidi"/>
        </w:rPr>
        <w:t>Where</w:t>
      </w:r>
      <w:r w:rsidR="003D09D8">
        <w:rPr>
          <w:rFonts w:asciiTheme="majorBidi" w:hAnsiTheme="majorBidi" w:cstheme="majorBidi"/>
        </w:rPr>
        <w:t xml:space="preserve">                                                                                                                              </w:t>
      </w:r>
      <w:r w:rsidR="003D09D8">
        <w:rPr>
          <w:bCs/>
        </w:rPr>
        <w:t>...3.2.11</w:t>
      </w:r>
      <w:r w:rsidR="003D09D8">
        <w:rPr>
          <w:rFonts w:asciiTheme="majorBidi" w:hAnsiTheme="majorBidi" w:cstheme="majorBidi"/>
        </w:rPr>
        <w:t xml:space="preserve">                 </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77777777" w:rsidR="00E6742E" w:rsidRDefault="00237DFE" w:rsidP="00E6742E">
      <w:pPr>
        <w:pStyle w:val="ThesisBody"/>
        <w:tabs>
          <w:tab w:val="left" w:pos="720"/>
        </w:tabs>
        <w:contextualSpacing w:val="0"/>
        <w:rPr>
          <w:b/>
          <w:bCs/>
        </w:rPr>
      </w:pPr>
      <w:r>
        <w:rPr>
          <w:b/>
          <w:bCs/>
        </w:rPr>
        <w:t>3.3</w:t>
      </w:r>
      <w:r w:rsidR="00E6742E">
        <w:rPr>
          <w:b/>
          <w:bCs/>
        </w:rPr>
        <w:t xml:space="preserve">     </w:t>
      </w:r>
      <w:r>
        <w:rPr>
          <w:b/>
          <w:bCs/>
        </w:rPr>
        <w:t xml:space="preserve">  Supervised learning</w:t>
      </w:r>
    </w:p>
    <w:p w14:paraId="6C024DC0" w14:textId="77777777" w:rsidR="00BD2C98" w:rsidRDefault="00E6742E" w:rsidP="002C11D7">
      <w:pPr>
        <w:pStyle w:val="ThesisBody"/>
        <w:tabs>
          <w:tab w:val="left" w:pos="720"/>
        </w:tabs>
        <w:spacing w:before="100" w:after="100"/>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or “Autonomous software component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Laperrière-Robillard, Morin and Abi-Zeid, 2022)</w:t>
      </w:r>
      <w:r w:rsidR="00FC56A2">
        <w:rPr>
          <w:bCs/>
        </w:rPr>
        <w:fldChar w:fldCharType="end"/>
      </w:r>
      <w:r w:rsidR="00FC56A2">
        <w:rPr>
          <w:bCs/>
        </w:rPr>
        <w:t>.In supervised learning usually a large enough set of learning examples are used to establish a mathematical relationship between the independent and dependent variable.Indepent variables are a set of statistically or business defined variable that are considered</w:t>
      </w:r>
      <w:r w:rsidR="006F36A1">
        <w:rPr>
          <w:bCs/>
        </w:rPr>
        <w:t xml:space="preserve"> to be significant enough to correlated to the dependent or target variable.</w:t>
      </w:r>
      <w:r w:rsidR="00634D2E">
        <w:rPr>
          <w:bCs/>
        </w:rPr>
        <w:t>Cases w</w:t>
      </w:r>
      <w:r w:rsidR="00BD2C98">
        <w:rPr>
          <w:bCs/>
        </w:rPr>
        <w:t>hen the dependent variable is categorical are called classification problems and where the dependent variable is continuous are called regressions problems.</w:t>
      </w:r>
      <w:r w:rsidR="006F36A1">
        <w:rPr>
          <w:bCs/>
        </w:rPr>
        <w:t>Often choice of independent variables get restricted to data available for a particular phenomenon.</w:t>
      </w:r>
      <w:r w:rsidR="00634D2E">
        <w:rPr>
          <w:bCs/>
        </w:rPr>
        <w:t xml:space="preserve">There are tests to determine which variables are of importance and which are redundant or duplicate.Phenomemon where the variables are scarce or have </w:t>
      </w:r>
      <w:r w:rsidR="00634D2E">
        <w:rPr>
          <w:bCs/>
        </w:rPr>
        <w:lastRenderedPageBreak/>
        <w:t xml:space="preserve">relationship which are not explicit to mathematical function in such scenarios uni-variate,bi-variate or multi-variate analysis is done to find hidden or implicit relationship.This technique called feature creation or feature engineering is of much importance in supervised machine learning area.Supervised learning has </w:t>
      </w:r>
      <w:r w:rsidR="00BD2C98">
        <w:rPr>
          <w:bCs/>
        </w:rPr>
        <w:t>two important components the learning phase and prediction phase.In learning model or mathematical function is tuned or trained are per training data.In prediction phase the learned model is used to make predictions on test data.These test and train data are part of the same data set which are split as data sampling methodology apt for problem at hand.These sampling strategies could like random sampling, stratified sampling or as in this case sequential split.Thes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2C11D7">
      <w:pPr>
        <w:pStyle w:val="ThesisBody"/>
        <w:tabs>
          <w:tab w:val="left" w:pos="720"/>
        </w:tabs>
        <w:spacing w:before="100" w:after="100"/>
        <w:contextualSpacing w:val="0"/>
        <w:rPr>
          <w:bCs/>
        </w:rPr>
      </w:pPr>
      <w:r>
        <w:rPr>
          <w:bCs/>
        </w:rPr>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487BA0A9" w14:textId="3F569DF6" w:rsidR="00237DFE" w:rsidRDefault="001450B8" w:rsidP="00E6742E">
      <w:pPr>
        <w:pStyle w:val="ThesisBody"/>
        <w:tabs>
          <w:tab w:val="left" w:pos="720"/>
        </w:tabs>
        <w:contextualSpacing w:val="0"/>
        <w:rPr>
          <w:bCs/>
        </w:rPr>
      </w:pPr>
      <w:r>
        <w:rPr>
          <w:bCs/>
          <w:noProof/>
          <w:lang w:val="en-US" w:eastAsia="en-US"/>
        </w:rPr>
        <w:drawing>
          <wp:inline distT="0" distB="0" distL="0" distR="0" wp14:anchorId="78F6B497" wp14:editId="61A5B513">
            <wp:extent cx="5731510" cy="206502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_ML_FLOW.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065020"/>
                    </a:xfrm>
                    <a:prstGeom prst="rect">
                      <a:avLst/>
                    </a:prstGeom>
                  </pic:spPr>
                </pic:pic>
              </a:graphicData>
            </a:graphic>
          </wp:inline>
        </w:drawing>
      </w:r>
    </w:p>
    <w:p w14:paraId="49CF5ED7" w14:textId="794C6A76" w:rsidR="006F36A1" w:rsidRDefault="006F36A1" w:rsidP="00E6742E">
      <w:pPr>
        <w:pStyle w:val="ThesisBody"/>
        <w:tabs>
          <w:tab w:val="left" w:pos="720"/>
        </w:tabs>
        <w:contextualSpacing w:val="0"/>
        <w:rPr>
          <w:bCs/>
        </w:rPr>
      </w:pPr>
    </w:p>
    <w:p w14:paraId="121CE366" w14:textId="666C15FB" w:rsidR="001450B8" w:rsidRDefault="008B113D" w:rsidP="001450B8">
      <w:pPr>
        <w:pStyle w:val="ThesisBody"/>
        <w:tabs>
          <w:tab w:val="left" w:pos="720"/>
        </w:tabs>
        <w:contextualSpacing w:val="0"/>
        <w:rPr>
          <w:bCs/>
        </w:rPr>
      </w:pPr>
      <w:r>
        <w:rPr>
          <w:bCs/>
        </w:rPr>
        <w:t>Fig.4: Supervised</w:t>
      </w:r>
      <w:r w:rsidR="001450B8">
        <w:rPr>
          <w:bCs/>
        </w:rPr>
        <w:t xml:space="preserve"> machine learning framework</w:t>
      </w:r>
    </w:p>
    <w:p w14:paraId="7E33978E" w14:textId="77777777" w:rsidR="002C11D7" w:rsidRDefault="002C11D7" w:rsidP="00E6742E">
      <w:pPr>
        <w:pStyle w:val="ThesisBody"/>
        <w:tabs>
          <w:tab w:val="left" w:pos="720"/>
        </w:tabs>
        <w:contextualSpacing w:val="0"/>
        <w:rPr>
          <w:bCs/>
        </w:rPr>
      </w:pPr>
    </w:p>
    <w:p w14:paraId="33764A14" w14:textId="77777777" w:rsidR="00237DFE" w:rsidRDefault="00237DFE" w:rsidP="00237DFE">
      <w:pPr>
        <w:pStyle w:val="ThesisBody"/>
        <w:tabs>
          <w:tab w:val="left" w:pos="720"/>
        </w:tabs>
        <w:contextualSpacing w:val="0"/>
        <w:rPr>
          <w:b/>
          <w:bCs/>
        </w:rPr>
      </w:pPr>
      <w:r>
        <w:rPr>
          <w:b/>
          <w:bCs/>
        </w:rPr>
        <w:t>3.4       Input Data and Feature Engineering</w:t>
      </w:r>
    </w:p>
    <w:p w14:paraId="5C04B14A" w14:textId="77777777" w:rsidR="007573ED" w:rsidRDefault="00237DFE" w:rsidP="00EE3D2B">
      <w:pPr>
        <w:pStyle w:val="ThesisBody"/>
        <w:tabs>
          <w:tab w:val="left" w:pos="720"/>
        </w:tabs>
        <w:spacing w:before="100" w:after="100"/>
        <w:contextualSpacing w:val="0"/>
        <w:rPr>
          <w:bCs/>
        </w:rPr>
      </w:pPr>
      <w:r w:rsidRPr="00237DFE">
        <w:rPr>
          <w:bCs/>
        </w:rPr>
        <w:t>Input data in supervised</w:t>
      </w:r>
      <w:r>
        <w:rPr>
          <w:bCs/>
        </w:rPr>
        <w:t xml:space="preserve"> learning is use case specific data.</w:t>
      </w:r>
      <w:r w:rsidR="006012CD">
        <w:rPr>
          <w:bCs/>
        </w:rPr>
        <w:t xml:space="preserve">Data could be structured i.e having a defined format like int, float,string </w:t>
      </w:r>
      <w:r w:rsidR="007573ED">
        <w:rPr>
          <w:bCs/>
        </w:rPr>
        <w:t>or time series data as in this case,data could be semi-structured like java script object notation(json),hypertext markup language(html) etc. or data could be unstructured like images,audio,ge-spatial data.In case of semi-structured and unstructured data cleaning and pre-processing more intensive than in case of semi-structured data.However data validation,veracity check is mandatory for all forms of data.</w:t>
      </w:r>
      <w:r w:rsidR="006012CD">
        <w:rPr>
          <w:bCs/>
        </w:rPr>
        <w:t xml:space="preserve">The choice of feature engineering depends on the </w:t>
      </w:r>
      <w:r w:rsidR="007573ED">
        <w:rPr>
          <w:bCs/>
        </w:rPr>
        <w:t xml:space="preserve">input constraints data of the </w:t>
      </w:r>
      <w:r w:rsidR="007573ED">
        <w:rPr>
          <w:bCs/>
        </w:rPr>
        <w:lastRenderedPageBreak/>
        <w:t>machine learning algorithm being used and the specific underlying relationship needs expression.</w:t>
      </w:r>
      <w:r w:rsidR="004D477B">
        <w:rPr>
          <w:bCs/>
        </w:rPr>
        <w:t xml:space="preserve">Input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report,balance sheet,growth forecast in the area where company operates,market capitalisation etc.Economic indicators are the macro-economic factors that indicate the health and direction of economy where the particular stock operates as the stock indexes are impacted due macro-economic scenarios.These indictors influence the demand-supply forces, investors both domestic and international confidence.Ecomonic indicators are numerous and not limited to Gross Domestic </w:t>
      </w:r>
      <w:r w:rsidR="008C744C">
        <w:rPr>
          <w:bCs/>
        </w:rPr>
        <w:t>Product(GPD),GDP growth,Index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1FA5F091" w14:textId="77777777" w:rsidR="008C744C" w:rsidRDefault="008C744C" w:rsidP="00237DFE">
      <w:pPr>
        <w:pStyle w:val="ThesisBody"/>
        <w:tabs>
          <w:tab w:val="left" w:pos="720"/>
        </w:tabs>
        <w:contextualSpacing w:val="0"/>
        <w:rPr>
          <w:bCs/>
        </w:rPr>
      </w:pPr>
    </w:p>
    <w:p w14:paraId="3C0AB767" w14:textId="77777777" w:rsidR="008C744C" w:rsidRDefault="0069144B" w:rsidP="00237DFE">
      <w:pPr>
        <w:pStyle w:val="ThesisBody"/>
        <w:tabs>
          <w:tab w:val="left" w:pos="720"/>
        </w:tabs>
        <w:contextualSpacing w:val="0"/>
        <w:rPr>
          <w:bCs/>
        </w:rPr>
      </w:pPr>
      <w:r>
        <w:rPr>
          <w:bCs/>
          <w:noProof/>
          <w:lang w:val="en-US" w:eastAsia="en-US"/>
        </w:rPr>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1">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49313FA6" w14:textId="77777777" w:rsidR="002064D3" w:rsidRDefault="002064D3" w:rsidP="001450B8">
      <w:pPr>
        <w:pStyle w:val="ThesisBody"/>
        <w:tabs>
          <w:tab w:val="left" w:pos="720"/>
        </w:tabs>
        <w:contextualSpacing w:val="0"/>
        <w:rPr>
          <w:bCs/>
        </w:rPr>
      </w:pPr>
    </w:p>
    <w:p w14:paraId="22C3F7F6" w14:textId="77777777" w:rsidR="001450B8" w:rsidRDefault="001450B8" w:rsidP="001450B8">
      <w:pPr>
        <w:pStyle w:val="ThesisBody"/>
        <w:tabs>
          <w:tab w:val="left" w:pos="720"/>
        </w:tabs>
        <w:contextualSpacing w:val="0"/>
        <w:rPr>
          <w:bCs/>
        </w:rPr>
      </w:pPr>
      <w:r>
        <w:rPr>
          <w:bCs/>
        </w:rPr>
        <w:t>Fig 5:Input Variable types and sub-types.</w:t>
      </w:r>
      <w:r>
        <w:rPr>
          <w:bCs/>
        </w:rPr>
        <w:fldChar w:fldCharType="begin" w:fldLock="1"/>
      </w:r>
      <w:r>
        <w:rPr>
          <w:bCs/>
        </w:rPr>
        <w:instrText>ADDIN CSL_CITATION {"citationItems":[{"id":"ITEM-1","itemData":{"DOI":"10.1016/j.eswa.2022.116659","ISSN":"09574174","abstract":"In this literature review, we investigate machine learning techniques that are applied for stock market prediction. A focus area in this literature review is the stock markets investigated in the literature as well as the types of variables used as input in the machine learning techniques used for predicting these markets. We examined 138 journal articles published between 2000 and 2019. The main contri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ndicators, and (2) an in-depth review of the machine learning techniques and their variants deployed for the predictions. In addition, we provide a bibliometric analysis of these journal articles, highlighting the most influential works and articles.","author":[{"dropping-particle":"","family":"Kumbure","given":"Mahinda Mailagaha","non-dropping-particle":"","parse-names":false,"suffix":""},{"dropping-particle":"","family":"Lohrmann","given":"Christoph","non-dropping-particle":"","parse-names":false,"suffix":""},{"dropping-particle":"","family":"Luukka","given":"Pasi","non-dropping-particle":"","parse-names":false,"suffix":""},{"dropping-particle":"","family":"Porras","given":"Jari","non-dropping-particle":"","parse-names":false,"suffix":""}],"container-title":"Expert Systems with Applications","id":"ITEM-1","issue":"April 2021","issued":{"date-parts":[["2022"]]},"page":"116659","publisher":"Elsevier Ltd","title":"Machine learning techniques and data for stock market forecasting: A literature review","type":"article-journal","volume":"197"},"uris":["http://www.mendeley.com/documents/?uuid=9fa55921-9bfa-498d-8d89-769981a8d8aa"]}],"mendeley":{"formattedCitation":"(Kumbure &lt;i&gt;et al.&lt;/i&gt;, 2022)","plainTextFormattedCitation":"(Kumbure et al., 2022)","previouslyFormattedCitation":"(Kumbure &lt;i&gt;et al.&lt;/i&gt;, 2022)"},"properties":{"noteIndex":0},"schema":"https://github.com/citation-style-language/schema/raw/master/csl-citation.json"}</w:instrText>
      </w:r>
      <w:r>
        <w:rPr>
          <w:bCs/>
        </w:rPr>
        <w:fldChar w:fldCharType="separate"/>
      </w:r>
      <w:r w:rsidRPr="008C744C">
        <w:rPr>
          <w:bCs/>
          <w:noProof/>
        </w:rPr>
        <w:t xml:space="preserve">(Kumbure </w:t>
      </w:r>
      <w:r w:rsidRPr="008C744C">
        <w:rPr>
          <w:bCs/>
          <w:i/>
          <w:noProof/>
        </w:rPr>
        <w:t>et al.</w:t>
      </w:r>
      <w:r w:rsidRPr="008C744C">
        <w:rPr>
          <w:bCs/>
          <w:noProof/>
        </w:rPr>
        <w:t>, 2022)</w:t>
      </w:r>
      <w:r>
        <w:rPr>
          <w:bCs/>
        </w:rPr>
        <w:fldChar w:fldCharType="end"/>
      </w:r>
    </w:p>
    <w:p w14:paraId="022AC443" w14:textId="77777777" w:rsidR="0069144B" w:rsidRDefault="0069144B" w:rsidP="0069144B">
      <w:pPr>
        <w:pStyle w:val="ThesisBody"/>
        <w:tabs>
          <w:tab w:val="left" w:pos="720"/>
        </w:tabs>
        <w:contextualSpacing w:val="0"/>
        <w:rPr>
          <w:bCs/>
        </w:rPr>
      </w:pPr>
    </w:p>
    <w:p w14:paraId="44C5DDF8" w14:textId="06DA30A1" w:rsidR="008F34EA" w:rsidRDefault="008F34EA" w:rsidP="007D1423">
      <w:pPr>
        <w:pStyle w:val="ThesisBody"/>
        <w:tabs>
          <w:tab w:val="left" w:pos="720"/>
        </w:tabs>
        <w:spacing w:before="100" w:after="100"/>
        <w:contextualSpacing w:val="0"/>
        <w:rPr>
          <w:bCs/>
        </w:rPr>
      </w:pPr>
      <w:r>
        <w:rPr>
          <w:bCs/>
        </w:rPr>
        <w:t>Input data is of the form</w:t>
      </w:r>
      <w:r w:rsidR="008B113D">
        <w:rPr>
          <w:bCs/>
        </w:rPr>
        <w:t>at received from yahoo finance through yfinace package of python is of the form where daily dynamics of stock are indicated in s time-series format.</w:t>
      </w:r>
    </w:p>
    <w:p w14:paraId="213318EC" w14:textId="0E0999EB" w:rsidR="008B113D" w:rsidRDefault="008B113D" w:rsidP="007D1423">
      <w:pPr>
        <w:pStyle w:val="ThesisBody"/>
        <w:tabs>
          <w:tab w:val="left" w:pos="720"/>
        </w:tabs>
        <w:spacing w:before="100" w:after="100"/>
        <w:contextualSpacing w:val="0"/>
        <w:rPr>
          <w:bCs/>
        </w:rPr>
      </w:pPr>
      <w:r>
        <w:rPr>
          <w:bCs/>
        </w:rPr>
        <w:t>Table1:Input stock data structure.</w:t>
      </w:r>
    </w:p>
    <w:p w14:paraId="0163A05F" w14:textId="77777777" w:rsidR="002064D3" w:rsidRDefault="002064D3" w:rsidP="007D1423">
      <w:pPr>
        <w:pStyle w:val="ThesisBody"/>
        <w:tabs>
          <w:tab w:val="left" w:pos="720"/>
        </w:tabs>
        <w:spacing w:before="100" w:after="100"/>
        <w:contextualSpacing w:val="0"/>
        <w:rPr>
          <w:bCs/>
        </w:rPr>
      </w:pPr>
    </w:p>
    <w:tbl>
      <w:tblPr>
        <w:tblW w:w="9087" w:type="dxa"/>
        <w:tblInd w:w="93" w:type="dxa"/>
        <w:tblLook w:val="04A0" w:firstRow="1" w:lastRow="0" w:firstColumn="1" w:lastColumn="0" w:noHBand="0" w:noVBand="1"/>
      </w:tblPr>
      <w:tblGrid>
        <w:gridCol w:w="960"/>
        <w:gridCol w:w="1420"/>
        <w:gridCol w:w="1440"/>
        <w:gridCol w:w="1520"/>
        <w:gridCol w:w="1280"/>
        <w:gridCol w:w="1420"/>
        <w:gridCol w:w="1047"/>
      </w:tblGrid>
      <w:tr w:rsidR="008B113D" w:rsidRPr="008B113D" w14:paraId="68A6B7AF" w14:textId="77777777" w:rsidTr="008B113D">
        <w:trPr>
          <w:trHeight w:val="525"/>
        </w:trPr>
        <w:tc>
          <w:tcPr>
            <w:tcW w:w="960" w:type="dxa"/>
            <w:tcBorders>
              <w:top w:val="single" w:sz="8" w:space="0" w:color="auto"/>
              <w:left w:val="single" w:sz="8" w:space="0" w:color="auto"/>
              <w:bottom w:val="single" w:sz="8" w:space="0" w:color="auto"/>
              <w:right w:val="single" w:sz="8" w:space="0" w:color="auto"/>
            </w:tcBorders>
            <w:shd w:val="clear" w:color="000000" w:fill="33CCFF"/>
            <w:noWrap/>
            <w:vAlign w:val="center"/>
            <w:hideMark/>
          </w:tcPr>
          <w:p w14:paraId="2F4E7F5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lastRenderedPageBreak/>
              <w:t>Dt.</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7178FA7C"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Open</w:t>
            </w:r>
          </w:p>
        </w:tc>
        <w:tc>
          <w:tcPr>
            <w:tcW w:w="1440" w:type="dxa"/>
            <w:tcBorders>
              <w:top w:val="single" w:sz="8" w:space="0" w:color="auto"/>
              <w:left w:val="nil"/>
              <w:bottom w:val="single" w:sz="8" w:space="0" w:color="auto"/>
              <w:right w:val="single" w:sz="8" w:space="0" w:color="auto"/>
            </w:tcBorders>
            <w:shd w:val="clear" w:color="000000" w:fill="33CCFF"/>
            <w:noWrap/>
            <w:vAlign w:val="center"/>
            <w:hideMark/>
          </w:tcPr>
          <w:p w14:paraId="492E4FDF"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High</w:t>
            </w:r>
          </w:p>
        </w:tc>
        <w:tc>
          <w:tcPr>
            <w:tcW w:w="1520" w:type="dxa"/>
            <w:tcBorders>
              <w:top w:val="single" w:sz="8" w:space="0" w:color="auto"/>
              <w:left w:val="nil"/>
              <w:bottom w:val="single" w:sz="8" w:space="0" w:color="auto"/>
              <w:right w:val="single" w:sz="8" w:space="0" w:color="auto"/>
            </w:tcBorders>
            <w:shd w:val="clear" w:color="000000" w:fill="33CCFF"/>
            <w:noWrap/>
            <w:vAlign w:val="center"/>
            <w:hideMark/>
          </w:tcPr>
          <w:p w14:paraId="10BAFC5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Low</w:t>
            </w:r>
          </w:p>
        </w:tc>
        <w:tc>
          <w:tcPr>
            <w:tcW w:w="1280" w:type="dxa"/>
            <w:tcBorders>
              <w:top w:val="single" w:sz="8" w:space="0" w:color="auto"/>
              <w:left w:val="nil"/>
              <w:bottom w:val="single" w:sz="8" w:space="0" w:color="auto"/>
              <w:right w:val="single" w:sz="8" w:space="0" w:color="auto"/>
            </w:tcBorders>
            <w:shd w:val="clear" w:color="000000" w:fill="33CCFF"/>
            <w:noWrap/>
            <w:vAlign w:val="center"/>
            <w:hideMark/>
          </w:tcPr>
          <w:p w14:paraId="706FB01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Close</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07C3EA7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Adjusted  Close</w:t>
            </w:r>
          </w:p>
        </w:tc>
        <w:tc>
          <w:tcPr>
            <w:tcW w:w="1047" w:type="dxa"/>
            <w:tcBorders>
              <w:top w:val="single" w:sz="8" w:space="0" w:color="auto"/>
              <w:left w:val="nil"/>
              <w:bottom w:val="single" w:sz="8" w:space="0" w:color="auto"/>
              <w:right w:val="single" w:sz="8" w:space="0" w:color="auto"/>
            </w:tcBorders>
            <w:shd w:val="clear" w:color="000000" w:fill="33CCFF"/>
            <w:noWrap/>
            <w:vAlign w:val="center"/>
            <w:hideMark/>
          </w:tcPr>
          <w:p w14:paraId="02072F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Vol.</w:t>
            </w:r>
          </w:p>
        </w:tc>
      </w:tr>
      <w:tr w:rsidR="008B113D" w:rsidRPr="008B113D" w14:paraId="4745D9D2"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EE19A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0FE1CD03"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440" w:type="dxa"/>
            <w:tcBorders>
              <w:top w:val="nil"/>
              <w:left w:val="nil"/>
              <w:bottom w:val="single" w:sz="8" w:space="0" w:color="auto"/>
              <w:right w:val="single" w:sz="8" w:space="0" w:color="auto"/>
            </w:tcBorders>
            <w:shd w:val="clear" w:color="auto" w:fill="auto"/>
            <w:noWrap/>
            <w:vAlign w:val="center"/>
            <w:hideMark/>
          </w:tcPr>
          <w:p w14:paraId="64829F57"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2</w:t>
            </w:r>
          </w:p>
        </w:tc>
        <w:tc>
          <w:tcPr>
            <w:tcW w:w="1520" w:type="dxa"/>
            <w:tcBorders>
              <w:top w:val="nil"/>
              <w:left w:val="nil"/>
              <w:bottom w:val="single" w:sz="8" w:space="0" w:color="auto"/>
              <w:right w:val="single" w:sz="8" w:space="0" w:color="auto"/>
            </w:tcBorders>
            <w:shd w:val="clear" w:color="auto" w:fill="auto"/>
            <w:noWrap/>
            <w:vAlign w:val="center"/>
            <w:hideMark/>
          </w:tcPr>
          <w:p w14:paraId="0227AFB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280" w:type="dxa"/>
            <w:tcBorders>
              <w:top w:val="nil"/>
              <w:left w:val="nil"/>
              <w:bottom w:val="single" w:sz="8" w:space="0" w:color="auto"/>
              <w:right w:val="single" w:sz="8" w:space="0" w:color="auto"/>
            </w:tcBorders>
            <w:shd w:val="clear" w:color="auto" w:fill="auto"/>
            <w:noWrap/>
            <w:vAlign w:val="center"/>
            <w:hideMark/>
          </w:tcPr>
          <w:p w14:paraId="478DA50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20" w:type="dxa"/>
            <w:tcBorders>
              <w:top w:val="nil"/>
              <w:left w:val="nil"/>
              <w:bottom w:val="single" w:sz="8" w:space="0" w:color="auto"/>
              <w:right w:val="single" w:sz="8" w:space="0" w:color="auto"/>
            </w:tcBorders>
            <w:shd w:val="clear" w:color="auto" w:fill="auto"/>
            <w:noWrap/>
            <w:vAlign w:val="center"/>
            <w:hideMark/>
          </w:tcPr>
          <w:p w14:paraId="2001B0D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047" w:type="dxa"/>
            <w:tcBorders>
              <w:top w:val="nil"/>
              <w:left w:val="nil"/>
              <w:bottom w:val="single" w:sz="8" w:space="0" w:color="auto"/>
              <w:right w:val="single" w:sz="8" w:space="0" w:color="auto"/>
            </w:tcBorders>
            <w:shd w:val="clear" w:color="auto" w:fill="auto"/>
            <w:noWrap/>
            <w:vAlign w:val="center"/>
            <w:hideMark/>
          </w:tcPr>
          <w:p w14:paraId="7BE97BF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538</w:t>
            </w:r>
          </w:p>
        </w:tc>
      </w:tr>
      <w:tr w:rsidR="008B113D" w:rsidRPr="008B113D" w14:paraId="37070706"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DC22986"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7CBFEA85"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40" w:type="dxa"/>
            <w:tcBorders>
              <w:top w:val="nil"/>
              <w:left w:val="nil"/>
              <w:bottom w:val="single" w:sz="8" w:space="0" w:color="auto"/>
              <w:right w:val="single" w:sz="8" w:space="0" w:color="auto"/>
            </w:tcBorders>
            <w:shd w:val="clear" w:color="auto" w:fill="auto"/>
            <w:noWrap/>
            <w:vAlign w:val="center"/>
            <w:hideMark/>
          </w:tcPr>
          <w:p w14:paraId="6994DF4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520" w:type="dxa"/>
            <w:tcBorders>
              <w:top w:val="nil"/>
              <w:left w:val="nil"/>
              <w:bottom w:val="single" w:sz="8" w:space="0" w:color="auto"/>
              <w:right w:val="single" w:sz="8" w:space="0" w:color="auto"/>
            </w:tcBorders>
            <w:shd w:val="clear" w:color="auto" w:fill="auto"/>
            <w:noWrap/>
            <w:vAlign w:val="center"/>
            <w:hideMark/>
          </w:tcPr>
          <w:p w14:paraId="0F46CDD0"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280" w:type="dxa"/>
            <w:tcBorders>
              <w:top w:val="nil"/>
              <w:left w:val="nil"/>
              <w:bottom w:val="single" w:sz="8" w:space="0" w:color="auto"/>
              <w:right w:val="single" w:sz="8" w:space="0" w:color="auto"/>
            </w:tcBorders>
            <w:shd w:val="clear" w:color="auto" w:fill="auto"/>
            <w:noWrap/>
            <w:vAlign w:val="center"/>
            <w:hideMark/>
          </w:tcPr>
          <w:p w14:paraId="2A525352"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420" w:type="dxa"/>
            <w:tcBorders>
              <w:top w:val="nil"/>
              <w:left w:val="nil"/>
              <w:bottom w:val="single" w:sz="8" w:space="0" w:color="auto"/>
              <w:right w:val="single" w:sz="8" w:space="0" w:color="auto"/>
            </w:tcBorders>
            <w:shd w:val="clear" w:color="auto" w:fill="auto"/>
            <w:noWrap/>
            <w:vAlign w:val="center"/>
            <w:hideMark/>
          </w:tcPr>
          <w:p w14:paraId="3353317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047" w:type="dxa"/>
            <w:tcBorders>
              <w:top w:val="nil"/>
              <w:left w:val="nil"/>
              <w:bottom w:val="single" w:sz="8" w:space="0" w:color="auto"/>
              <w:right w:val="single" w:sz="8" w:space="0" w:color="auto"/>
            </w:tcBorders>
            <w:shd w:val="clear" w:color="auto" w:fill="auto"/>
            <w:noWrap/>
            <w:vAlign w:val="center"/>
            <w:hideMark/>
          </w:tcPr>
          <w:p w14:paraId="199CFF9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771</w:t>
            </w:r>
          </w:p>
        </w:tc>
      </w:tr>
    </w:tbl>
    <w:p w14:paraId="6ED0F474" w14:textId="77777777" w:rsidR="001B0ED8" w:rsidRDefault="001B0ED8" w:rsidP="007D1423">
      <w:pPr>
        <w:pStyle w:val="ThesisBody"/>
        <w:tabs>
          <w:tab w:val="left" w:pos="720"/>
        </w:tabs>
        <w:spacing w:before="100" w:after="100"/>
        <w:contextualSpacing w:val="0"/>
        <w:rPr>
          <w:bCs/>
        </w:rPr>
      </w:pPr>
    </w:p>
    <w:p w14:paraId="1EEB8861" w14:textId="2A6D88E8" w:rsidR="001B0ED8" w:rsidRDefault="008B113D" w:rsidP="007D1423">
      <w:pPr>
        <w:pStyle w:val="ThesisBody"/>
        <w:tabs>
          <w:tab w:val="left" w:pos="720"/>
        </w:tabs>
        <w:spacing w:before="100" w:after="100"/>
        <w:contextualSpacing w:val="0"/>
        <w:rPr>
          <w:bCs/>
        </w:rPr>
      </w:pPr>
      <w:r>
        <w:rPr>
          <w:bCs/>
        </w:rPr>
        <w:t>Input data attributes definition are detailed in table 2.</w:t>
      </w:r>
    </w:p>
    <w:p w14:paraId="23A5349E" w14:textId="50A3ACF9" w:rsidR="008B113D" w:rsidRDefault="008B113D" w:rsidP="007D1423">
      <w:pPr>
        <w:pStyle w:val="ThesisBody"/>
        <w:tabs>
          <w:tab w:val="left" w:pos="720"/>
        </w:tabs>
        <w:spacing w:before="100" w:after="100"/>
        <w:contextualSpacing w:val="0"/>
        <w:rPr>
          <w:bCs/>
        </w:rPr>
      </w:pPr>
      <w:r>
        <w:rPr>
          <w:bCs/>
        </w:rPr>
        <w:t>Table 2:Attribute definition of Stock data.</w:t>
      </w:r>
    </w:p>
    <w:p w14:paraId="660C008D" w14:textId="77777777" w:rsidR="002064D3" w:rsidRDefault="002064D3" w:rsidP="007D1423">
      <w:pPr>
        <w:pStyle w:val="ThesisBody"/>
        <w:tabs>
          <w:tab w:val="left" w:pos="720"/>
        </w:tabs>
        <w:spacing w:before="100" w:after="100"/>
        <w:contextualSpacing w:val="0"/>
        <w:rPr>
          <w:bCs/>
        </w:rPr>
      </w:pPr>
    </w:p>
    <w:tbl>
      <w:tblPr>
        <w:tblStyle w:val="TableGrid"/>
        <w:tblW w:w="9180" w:type="dxa"/>
        <w:tblLook w:val="04A0" w:firstRow="1" w:lastRow="0" w:firstColumn="1" w:lastColumn="0" w:noHBand="0" w:noVBand="1"/>
      </w:tblPr>
      <w:tblGrid>
        <w:gridCol w:w="2480"/>
        <w:gridCol w:w="6700"/>
      </w:tblGrid>
      <w:tr w:rsidR="001B0ED8" w:rsidRPr="00CA481C" w14:paraId="7C497319" w14:textId="77777777" w:rsidTr="008B113D">
        <w:trPr>
          <w:trHeight w:val="315"/>
        </w:trPr>
        <w:tc>
          <w:tcPr>
            <w:tcW w:w="2480" w:type="dxa"/>
            <w:noWrap/>
            <w:hideMark/>
          </w:tcPr>
          <w:p w14:paraId="271AE337"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Attribute</w:t>
            </w:r>
          </w:p>
        </w:tc>
        <w:tc>
          <w:tcPr>
            <w:tcW w:w="6700" w:type="dxa"/>
            <w:noWrap/>
            <w:hideMark/>
          </w:tcPr>
          <w:p w14:paraId="4D8B83BB"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escription</w:t>
            </w:r>
          </w:p>
        </w:tc>
      </w:tr>
      <w:tr w:rsidR="001B0ED8" w:rsidRPr="00CA481C" w14:paraId="3400C367" w14:textId="77777777" w:rsidTr="008B113D">
        <w:trPr>
          <w:trHeight w:val="315"/>
        </w:trPr>
        <w:tc>
          <w:tcPr>
            <w:tcW w:w="2480" w:type="dxa"/>
            <w:noWrap/>
            <w:hideMark/>
          </w:tcPr>
          <w:p w14:paraId="28D181F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w:t>
            </w:r>
          </w:p>
        </w:tc>
        <w:tc>
          <w:tcPr>
            <w:tcW w:w="6700" w:type="dxa"/>
            <w:noWrap/>
            <w:hideMark/>
          </w:tcPr>
          <w:p w14:paraId="0872B7C5"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 of Transaction</w:t>
            </w:r>
          </w:p>
        </w:tc>
      </w:tr>
      <w:tr w:rsidR="001B0ED8" w:rsidRPr="00CA481C" w14:paraId="74069161" w14:textId="77777777" w:rsidTr="008B113D">
        <w:trPr>
          <w:trHeight w:val="315"/>
        </w:trPr>
        <w:tc>
          <w:tcPr>
            <w:tcW w:w="2480" w:type="dxa"/>
            <w:noWrap/>
            <w:hideMark/>
          </w:tcPr>
          <w:p w14:paraId="1C552129"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w:t>
            </w:r>
          </w:p>
        </w:tc>
        <w:tc>
          <w:tcPr>
            <w:tcW w:w="6700" w:type="dxa"/>
            <w:noWrap/>
            <w:hideMark/>
          </w:tcPr>
          <w:p w14:paraId="08E5D41A"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ing Price of stock at the beginning of Trading Day.</w:t>
            </w:r>
          </w:p>
        </w:tc>
      </w:tr>
      <w:tr w:rsidR="001B0ED8" w:rsidRPr="00CA481C" w14:paraId="2F826CFC" w14:textId="77777777" w:rsidTr="008B113D">
        <w:trPr>
          <w:trHeight w:val="315"/>
        </w:trPr>
        <w:tc>
          <w:tcPr>
            <w:tcW w:w="2480" w:type="dxa"/>
            <w:noWrap/>
            <w:hideMark/>
          </w:tcPr>
          <w:p w14:paraId="3B042F5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w:t>
            </w:r>
          </w:p>
        </w:tc>
        <w:tc>
          <w:tcPr>
            <w:tcW w:w="6700" w:type="dxa"/>
            <w:noWrap/>
            <w:hideMark/>
          </w:tcPr>
          <w:p w14:paraId="2A984B0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est traded price of the Stock in the day</w:t>
            </w:r>
          </w:p>
        </w:tc>
      </w:tr>
      <w:tr w:rsidR="001B0ED8" w:rsidRPr="00CA481C" w14:paraId="6C188381" w14:textId="77777777" w:rsidTr="008B113D">
        <w:trPr>
          <w:trHeight w:val="315"/>
        </w:trPr>
        <w:tc>
          <w:tcPr>
            <w:tcW w:w="2480" w:type="dxa"/>
            <w:noWrap/>
            <w:hideMark/>
          </w:tcPr>
          <w:p w14:paraId="399BD08C"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w:t>
            </w:r>
          </w:p>
        </w:tc>
        <w:tc>
          <w:tcPr>
            <w:tcW w:w="6700" w:type="dxa"/>
            <w:noWrap/>
            <w:hideMark/>
          </w:tcPr>
          <w:p w14:paraId="299C4BE6"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est traded price of the Stock in the day</w:t>
            </w:r>
          </w:p>
        </w:tc>
      </w:tr>
      <w:tr w:rsidR="001B0ED8" w:rsidRPr="00CA481C" w14:paraId="2B75D271" w14:textId="77777777" w:rsidTr="008B113D">
        <w:trPr>
          <w:trHeight w:val="315"/>
        </w:trPr>
        <w:tc>
          <w:tcPr>
            <w:tcW w:w="2480" w:type="dxa"/>
            <w:noWrap/>
            <w:hideMark/>
          </w:tcPr>
          <w:p w14:paraId="0379DA9D"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e</w:t>
            </w:r>
          </w:p>
        </w:tc>
        <w:tc>
          <w:tcPr>
            <w:tcW w:w="6700" w:type="dxa"/>
            <w:noWrap/>
            <w:hideMark/>
          </w:tcPr>
          <w:p w14:paraId="74C4582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ing Price of a stock at end of Trading Day.</w:t>
            </w:r>
          </w:p>
        </w:tc>
      </w:tr>
      <w:tr w:rsidR="001B0ED8" w:rsidRPr="00CA481C" w14:paraId="67E19A0F" w14:textId="77777777" w:rsidTr="008B113D">
        <w:trPr>
          <w:trHeight w:val="1575"/>
        </w:trPr>
        <w:tc>
          <w:tcPr>
            <w:tcW w:w="2480" w:type="dxa"/>
            <w:noWrap/>
            <w:hideMark/>
          </w:tcPr>
          <w:p w14:paraId="6216F49E"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Adj Close</w:t>
            </w:r>
          </w:p>
        </w:tc>
        <w:tc>
          <w:tcPr>
            <w:tcW w:w="6700" w:type="dxa"/>
            <w:hideMark/>
          </w:tcPr>
          <w:p w14:paraId="25B33AC0"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 xml:space="preserve"> Adjusted close is the closing price after adjustments for all applicable splits and dividend distributions. Data is adjusted using appropriate split and dividend multipliers, adhering to Center for Research in Security Prices (CRSP) standards</w:t>
            </w:r>
          </w:p>
        </w:tc>
      </w:tr>
      <w:tr w:rsidR="001B0ED8" w:rsidRPr="00CA481C" w14:paraId="182E4BE2" w14:textId="77777777" w:rsidTr="008B113D">
        <w:trPr>
          <w:trHeight w:val="630"/>
        </w:trPr>
        <w:tc>
          <w:tcPr>
            <w:tcW w:w="2480" w:type="dxa"/>
            <w:noWrap/>
            <w:hideMark/>
          </w:tcPr>
          <w:p w14:paraId="54E02822"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Volume</w:t>
            </w:r>
          </w:p>
        </w:tc>
        <w:tc>
          <w:tcPr>
            <w:tcW w:w="6700" w:type="dxa"/>
            <w:hideMark/>
          </w:tcPr>
          <w:p w14:paraId="367095C4"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These are the Physical number of shares traded on that stock in a Day.</w:t>
            </w:r>
          </w:p>
        </w:tc>
      </w:tr>
    </w:tbl>
    <w:p w14:paraId="4000DD1F" w14:textId="77777777" w:rsidR="001B0ED8" w:rsidRDefault="001B0ED8" w:rsidP="007D1423">
      <w:pPr>
        <w:pStyle w:val="ThesisBody"/>
        <w:tabs>
          <w:tab w:val="left" w:pos="720"/>
        </w:tabs>
        <w:spacing w:before="100" w:after="100"/>
        <w:contextualSpacing w:val="0"/>
        <w:rPr>
          <w:bCs/>
        </w:rPr>
      </w:pPr>
    </w:p>
    <w:p w14:paraId="3DB7E9A6" w14:textId="322FAAB8" w:rsidR="0069144B" w:rsidRDefault="0069144B" w:rsidP="007D1423">
      <w:pPr>
        <w:pStyle w:val="ThesisBody"/>
        <w:tabs>
          <w:tab w:val="left" w:pos="720"/>
        </w:tabs>
        <w:spacing w:before="100" w:after="100"/>
        <w:contextualSpacing w:val="0"/>
        <w:rPr>
          <w:bCs/>
        </w:rPr>
      </w:pPr>
      <w:r>
        <w:rPr>
          <w:bCs/>
        </w:rPr>
        <w:t>Technical indicators have traditionally been used study dynamics of stock market at granular and aggregated levels.Stock price movement is charted,measures of central tendencies derived over time to state few.</w:t>
      </w:r>
      <w:r w:rsidR="00E913E7">
        <w:rPr>
          <w:bCs/>
        </w:rPr>
        <w:t>They include moving aver</w:t>
      </w:r>
      <w:r w:rsidR="008B113D">
        <w:rPr>
          <w:bCs/>
        </w:rPr>
        <w:t>a</w:t>
      </w:r>
      <w:r w:rsidR="00E913E7">
        <w:rPr>
          <w:bCs/>
        </w:rPr>
        <w:t>ge(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r w:rsidR="00E913E7" w:rsidRPr="00E913E7">
        <w:rPr>
          <w:bCs/>
          <w:noProof/>
        </w:rPr>
        <w:t>(Tsai and Hsiao, 2010)</w:t>
      </w:r>
      <w:r w:rsidR="00E913E7">
        <w:rPr>
          <w:bCs/>
        </w:rPr>
        <w:fldChar w:fldCharType="end"/>
      </w:r>
      <w:r w:rsidR="00E913E7">
        <w:rPr>
          <w:bCs/>
        </w:rPr>
        <w:t>.</w:t>
      </w:r>
    </w:p>
    <w:p w14:paraId="538B5EB2" w14:textId="77777777" w:rsidR="00E913E7" w:rsidRDefault="001437F1" w:rsidP="007D1423">
      <w:pPr>
        <w:pStyle w:val="ThesisBody"/>
        <w:tabs>
          <w:tab w:val="left" w:pos="720"/>
        </w:tabs>
        <w:spacing w:before="100" w:after="100"/>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MA) and relative strength indicator(RSI) are being derived from stock data.</w:t>
      </w:r>
      <w:r w:rsidR="007953BE">
        <w:rPr>
          <w:bCs/>
        </w:rPr>
        <w:t>Simple moving average is the simple average of closing price of a stock for past “</w:t>
      </w:r>
      <w:r w:rsidR="00B002F5">
        <w:rPr>
          <w:bCs/>
        </w:rPr>
        <w:t>N</w:t>
      </w:r>
      <w:r w:rsidR="007953BE">
        <w:rPr>
          <w:bCs/>
        </w:rPr>
        <w:t>” days.</w:t>
      </w:r>
    </w:p>
    <w:p w14:paraId="24BCB7E5" w14:textId="5670846A"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r w:rsidR="008B113D">
        <w:rPr>
          <w:bCs/>
        </w:rPr>
        <w:t xml:space="preserve">                  …3.4.1</w:t>
      </w:r>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r w:rsidR="00B002F5" w:rsidRPr="00B002F5">
        <w:rPr>
          <w:bCs/>
          <w:i/>
        </w:rPr>
        <w:t>i</w:t>
      </w:r>
      <w:r w:rsidR="00B002F5" w:rsidRPr="00B002F5">
        <w:rPr>
          <w:bCs/>
          <w:i/>
          <w:vertAlign w:val="superscript"/>
        </w:rPr>
        <w:t>th</w:t>
      </w:r>
      <w:r w:rsidR="00B002F5">
        <w:rPr>
          <w:bCs/>
        </w:rPr>
        <w:t xml:space="preserve"> day. </w:t>
      </w:r>
    </w:p>
    <w:p w14:paraId="2C611A8B" w14:textId="77777777" w:rsidR="007953BE" w:rsidRDefault="00FD4A01" w:rsidP="0069144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672576" behindDoc="0" locked="0" layoutInCell="1" allowOverlap="1" wp14:anchorId="20675822" wp14:editId="37ACD9DB">
                <wp:simplePos x="0" y="0"/>
                <wp:positionH relativeFrom="page">
                  <wp:posOffset>1089660</wp:posOffset>
                </wp:positionH>
                <wp:positionV relativeFrom="page">
                  <wp:posOffset>900430</wp:posOffset>
                </wp:positionV>
                <wp:extent cx="5759450" cy="8891905"/>
                <wp:effectExtent l="0" t="0" r="12700" b="23495"/>
                <wp:wrapNone/>
                <wp:docPr id="1" name="Rectangle 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0EACD4" id="Rectangle 1" o:spid="_x0000_s1026" style="position:absolute;margin-left:85.8pt;margin-top:70.9pt;width:453.5pt;height:700.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r w:rsidR="00551254">
        <w:rPr>
          <w:bCs/>
        </w:rPr>
        <w:t xml:space="preserve">SMA provides a reliable metric </w:t>
      </w:r>
      <w:r w:rsidR="00B002F5">
        <w:rPr>
          <w:bCs/>
        </w:rPr>
        <w:t xml:space="preserve">providing smoothened pattern of price movement with minimal noise.SMA with </w:t>
      </w:r>
      <w:r w:rsidR="00B002F5" w:rsidRPr="00B002F5">
        <w:rPr>
          <w:bCs/>
          <w:i/>
        </w:rPr>
        <w:t>“N”</w:t>
      </w:r>
      <w:r w:rsidR="00B002F5">
        <w:rPr>
          <w:bCs/>
        </w:rPr>
        <w:t xml:space="preserve"> values 14,30,50,100 are popularly used.</w:t>
      </w:r>
    </w:p>
    <w:p w14:paraId="24440104" w14:textId="77777777" w:rsidR="00B002F5" w:rsidRDefault="00B002F5" w:rsidP="0069144B">
      <w:pPr>
        <w:pStyle w:val="ThesisBody"/>
        <w:tabs>
          <w:tab w:val="left" w:pos="720"/>
        </w:tabs>
        <w:contextualSpacing w:val="0"/>
        <w:rPr>
          <w:bCs/>
        </w:rPr>
      </w:pPr>
      <w:r>
        <w:rPr>
          <w:bCs/>
        </w:rPr>
        <w:lastRenderedPageBreak/>
        <w:t>RSI is another popular technical indicator.</w:t>
      </w:r>
      <w:r w:rsidR="00FB6AD5">
        <w:rPr>
          <w:bCs/>
        </w:rPr>
        <w:t xml:space="preserve">It is a momentum indicator that indicates the </w:t>
      </w:r>
      <w:r w:rsidR="00C01968">
        <w:rPr>
          <w:bCs/>
        </w:rPr>
        <w:t>intrinsic strength of the stock.</w:t>
      </w:r>
    </w:p>
    <w:p w14:paraId="5FE7CAF8" w14:textId="69783782"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r w:rsidR="00122258">
        <w:t xml:space="preserve">                                                                          …3.4.2</w:t>
      </w:r>
    </w:p>
    <w:p w14:paraId="5A628819" w14:textId="169D2A7C"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r w:rsidR="00122258">
        <w:rPr>
          <w:bCs/>
        </w:rPr>
        <w:t xml:space="preserve">                                     …3.4.3</w:t>
      </w:r>
    </w:p>
    <w:p w14:paraId="681F1186" w14:textId="77777777" w:rsidR="00797074" w:rsidRDefault="00C01968" w:rsidP="0069144B">
      <w:pPr>
        <w:pStyle w:val="ThesisBody"/>
        <w:tabs>
          <w:tab w:val="left" w:pos="720"/>
        </w:tabs>
        <w:contextualSpacing w:val="0"/>
        <w:rPr>
          <w:bCs/>
        </w:rPr>
      </w:pPr>
      <w:r>
        <w:rPr>
          <w:bCs/>
        </w:rPr>
        <w:t xml:space="preserve"> Where RS is the relative strength. </w:t>
      </w:r>
    </w:p>
    <w:p w14:paraId="110C1887" w14:textId="0AF02138" w:rsidR="001B1221" w:rsidRDefault="00C01968" w:rsidP="0069144B">
      <w:pPr>
        <w:pStyle w:val="ThesisBody"/>
        <w:tabs>
          <w:tab w:val="left" w:pos="720"/>
        </w:tabs>
        <w:contextualSpacing w:val="0"/>
        <w:rPr>
          <w:bCs/>
        </w:rPr>
      </w:pPr>
      <w:r>
        <w:rPr>
          <w:bCs/>
        </w:rPr>
        <w:t xml:space="preserve">          </w:t>
      </w:r>
    </w:p>
    <w:p w14:paraId="1815A6AC" w14:textId="77777777" w:rsidR="00B66C57" w:rsidRDefault="00B66C57" w:rsidP="00B66C57">
      <w:pPr>
        <w:pStyle w:val="ThesisBody"/>
        <w:tabs>
          <w:tab w:val="left" w:pos="720"/>
        </w:tabs>
        <w:contextualSpacing w:val="0"/>
        <w:rPr>
          <w:b/>
          <w:bCs/>
        </w:rPr>
      </w:pPr>
      <w:r>
        <w:rPr>
          <w:b/>
          <w:bCs/>
        </w:rPr>
        <w:t>3.5       Machine Learning Models</w:t>
      </w:r>
    </w:p>
    <w:p w14:paraId="11A7CDBC" w14:textId="77777777" w:rsidR="00FD4A01" w:rsidRDefault="00FD4A01" w:rsidP="007D1423">
      <w:pPr>
        <w:pStyle w:val="ThesisBody"/>
        <w:tabs>
          <w:tab w:val="left" w:pos="720"/>
        </w:tabs>
        <w:spacing w:before="100" w:after="100"/>
        <w:contextualSpacing w:val="0"/>
        <w:rPr>
          <w:bCs/>
        </w:rPr>
      </w:pPr>
      <w:r>
        <w:rPr>
          <w:bCs/>
        </w:rPr>
        <w:t xml:space="preserve">Supervised </w:t>
      </w:r>
      <w:r w:rsidRPr="00FD4A01">
        <w:rPr>
          <w:bCs/>
        </w:rPr>
        <w:t>Machine learning models used</w:t>
      </w:r>
      <w:r>
        <w:rPr>
          <w:bCs/>
        </w:rPr>
        <w:t xml:space="preserve"> to solve stock price prediction problem here are regression based models</w:t>
      </w:r>
      <w:r w:rsidR="00D63808">
        <w:rPr>
          <w:bCs/>
        </w:rPr>
        <w:t>.Sequential data split was done to keep the time series pattern intact.</w:t>
      </w:r>
    </w:p>
    <w:p w14:paraId="6D8C5014" w14:textId="7F6C5A32" w:rsidR="006E7AB0" w:rsidRDefault="00D63808" w:rsidP="007D1423">
      <w:pPr>
        <w:pStyle w:val="ThesisBody"/>
        <w:tabs>
          <w:tab w:val="left" w:pos="720"/>
        </w:tabs>
        <w:spacing w:before="100" w:after="100"/>
        <w:contextualSpacing w:val="0"/>
        <w:rPr>
          <w:bCs/>
        </w:rPr>
      </w:pPr>
      <w:r>
        <w:rPr>
          <w:bCs/>
        </w:rPr>
        <w:t>This suits the scheme because model should learn from historical patterns,in this scheme older data is used to train the model which is tested on recent data.As it is a regression problem the Target variable is one day future closing price of stock.</w:t>
      </w:r>
      <w:r w:rsidR="006E7AB0">
        <w:rPr>
          <w:bCs/>
        </w:rPr>
        <w:t>The models used in the study are advanced Boosting or ensemble algorithms. Such algorithms have a characteristic of having multiple hyperparameters.Hyperparamters are arguments that get supplied mostly manually by model developers.To find parameters that lead to best performance a process of hyperparamter tuning is carried out.Their are multiple hyperparameter tuning techniques like random search,Bayesian optimization,Evolutionary optimization,Grid search etc.Grid search was used for hyperparamter tuning during the study due to its generalizability and efficiency</w:t>
      </w:r>
      <w:r w:rsidR="00C646A0">
        <w:rPr>
          <w:bCs/>
        </w:rPr>
        <w:t xml:space="preserve"> as intuitive grid values are searched. Other methods might provide results that are better and non-intuitive but require a lot of time due higher search space.</w:t>
      </w:r>
      <w:r w:rsidR="00BD5776">
        <w:rPr>
          <w:bCs/>
        </w:rPr>
        <w:t xml:space="preserve">Another technique that needs mention due to the nature of algorithms used in study is early stopping </w:t>
      </w:r>
      <w:r w:rsidR="00B14886">
        <w:rPr>
          <w:bCs/>
        </w:rPr>
        <w:t>support,this is a technique which checks for incremental gains by adding more tree to the model training process if the model performance decreases by adding more iterations beyond a point then the training process stops.This is a deterrent against overfitting.</w:t>
      </w:r>
    </w:p>
    <w:p w14:paraId="39370529" w14:textId="77777777" w:rsidR="00797074" w:rsidRDefault="00797074" w:rsidP="00B66C57">
      <w:pPr>
        <w:pStyle w:val="ThesisBody"/>
        <w:tabs>
          <w:tab w:val="left" w:pos="720"/>
        </w:tabs>
        <w:contextualSpacing w:val="0"/>
        <w:rPr>
          <w:bCs/>
        </w:rPr>
      </w:pPr>
    </w:p>
    <w:p w14:paraId="3AE9049B" w14:textId="77777777" w:rsidR="009C550D" w:rsidRDefault="009C550D" w:rsidP="009C550D">
      <w:pPr>
        <w:pStyle w:val="ThesisBody"/>
        <w:tabs>
          <w:tab w:val="left" w:pos="720"/>
        </w:tabs>
        <w:contextualSpacing w:val="0"/>
        <w:rPr>
          <w:b/>
          <w:bCs/>
        </w:rPr>
      </w:pPr>
      <w:r>
        <w:rPr>
          <w:b/>
          <w:bCs/>
        </w:rPr>
        <w:t>3.5.1       eXtreme Gradient Boosting(XGBoost)</w:t>
      </w:r>
    </w:p>
    <w:p w14:paraId="1862732C" w14:textId="18639067" w:rsidR="009C550D" w:rsidRDefault="009C550D" w:rsidP="007D1423">
      <w:pPr>
        <w:pStyle w:val="ThesisBody"/>
        <w:tabs>
          <w:tab w:val="left" w:pos="720"/>
        </w:tabs>
        <w:spacing w:before="100" w:after="100"/>
        <w:contextualSpacing w:val="0"/>
        <w:rPr>
          <w:color w:val="000000"/>
        </w:rPr>
      </w:pPr>
      <w:r w:rsidRPr="00D63808">
        <w:rPr>
          <w:bCs/>
        </w:rPr>
        <w:t>XG</w:t>
      </w:r>
      <w:r>
        <w:rPr>
          <w:bCs/>
        </w:rPr>
        <w:t>B</w:t>
      </w:r>
      <w:r w:rsidRPr="00D63808">
        <w:rPr>
          <w:bCs/>
        </w:rPr>
        <w:t xml:space="preserve">oost </w:t>
      </w:r>
      <w:r>
        <w:rPr>
          <w:bCs/>
        </w:rPr>
        <w:t xml:space="preserve">is tree Boosting Algorithm that has high computational efficiency and low complexity.XGBoost has proven been on leaderboard of various computational challenges </w:t>
      </w:r>
      <w:r>
        <w:rPr>
          <w:bCs/>
        </w:rPr>
        <w:lastRenderedPageBreak/>
        <w:t>due</w:t>
      </w:r>
      <w:r w:rsidR="00AD22A2">
        <w:rPr>
          <w:bCs/>
        </w:rPr>
        <w:t xml:space="preserve"> to its high accuracy.Multiple c</w:t>
      </w:r>
      <w:r>
        <w:rPr>
          <w:bCs/>
        </w:rPr>
        <w:t>las</w:t>
      </w:r>
      <w:r w:rsidR="00AD22A2">
        <w:rPr>
          <w:bCs/>
        </w:rPr>
        <w:t>sification and regression t</w:t>
      </w:r>
      <w:r>
        <w:rPr>
          <w:bCs/>
        </w:rPr>
        <w:t>ree(CART) act as slow learners to iteratively reach results with higher accuracy.XGBoost models have regularisation term that control the variance of fit in order to keep model flexible and generalizable to avoid overfitting.</w:t>
      </w:r>
      <w:r>
        <w:rPr>
          <w:bCs/>
        </w:rPr>
        <w:fldChar w:fldCharType="begin" w:fldLock="1"/>
      </w:r>
      <w:r>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operties":{"noteIndex":0},"schema":"https://github.com/citation-style-language/schema/raw/master/csl-citation.json"}</w:instrText>
      </w:r>
      <w:r>
        <w:rPr>
          <w:bCs/>
        </w:rPr>
        <w:fldChar w:fldCharType="separate"/>
      </w:r>
      <w:r w:rsidRPr="008813EB">
        <w:rPr>
          <w:bCs/>
          <w:noProof/>
        </w:rPr>
        <w:t>(Nobre and Neves, 2019)</w:t>
      </w:r>
      <w:r>
        <w:rPr>
          <w:bCs/>
        </w:rPr>
        <w:fldChar w:fldCharType="end"/>
      </w:r>
      <w:r>
        <w:rPr>
          <w:bCs/>
        </w:rPr>
        <w:t xml:space="preserve">.Given the XGboost trees develop in parallel model provides for parallel computing with faster execution time.Given the data points in real trading environment could increase exponentially if the granularity set to second or hour level XGBoost model could prove </w:t>
      </w:r>
      <w:r w:rsidR="00040B9C">
        <w:rPr>
          <w:bCs/>
        </w:rPr>
        <w:t>robust.</w:t>
      </w:r>
      <w:r w:rsidR="006E57AD">
        <w:rPr>
          <w:bCs/>
        </w:rPr>
        <w:t xml:space="preserve">XGBoost can use </w:t>
      </w:r>
      <w:r w:rsidR="006E57AD" w:rsidRPr="006E57AD">
        <w:rPr>
          <w:color w:val="000000"/>
        </w:rPr>
        <w:t>tweedie loss for zero-inflated positive distributions</w:t>
      </w:r>
      <w:r w:rsidR="00A15C90">
        <w:rPr>
          <w:color w:val="000000"/>
        </w:rPr>
        <w:t>,for right skewed positive distributions gamma loss function could be used,poisson loss for count problems though the default loss function is least squares loss.</w:t>
      </w:r>
    </w:p>
    <w:p w14:paraId="0F307C55" w14:textId="77777777" w:rsidR="007D1423" w:rsidRPr="006E57AD" w:rsidRDefault="007D1423" w:rsidP="007D1423">
      <w:pPr>
        <w:pStyle w:val="ThesisBody"/>
        <w:tabs>
          <w:tab w:val="left" w:pos="720"/>
        </w:tabs>
        <w:spacing w:before="100" w:after="100"/>
        <w:contextualSpacing w:val="0"/>
        <w:rPr>
          <w:bCs/>
        </w:rPr>
      </w:pPr>
    </w:p>
    <w:p w14:paraId="2E51DB92" w14:textId="0D4B8B74" w:rsidR="00040B9C" w:rsidRDefault="009C550D" w:rsidP="00040B9C">
      <w:pPr>
        <w:pStyle w:val="ThesisBody"/>
        <w:tabs>
          <w:tab w:val="left" w:pos="720"/>
        </w:tabs>
        <w:contextualSpacing w:val="0"/>
        <w:rPr>
          <w:b/>
          <w:bCs/>
        </w:rPr>
      </w:pPr>
      <w:r>
        <w:rPr>
          <w:b/>
          <w:bCs/>
        </w:rPr>
        <w:t xml:space="preserve"> </w:t>
      </w:r>
      <w:r w:rsidR="00040B9C">
        <w:rPr>
          <w:b/>
          <w:bCs/>
        </w:rPr>
        <w:t>3.5.2       Random Forest</w:t>
      </w:r>
    </w:p>
    <w:p w14:paraId="15613068" w14:textId="39071E6B" w:rsidR="00D370EF" w:rsidRDefault="00040B9C" w:rsidP="007D1423">
      <w:pPr>
        <w:pStyle w:val="ThesisBody"/>
        <w:tabs>
          <w:tab w:val="left" w:pos="720"/>
        </w:tabs>
        <w:spacing w:before="100" w:after="100"/>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output.Random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trees as opposite to decision trees.</w:t>
      </w:r>
      <w:r w:rsidR="006A33EF">
        <w:rPr>
          <w:bCs/>
        </w:rPr>
        <w:t>These “N” features is one important parameter of this algorithm that can be configured.</w:t>
      </w:r>
      <w:r w:rsidR="00D370EF">
        <w:rPr>
          <w:bCs/>
        </w:rPr>
        <w:t>This leads to generalised model that performs well on unseen data.</w:t>
      </w:r>
      <w:r w:rsidR="006A33EF">
        <w:rPr>
          <w:bCs/>
        </w:rPr>
        <w:t>Power of parallel computing is also an advantage and model accuracy is high.Another important additional feature is that of “ExtraTrees” model which increases the randomness in splits.</w:t>
      </w:r>
      <w:r w:rsidR="003B2740">
        <w:rPr>
          <w:bCs/>
        </w:rPr>
        <w:t>As no sorting is done  on input data for splits thus this model is even more efficient.</w:t>
      </w:r>
    </w:p>
    <w:p w14:paraId="707B2A32" w14:textId="77777777" w:rsidR="007D1423" w:rsidRDefault="007D1423" w:rsidP="007D1423">
      <w:pPr>
        <w:pStyle w:val="ThesisBody"/>
        <w:tabs>
          <w:tab w:val="left" w:pos="720"/>
        </w:tabs>
        <w:spacing w:before="100" w:after="100"/>
        <w:contextualSpacing w:val="0"/>
        <w:rPr>
          <w:bCs/>
        </w:rPr>
      </w:pPr>
    </w:p>
    <w:p w14:paraId="4C8ABA61" w14:textId="6126AFE9" w:rsidR="001A0F3B" w:rsidRDefault="001A0F3B" w:rsidP="001A0F3B">
      <w:pPr>
        <w:pStyle w:val="ThesisBody"/>
        <w:tabs>
          <w:tab w:val="left" w:pos="720"/>
        </w:tabs>
        <w:contextualSpacing w:val="0"/>
        <w:rPr>
          <w:b/>
          <w:bCs/>
        </w:rPr>
      </w:pPr>
      <w:r>
        <w:rPr>
          <w:b/>
          <w:bCs/>
        </w:rPr>
        <w:t>3.5.3       Light Gradient Boosting</w:t>
      </w:r>
    </w:p>
    <w:p w14:paraId="24375610" w14:textId="0227B6A0" w:rsidR="003B2740" w:rsidRDefault="00510482" w:rsidP="007D1423">
      <w:pPr>
        <w:pStyle w:val="ThesisBody"/>
        <w:tabs>
          <w:tab w:val="left" w:pos="720"/>
        </w:tabs>
        <w:spacing w:before="100" w:after="100"/>
        <w:contextualSpacing w:val="0"/>
      </w:pPr>
      <w:r w:rsidRPr="00510482">
        <w:t>Light Gradient Boosting Models</w:t>
      </w:r>
      <w:r>
        <w:t xml:space="preserve">(LightGBM) have host of benefits that range from faster training time,parallel learning,better accuracy to state few.These models apart from handling missing data also balance bias and variance appropritelty.GBM models are similar to random forests in the sense that they fit multiple decision trees </w:t>
      </w:r>
      <w:r w:rsidR="002D0D0E">
        <w:t>but these trees are not fit independently as in Random forest rather the new tree is fitted on the residual errors of all previous trees combined.</w:t>
      </w:r>
      <w:r w:rsidR="002D0D0E" w:rsidRPr="002D0D0E">
        <w:t>T</w:t>
      </w:r>
      <w:r w:rsidR="002D0D0E">
        <w:t xml:space="preserve">wo critical parameters to these models are learning rate and number of trees,these parameters should be set carefully as </w:t>
      </w:r>
      <w:r w:rsidR="00BD5776">
        <w:t>this could lead to overfitting.</w:t>
      </w:r>
      <w:r w:rsidR="00B14886">
        <w:t xml:space="preserve">GBM models have </w:t>
      </w:r>
      <w:r w:rsidR="00D95F98">
        <w:t xml:space="preserve">a quality of extracting maximum latent patterns from the </w:t>
      </w:r>
      <w:r w:rsidR="00D95F98">
        <w:lastRenderedPageBreak/>
        <w:t xml:space="preserve">dataset as they have a capability of finding a point from where overfitting of models begins and stop training just a step before that state. </w:t>
      </w:r>
    </w:p>
    <w:p w14:paraId="400EB487" w14:textId="77777777" w:rsidR="007D1423" w:rsidRDefault="007D1423" w:rsidP="007D1423">
      <w:pPr>
        <w:pStyle w:val="ThesisBody"/>
        <w:tabs>
          <w:tab w:val="left" w:pos="720"/>
        </w:tabs>
        <w:spacing w:before="100" w:after="100"/>
        <w:contextualSpacing w:val="0"/>
      </w:pPr>
    </w:p>
    <w:p w14:paraId="029DE334" w14:textId="20B11134" w:rsidR="00DB0C01" w:rsidRDefault="00DB0C01" w:rsidP="00DB0C01">
      <w:pPr>
        <w:pStyle w:val="ThesisBody"/>
        <w:tabs>
          <w:tab w:val="left" w:pos="720"/>
        </w:tabs>
        <w:contextualSpacing w:val="0"/>
        <w:rPr>
          <w:b/>
          <w:bCs/>
        </w:rPr>
      </w:pPr>
      <w:r>
        <w:rPr>
          <w:b/>
          <w:bCs/>
        </w:rPr>
        <w:t xml:space="preserve">3.5.4       </w:t>
      </w:r>
      <w:r w:rsidR="00D44024">
        <w:rPr>
          <w:b/>
          <w:bCs/>
        </w:rPr>
        <w:t>Eureqa Generalised Additive model</w:t>
      </w:r>
    </w:p>
    <w:p w14:paraId="43EDB15C" w14:textId="5293CAA9" w:rsidR="00D44024" w:rsidRDefault="00D44024" w:rsidP="007D1423">
      <w:pPr>
        <w:pStyle w:val="ThesisBody"/>
        <w:tabs>
          <w:tab w:val="left" w:pos="720"/>
        </w:tabs>
        <w:spacing w:before="100" w:after="100"/>
        <w:contextualSpacing w:val="0"/>
      </w:pPr>
      <w:r w:rsidRPr="00D44024">
        <w:t>Eureqa</w:t>
      </w:r>
      <w:r>
        <w:t xml:space="preserve"> model is a surrogate model it uses Eureqa’s engine to approximate GBM predictions.</w:t>
      </w:r>
    </w:p>
    <w:p w14:paraId="69844204" w14:textId="37C7364E" w:rsidR="006D5438" w:rsidRDefault="00D44024" w:rsidP="007D1423">
      <w:pPr>
        <w:pStyle w:val="ThesisBody"/>
        <w:tabs>
          <w:tab w:val="left" w:pos="720"/>
        </w:tabs>
        <w:spacing w:before="100" w:after="100"/>
        <w:contextualSpacing w:val="0"/>
        <w:rPr>
          <w:b/>
          <w:bCs/>
          <w:u w:val="single"/>
        </w:rPr>
      </w:pPr>
      <w:r>
        <w:t xml:space="preserve">Eureqa models are AI-powered proprietary models of Datarobot that leverages </w:t>
      </w:r>
      <w:r w:rsidR="00822681">
        <w:t>automated evolutionary algorithm</w:t>
      </w:r>
      <w:r w:rsidR="000522CC">
        <w:t>.Model is explainable in a sense that models are represented in form of mathematical equations.</w:t>
      </w:r>
      <w:r w:rsidR="009B1A5F">
        <w:t>Eurqa models have concept of expressions that are human readable mathematical equations that highlight relationship between features.Building blocks are mathematical operators within those symbols.These are advanced tuning parameters that can impact model evolution</w:t>
      </w:r>
      <w:r w:rsidR="006D5438">
        <w:t xml:space="preserve"> and have an impact of model complexity with a related metric of complexity score.The hyperparameters of this model are permutation combination of building blocks and surrogate hyperparameters of XGBoost.</w:t>
      </w:r>
    </w:p>
    <w:p w14:paraId="5C2905F0" w14:textId="77777777" w:rsidR="003F6AEE" w:rsidRDefault="003F6AEE" w:rsidP="006D5438">
      <w:pPr>
        <w:pStyle w:val="ThesisBody"/>
        <w:tabs>
          <w:tab w:val="left" w:pos="720"/>
        </w:tabs>
        <w:contextualSpacing w:val="0"/>
      </w:pPr>
    </w:p>
    <w:p w14:paraId="42BC0A8F" w14:textId="14F57810" w:rsidR="00E242D0" w:rsidRDefault="00414806" w:rsidP="00E242D0">
      <w:pPr>
        <w:pStyle w:val="ThesisBody"/>
        <w:tabs>
          <w:tab w:val="left" w:pos="720"/>
        </w:tabs>
        <w:contextualSpacing w:val="0"/>
        <w:rPr>
          <w:b/>
          <w:bCs/>
        </w:rPr>
      </w:pPr>
      <w:r>
        <w:rPr>
          <w:b/>
          <w:bCs/>
        </w:rPr>
        <w:t>3.5.5        Elastic net r</w:t>
      </w:r>
      <w:r w:rsidR="006D5438">
        <w:rPr>
          <w:b/>
          <w:bCs/>
        </w:rPr>
        <w:t>egressor</w:t>
      </w:r>
    </w:p>
    <w:p w14:paraId="252367D4" w14:textId="38254589" w:rsidR="00E242D0" w:rsidRDefault="00E242D0" w:rsidP="00E242D0">
      <w:pPr>
        <w:pStyle w:val="ThesisBody"/>
        <w:tabs>
          <w:tab w:val="left" w:pos="720"/>
        </w:tabs>
        <w:contextualSpacing w:val="0"/>
      </w:pPr>
      <w:r w:rsidRPr="00E242D0">
        <w:t xml:space="preserve">Elastic net regressor </w:t>
      </w:r>
      <w:r>
        <w:t>is based on Lasso and ridge regularisation trained linear regression.This provides for advantages of both lasso and ridge.</w:t>
      </w:r>
      <w:r w:rsidR="000158F7">
        <w:t xml:space="preserve">Elstic nets are used for scenarios where there are large number of correlated features.This comination of L1 and L2 regularizers leads to sparse models where only some weights are finite.Elastic net model allows the dependent variable to have error distributions that </w:t>
      </w:r>
      <w:r w:rsidR="00DA475B">
        <w:t>are different from</w:t>
      </w:r>
      <w:r w:rsidR="000158F7">
        <w:t xml:space="preserve"> normal like </w:t>
      </w:r>
      <w:r w:rsidR="00DA475B">
        <w:t>poisson,gamma etc.</w:t>
      </w:r>
    </w:p>
    <w:p w14:paraId="280BB6FC" w14:textId="77777777" w:rsidR="00414806" w:rsidRDefault="00414806" w:rsidP="00E242D0">
      <w:pPr>
        <w:pStyle w:val="ThesisBody"/>
        <w:tabs>
          <w:tab w:val="left" w:pos="720"/>
        </w:tabs>
        <w:contextualSpacing w:val="0"/>
      </w:pPr>
    </w:p>
    <w:p w14:paraId="0E9CA5B1" w14:textId="6D2F738A" w:rsidR="00DA475B" w:rsidRDefault="000E06F9" w:rsidP="00DA475B">
      <w:pPr>
        <w:pStyle w:val="ThesisBody"/>
        <w:tabs>
          <w:tab w:val="left" w:pos="720"/>
        </w:tabs>
        <w:contextualSpacing w:val="0"/>
        <w:rPr>
          <w:b/>
          <w:bCs/>
        </w:rPr>
      </w:pPr>
      <w:r>
        <w:rPr>
          <w:b/>
          <w:bCs/>
        </w:rPr>
        <w:t>3.5       Data Split</w:t>
      </w:r>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59B24A9D" w14:textId="77777777" w:rsidR="003051CB" w:rsidRDefault="003051CB" w:rsidP="00E242D0">
      <w:pPr>
        <w:pStyle w:val="ThesisBody"/>
        <w:tabs>
          <w:tab w:val="left" w:pos="720"/>
        </w:tabs>
        <w:contextualSpacing w:val="0"/>
      </w:pPr>
    </w:p>
    <w:p w14:paraId="4F379B98" w14:textId="26267F50" w:rsidR="003051CB" w:rsidRDefault="003051CB" w:rsidP="00E242D0">
      <w:pPr>
        <w:pStyle w:val="ThesisBody"/>
        <w:tabs>
          <w:tab w:val="left" w:pos="720"/>
        </w:tabs>
        <w:contextualSpacing w:val="0"/>
      </w:pPr>
      <w:r>
        <w:rPr>
          <w:noProof/>
          <w:lang w:val="en-US" w:eastAsia="en-US"/>
        </w:rPr>
        <w:lastRenderedPageBreak/>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757E0939" w14:textId="77777777" w:rsidR="002064D3" w:rsidRDefault="002064D3" w:rsidP="002064D3">
      <w:pPr>
        <w:pStyle w:val="ThesisBody"/>
        <w:tabs>
          <w:tab w:val="left" w:pos="720"/>
        </w:tabs>
        <w:contextualSpacing w:val="0"/>
      </w:pPr>
    </w:p>
    <w:p w14:paraId="26AAC08C" w14:textId="77777777" w:rsidR="002064D3" w:rsidRDefault="002064D3" w:rsidP="002064D3">
      <w:pPr>
        <w:pStyle w:val="ThesisBody"/>
        <w:tabs>
          <w:tab w:val="left" w:pos="720"/>
        </w:tabs>
        <w:contextualSpacing w:val="0"/>
      </w:pPr>
      <w:r>
        <w:t>Fig 6:Data split framework</w:t>
      </w:r>
    </w:p>
    <w:p w14:paraId="00AAC10C" w14:textId="77777777" w:rsidR="00DA475B" w:rsidRDefault="00DA475B" w:rsidP="00E242D0">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build for forecasting stock prices.</w:t>
      </w:r>
      <w:r w:rsidR="00262858">
        <w:t>More than four years data is used for model training and three months each data is used as validation and test set.Test set is used as holdout sample because model does see this data till the end of training and hyperparameter tuning steps.</w:t>
      </w:r>
    </w:p>
    <w:p w14:paraId="5072B8D1" w14:textId="77777777" w:rsidR="003F6AEE" w:rsidRDefault="003F6AEE" w:rsidP="006D5438">
      <w:pPr>
        <w:pStyle w:val="ThesisBody"/>
        <w:tabs>
          <w:tab w:val="left" w:pos="720"/>
        </w:tabs>
        <w:contextualSpacing w:val="0"/>
      </w:pPr>
    </w:p>
    <w:p w14:paraId="0CAEF6E0" w14:textId="2451425C" w:rsidR="003051CB" w:rsidRDefault="003051CB" w:rsidP="003051CB">
      <w:pPr>
        <w:pStyle w:val="ThesisBody"/>
        <w:tabs>
          <w:tab w:val="left" w:pos="720"/>
        </w:tabs>
        <w:contextualSpacing w:val="0"/>
        <w:rPr>
          <w:b/>
          <w:bCs/>
        </w:rPr>
      </w:pPr>
      <w:r>
        <w:rPr>
          <w:b/>
          <w:bCs/>
        </w:rPr>
        <w:t>3.5       Model Metrics</w:t>
      </w:r>
    </w:p>
    <w:p w14:paraId="0CCD1871" w14:textId="7A31F994" w:rsidR="00406F39" w:rsidRDefault="003051CB" w:rsidP="003051CB">
      <w:pPr>
        <w:pStyle w:val="ThesisBody"/>
        <w:tabs>
          <w:tab w:val="left" w:pos="720"/>
        </w:tabs>
        <w:contextualSpacing w:val="0"/>
      </w:pPr>
      <w:r w:rsidRPr="003051CB">
        <w:t xml:space="preserve">Mean Variance optimisation </w:t>
      </w:r>
      <w:r w:rsidR="00C835D1">
        <w:t>method primarily utilised three measures to gauze method’s performance are the return at optimum risk or variance in intuitive terms.</w:t>
      </w:r>
      <w:r w:rsidR="00406F39">
        <w:t>Sharpe ratio is an important metric in portfolio optimisation.</w:t>
      </w:r>
    </w:p>
    <w:p w14:paraId="5C6B98FD" w14:textId="5702CB8C" w:rsidR="003051CB" w:rsidRDefault="00406F39" w:rsidP="003051CB">
      <w:pPr>
        <w:pStyle w:val="ThesisBody"/>
        <w:tabs>
          <w:tab w:val="left" w:pos="720"/>
        </w:tabs>
        <w:contextualSpacing w:val="0"/>
      </w:pPr>
      <w:r>
        <w:t xml:space="preserve">Sharpe ratio in generic terms measure the risk and reward of a </w:t>
      </w:r>
      <w:r w:rsidR="008B5AA0">
        <w:t>portfolio. Its</w:t>
      </w:r>
      <w:r>
        <w:t xml:space="preserve"> formula can be expressed as:</w:t>
      </w:r>
    </w:p>
    <w:p w14:paraId="5F4E31EE" w14:textId="620689F0" w:rsidR="00406F39" w:rsidRDefault="00406F39" w:rsidP="003051CB">
      <w:pPr>
        <w:pStyle w:val="ThesisBody"/>
        <w:tabs>
          <w:tab w:val="left" w:pos="720"/>
        </w:tabs>
        <w:contextualSpacing w:val="0"/>
      </w:pPr>
      <w:r>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w:t>
      </w:r>
      <w:r w:rsidR="00414806">
        <w:t>...</w:t>
      </w:r>
      <w:r w:rsidR="008B5AA0">
        <w:t xml:space="preserve">3.5.1                      </w:t>
      </w:r>
      <w:r>
        <w:t xml:space="preserve">   </w:t>
      </w:r>
    </w:p>
    <w:p w14:paraId="3A769D68" w14:textId="77777777" w:rsidR="002F6304" w:rsidRDefault="002F6304" w:rsidP="003051CB">
      <w:pPr>
        <w:pStyle w:val="ThesisBody"/>
        <w:tabs>
          <w:tab w:val="left" w:pos="720"/>
        </w:tabs>
        <w:contextualSpacing w:val="0"/>
      </w:pPr>
      <w:r>
        <w:t>In equation 3.5.1:</w:t>
      </w:r>
    </w:p>
    <w:p w14:paraId="6B7C3AE1" w14:textId="5D3EF8C9" w:rsidR="008B5AA0"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is return of the portfolio</w:t>
      </w:r>
    </w:p>
    <w:p w14:paraId="1DBA8824" w14:textId="77777777"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is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is standard deviation </w:t>
      </w:r>
      <w:r w:rsidR="007B4B64">
        <w:t>of portfolio’s excess return.</w:t>
      </w:r>
    </w:p>
    <w:p w14:paraId="5C0AE636" w14:textId="7A9CBD7D" w:rsidR="00726E65" w:rsidRDefault="00726E65" w:rsidP="00726E65">
      <w:pPr>
        <w:pStyle w:val="ThesisBody"/>
        <w:tabs>
          <w:tab w:val="left" w:pos="720"/>
        </w:tabs>
        <w:contextualSpacing w:val="0"/>
      </w:pPr>
      <w:r>
        <w:lastRenderedPageBreak/>
        <w:t>Sharpe ratio provides a cue into performance of a portfolio and further comparison,</w:t>
      </w:r>
      <w:r w:rsidRPr="00726E65">
        <w:t xml:space="preserve"> </w:t>
      </w:r>
      <w:r>
        <w:t>,higher Sharpe ratio indicates higher returns under optimum risk.</w:t>
      </w:r>
    </w:p>
    <w:p w14:paraId="35804FDE" w14:textId="2AC31169" w:rsidR="00406F39" w:rsidRDefault="007B4B64" w:rsidP="003051CB">
      <w:pPr>
        <w:pStyle w:val="ThesisBody"/>
        <w:tabs>
          <w:tab w:val="left" w:pos="720"/>
        </w:tabs>
        <w:contextualSpacing w:val="0"/>
      </w:pPr>
      <w:r>
        <w:t>For supervised machine learning models that have been used in the study the metric of choice is mean absolute percentage error</w:t>
      </w:r>
      <w:r w:rsidR="00834241">
        <w:t xml:space="preserve"> </w:t>
      </w:r>
      <w:r>
        <w:t>(MAPE)</w:t>
      </w:r>
      <w:r w:rsidR="00834241">
        <w:t>:</w:t>
      </w:r>
    </w:p>
    <w:p w14:paraId="187FBDBE" w14:textId="47A3A6D6" w:rsidR="00F11281" w:rsidRDefault="00F11281" w:rsidP="003051CB">
      <w:pPr>
        <w:pStyle w:val="ThesisBody"/>
        <w:tabs>
          <w:tab w:val="left" w:pos="720"/>
        </w:tabs>
        <w:contextualSpacing w:val="0"/>
      </w:pPr>
      <w:r>
        <w:t xml:space="preserve">                                       </w:t>
      </w:r>
      <m:oMath>
        <m:r>
          <w:rPr>
            <w:rFonts w:ascii="Cambria Math" w:hAnsi="Cambria Math"/>
          </w:rPr>
          <m:t>MAP</m:t>
        </m:r>
        <m:r>
          <w:rPr>
            <w:rFonts w:ascii="Cambria Math" w:hAnsi="Cambria Math"/>
          </w:rPr>
          <m:t>E=</m:t>
        </m:r>
        <m:f>
          <m:fPr>
            <m:ctrlPr>
              <w:rPr>
                <w:rFonts w:ascii="Cambria Math" w:hAnsi="Cambria Math"/>
                <w:i/>
              </w:rPr>
            </m:ctrlPr>
          </m:fPr>
          <m:num>
            <m:r>
              <w:rPr>
                <w:rFonts w:ascii="Cambria Math" w:hAnsi="Cambria Math"/>
              </w:rPr>
              <m:t xml:space="preserve">Absolute Forecast Error </m:t>
            </m:r>
          </m:num>
          <m:den>
            <m:r>
              <w:rPr>
                <w:rFonts w:ascii="Cambria Math" w:hAnsi="Cambria Math"/>
              </w:rPr>
              <m:t>Actual</m:t>
            </m:r>
          </m:den>
        </m:f>
        <m:r>
          <w:rPr>
            <w:rFonts w:ascii="Cambria Math" w:hAnsi="Cambria Math"/>
          </w:rPr>
          <m:t>×100</m:t>
        </m:r>
      </m:oMath>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4A5049FB"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 xml:space="preserve">t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F11281">
        <w:t xml:space="preserve"> </w:t>
      </w:r>
      <w:r w:rsidR="00834241">
        <w:t xml:space="preserve">                         </w:t>
      </w:r>
      <w:r w:rsidR="00BD68C1">
        <w:t>.</w:t>
      </w:r>
      <w:r w:rsidR="00F11281">
        <w:t>..3.5.</w:t>
      </w:r>
      <w:r w:rsidR="00BD68C1">
        <w:t>3</w:t>
      </w:r>
      <w:r w:rsidR="00834241">
        <w:t xml:space="preserve">      </w:t>
      </w:r>
    </w:p>
    <w:p w14:paraId="7E2973D0" w14:textId="0BCA6EDC"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error.MAPE has been chosen to compare multiple Machine learning models that require different data </w:t>
      </w:r>
      <w:r w:rsidR="00262858">
        <w:t>manipulations. Lower value of MAPE is preferred.Also a significant difference is MAPE of training and test set or unseen data with MAPE value higher for test data is an indicator of model Overfitting.As</w:t>
      </w:r>
      <w:r w:rsidR="00A01B9D">
        <w:t xml:space="preserve"> no data normalisation or standardisation was conducted for any model thus MAPE provides good baseline for comparison.</w:t>
      </w:r>
      <w:r>
        <w:t xml:space="preserve"> </w:t>
      </w:r>
    </w:p>
    <w:p w14:paraId="08521816" w14:textId="77777777" w:rsidR="003F6AEE" w:rsidRDefault="003F6AEE" w:rsidP="003051CB">
      <w:pPr>
        <w:pStyle w:val="ThesisBody"/>
        <w:tabs>
          <w:tab w:val="left" w:pos="720"/>
        </w:tabs>
        <w:contextualSpacing w:val="0"/>
      </w:pPr>
    </w:p>
    <w:p w14:paraId="5A872FC8" w14:textId="0E1C3EB5" w:rsidR="00B704D9" w:rsidRDefault="00B704D9" w:rsidP="00B704D9">
      <w:pPr>
        <w:pStyle w:val="ThesisBody"/>
        <w:tabs>
          <w:tab w:val="left" w:pos="720"/>
        </w:tabs>
        <w:contextualSpacing w:val="0"/>
        <w:rPr>
          <w:b/>
          <w:bCs/>
        </w:rPr>
      </w:pPr>
      <w:r>
        <w:rPr>
          <w:b/>
          <w:bCs/>
        </w:rPr>
        <w:t>3.5       Tools</w:t>
      </w:r>
    </w:p>
    <w:p w14:paraId="6B7A073D" w14:textId="61AFCBE2" w:rsidR="006D7DA5" w:rsidRDefault="00B704D9" w:rsidP="00B704D9">
      <w:pPr>
        <w:pStyle w:val="ThesisBody"/>
        <w:tabs>
          <w:tab w:val="left" w:pos="720"/>
        </w:tabs>
        <w:contextualSpacing w:val="0"/>
        <w:rPr>
          <w:bCs/>
        </w:rPr>
      </w:pPr>
      <w:r w:rsidRPr="00B704D9">
        <w:rPr>
          <w:bCs/>
        </w:rPr>
        <w:t>Tools used in this study were</w:t>
      </w:r>
      <w:r>
        <w:rPr>
          <w:bCs/>
        </w:rPr>
        <w:t xml:space="preserve"> anaconda provided python version 3.6.1</w:t>
      </w:r>
      <w:r w:rsidR="006D7DA5">
        <w:rPr>
          <w:bCs/>
        </w:rPr>
        <w:t>.Python is an opensource functional programming language that among other things is very popular for data analytics and Machine learning.Python comes with multiple packages supporting various fuctions.Pandas package is a popular package in python this package is used for data reading,writing and manipulations has been used during this study.Matplotlib is a python package used for visualisations.</w:t>
      </w:r>
      <w:r w:rsidR="00E5359D">
        <w:rPr>
          <w:bCs/>
        </w:rPr>
        <w:t>At places google collab has also been used to speed data processing.</w:t>
      </w:r>
      <w:r w:rsidR="006D7DA5">
        <w:rPr>
          <w:bCs/>
        </w:rPr>
        <w:t xml:space="preserve">Certain other propriety softwares have also been used for the process of analysis and </w:t>
      </w:r>
      <w:r w:rsidR="007D0C8C">
        <w:rPr>
          <w:bCs/>
        </w:rPr>
        <w:t>modelling. Tableau</w:t>
      </w:r>
      <w:r w:rsidR="006D7DA5">
        <w:rPr>
          <w:bCs/>
        </w:rPr>
        <w:t xml:space="preserve"> </w:t>
      </w:r>
      <w:r w:rsidR="004C1596">
        <w:rPr>
          <w:bCs/>
        </w:rPr>
        <w:t>version 2020.4 has been used to create advanced visualisations.</w:t>
      </w:r>
      <w:r w:rsidR="003F6AEE">
        <w:rPr>
          <w:bCs/>
        </w:rPr>
        <w:t>Tableau is beneficial for creating custom plot,dashboards with multiple option in charting and data manipulations.</w:t>
      </w:r>
      <w:r w:rsidR="004C1596">
        <w:rPr>
          <w:bCs/>
        </w:rPr>
        <w:t>AutoML tool Datarobot has been used to build challenger models.</w:t>
      </w:r>
      <w:r w:rsidR="003F6AEE">
        <w:rPr>
          <w:bCs/>
        </w:rPr>
        <w:t>Datarobot has an advantage of faster model executions due computing supported by multiple cores of spark cluster that has proved to be industry reliable.Datarobot also allows easy and robust deployment of Machine learning models.</w:t>
      </w:r>
    </w:p>
    <w:p w14:paraId="5CA5DCCC" w14:textId="6D7BCF64" w:rsidR="009D353E" w:rsidRDefault="00145476" w:rsidP="009D353E">
      <w:pPr>
        <w:pStyle w:val="ThesisBody"/>
        <w:tabs>
          <w:tab w:val="left" w:pos="720"/>
        </w:tabs>
        <w:contextualSpacing w:val="0"/>
        <w:rPr>
          <w:b/>
          <w:bCs/>
        </w:rPr>
      </w:pPr>
      <w:r>
        <w:rPr>
          <w:b/>
          <w:bCs/>
        </w:rPr>
        <w:t>3.6       Simulations</w:t>
      </w:r>
    </w:p>
    <w:p w14:paraId="302D8075" w14:textId="6DACAB98" w:rsidR="009D353E" w:rsidRDefault="009D353E" w:rsidP="00B704D9">
      <w:pPr>
        <w:pStyle w:val="ThesisBody"/>
        <w:tabs>
          <w:tab w:val="left" w:pos="720"/>
        </w:tabs>
        <w:contextualSpacing w:val="0"/>
        <w:rPr>
          <w:bCs/>
        </w:rPr>
      </w:pPr>
      <w:r>
        <w:rPr>
          <w:bCs/>
        </w:rPr>
        <w:lastRenderedPageBreak/>
        <w:t>Under this study the final part is to conduct simulations with forested values.</w:t>
      </w:r>
    </w:p>
    <w:p w14:paraId="143FCB4D" w14:textId="277DB038" w:rsidR="009D353E" w:rsidRDefault="009D353E" w:rsidP="00B704D9">
      <w:pPr>
        <w:pStyle w:val="ThesisBody"/>
        <w:tabs>
          <w:tab w:val="left" w:pos="720"/>
        </w:tabs>
        <w:contextualSpacing w:val="0"/>
        <w:rPr>
          <w:bCs/>
        </w:rPr>
      </w:pPr>
      <w:r>
        <w:rPr>
          <w:bCs/>
        </w:rPr>
        <w:t>Three simulation will be conducted:</w:t>
      </w:r>
    </w:p>
    <w:p w14:paraId="66E5962C" w14:textId="04AF1FE6" w:rsidR="00EF34EE" w:rsidRDefault="009D353E" w:rsidP="009D353E">
      <w:pPr>
        <w:pStyle w:val="ThesisBody"/>
        <w:numPr>
          <w:ilvl w:val="0"/>
          <w:numId w:val="3"/>
        </w:numPr>
        <w:tabs>
          <w:tab w:val="left" w:pos="720"/>
        </w:tabs>
        <w:contextualSpacing w:val="0"/>
        <w:rPr>
          <w:bCs/>
        </w:rPr>
      </w:pPr>
      <w:r>
        <w:rPr>
          <w:bCs/>
        </w:rPr>
        <w:t xml:space="preserve">Finding the returns from portfolio by creating the portfolio with weights assigned from MVO methods and comparing it with returns received from portfolio created </w:t>
      </w:r>
      <w:r w:rsidR="00EF34EE">
        <w:rPr>
          <w:bCs/>
        </w:rPr>
        <w:t>for the forecasted share prices through ML models. Portfolio weights for ML based model will in proportion to the percentage returns received from the stock.Here a rational investor will be considered who will invest in the proportion of expected returns a day in future through the ML algorithm.</w:t>
      </w:r>
    </w:p>
    <w:p w14:paraId="4D67688F" w14:textId="6CDA1F9F" w:rsidR="00EF34EE" w:rsidRDefault="00EF34EE" w:rsidP="009D353E">
      <w:pPr>
        <w:pStyle w:val="ThesisBody"/>
        <w:numPr>
          <w:ilvl w:val="0"/>
          <w:numId w:val="3"/>
        </w:numPr>
        <w:tabs>
          <w:tab w:val="left" w:pos="720"/>
        </w:tabs>
        <w:contextualSpacing w:val="0"/>
        <w:rPr>
          <w:bCs/>
        </w:rPr>
      </w:pPr>
      <w:r>
        <w:rPr>
          <w:bCs/>
        </w:rPr>
        <w:t>In this simulation a hybrid approach will be considered where the portfolio weights received from optimisation process will be used to setup portfolio and forecasted values from ML models for corresponding portfolio will be compared with actuals.</w:t>
      </w:r>
    </w:p>
    <w:p w14:paraId="7113F1B0" w14:textId="2FA6A136" w:rsidR="00EF34EE" w:rsidRDefault="00EF34EE" w:rsidP="009D353E">
      <w:pPr>
        <w:pStyle w:val="ThesisBody"/>
        <w:numPr>
          <w:ilvl w:val="0"/>
          <w:numId w:val="3"/>
        </w:numPr>
        <w:tabs>
          <w:tab w:val="left" w:pos="720"/>
        </w:tabs>
        <w:contextualSpacing w:val="0"/>
        <w:rPr>
          <w:bCs/>
        </w:rPr>
      </w:pPr>
      <w:r>
        <w:rPr>
          <w:bCs/>
        </w:rPr>
        <w:t xml:space="preserve">In this final simulation portfolio optimisation techniques will be compared </w:t>
      </w:r>
      <w:r w:rsidR="006724B8">
        <w:rPr>
          <w:bCs/>
        </w:rPr>
        <w:t>on days of market dip that happed in June,2022 and studied of these could predict future dips.</w:t>
      </w:r>
    </w:p>
    <w:p w14:paraId="2683623F" w14:textId="77777777" w:rsidR="00A914EE" w:rsidRDefault="00A914EE" w:rsidP="00A914EE">
      <w:pPr>
        <w:pStyle w:val="ThesisBody"/>
        <w:tabs>
          <w:tab w:val="left" w:pos="720"/>
        </w:tabs>
        <w:ind w:left="720"/>
        <w:contextualSpacing w:val="0"/>
        <w:rPr>
          <w:bCs/>
        </w:rPr>
      </w:pPr>
    </w:p>
    <w:p w14:paraId="7E2339FC" w14:textId="5EBD9016" w:rsidR="000C0CEC" w:rsidRDefault="000C0CEC" w:rsidP="000C0CEC">
      <w:pPr>
        <w:pStyle w:val="ThesisBody"/>
        <w:tabs>
          <w:tab w:val="left" w:pos="720"/>
        </w:tabs>
        <w:contextualSpacing w:val="0"/>
        <w:rPr>
          <w:b/>
          <w:bCs/>
        </w:rPr>
      </w:pPr>
      <w:r>
        <w:rPr>
          <w:b/>
          <w:bCs/>
        </w:rPr>
        <w:t>3.5       Summary</w:t>
      </w:r>
    </w:p>
    <w:p w14:paraId="6F362C33" w14:textId="10880AC4" w:rsidR="00AE1028" w:rsidRDefault="00951796" w:rsidP="00B704D9">
      <w:pPr>
        <w:pStyle w:val="ThesisBody"/>
        <w:tabs>
          <w:tab w:val="left" w:pos="720"/>
        </w:tabs>
        <w:contextualSpacing w:val="0"/>
        <w:rPr>
          <w:bCs/>
        </w:rPr>
      </w:pPr>
      <w:r>
        <w:rPr>
          <w:bCs/>
        </w:rPr>
        <w:t>Methodology of the study has been driven by two choices and its leading consequences.</w:t>
      </w:r>
      <w:r w:rsidR="00120A57">
        <w:rPr>
          <w:bCs/>
        </w:rPr>
        <w:t>Portfolio optimisation through MVO technique bases itself on annualised return and variance wherein sharpe ratio is used as a metric.Data being sourced from free public source has a daily granularity.MVO does not require feature engineering and uses data in raw form.</w:t>
      </w:r>
      <w:r w:rsidR="00AE1028">
        <w:rPr>
          <w:bCs/>
        </w:rPr>
        <w:t xml:space="preserve">MVO method is implemented in two ways first being random simulations of weights for each stock,with corresponding return and risk being captured.The other method uses </w:t>
      </w:r>
      <w:r w:rsidR="00847F2E">
        <w:rPr>
          <w:bCs/>
        </w:rPr>
        <w:t>python custom package to find optimum portfolio.</w:t>
      </w:r>
    </w:p>
    <w:p w14:paraId="604B20EE" w14:textId="43A6C090" w:rsidR="004844DB" w:rsidRDefault="00120A57" w:rsidP="00B704D9">
      <w:pPr>
        <w:pStyle w:val="ThesisBody"/>
        <w:tabs>
          <w:tab w:val="left" w:pos="720"/>
        </w:tabs>
        <w:contextualSpacing w:val="0"/>
        <w:rPr>
          <w:bCs/>
        </w:rPr>
      </w:pPr>
      <w:r>
        <w:rPr>
          <w:bCs/>
        </w:rPr>
        <w:t xml:space="preserve">Supervised learning methods require feature engineering to extract information from data.Use of ensemble models help in gaining optimum efficiency as proven in number of studies.This study is designed to forecast future value </w:t>
      </w:r>
      <w:r w:rsidR="004844DB">
        <w:rPr>
          <w:bCs/>
        </w:rPr>
        <w:t>of stock thus regression models are used.A pipeline of models is created using AutoML tool Datarobot and top performing models are chosen as challengers on the basis of MAPE as data not scaled before predictions.</w:t>
      </w:r>
    </w:p>
    <w:p w14:paraId="3D9C9383" w14:textId="13907FF8" w:rsidR="00591EEC" w:rsidRDefault="004844DB" w:rsidP="002064D3">
      <w:pPr>
        <w:pStyle w:val="ThesisBody"/>
        <w:tabs>
          <w:tab w:val="left" w:pos="720"/>
        </w:tabs>
        <w:contextualSpacing w:val="0"/>
      </w:pPr>
      <w:r>
        <w:rPr>
          <w:bCs/>
        </w:rPr>
        <w:t xml:space="preserve">Comparison of returns from the portfolio created through weights arrived at by MVO method is done with forecasts from the top  ML models.These simulations are conducted </w:t>
      </w:r>
      <w:r w:rsidR="00604270">
        <w:rPr>
          <w:bCs/>
        </w:rPr>
        <w:t xml:space="preserve">and discussed </w:t>
      </w:r>
      <w:r>
        <w:rPr>
          <w:bCs/>
        </w:rPr>
        <w:t xml:space="preserve">in “Results and Conclusion” section.  </w:t>
      </w:r>
    </w:p>
    <w:p w14:paraId="355471AF" w14:textId="0EC1C6DF" w:rsidR="00604270" w:rsidRDefault="00604270" w:rsidP="00604270">
      <w:pPr>
        <w:pStyle w:val="ChapterHeaders"/>
      </w:pPr>
      <w:r>
        <w:t>CHAPTER 4</w:t>
      </w:r>
    </w:p>
    <w:p w14:paraId="03425502" w14:textId="5FD28F24" w:rsidR="00B704D9" w:rsidRPr="00C96340" w:rsidRDefault="00F36097" w:rsidP="00604270">
      <w:pPr>
        <w:pStyle w:val="ThesisBody"/>
        <w:tabs>
          <w:tab w:val="left" w:pos="720"/>
        </w:tabs>
        <w:contextualSpacing w:val="0"/>
      </w:pPr>
      <w:r>
        <w:rPr>
          <w:noProof/>
          <w:lang w:val="en-US" w:eastAsia="en-US"/>
        </w:rPr>
        <mc:AlternateContent>
          <mc:Choice Requires="wps">
            <w:drawing>
              <wp:anchor distT="0" distB="0" distL="114300" distR="114300" simplePos="0" relativeHeight="251760640" behindDoc="0" locked="0" layoutInCell="1" allowOverlap="1" wp14:anchorId="7D2E87AA" wp14:editId="7D176E2E">
                <wp:simplePos x="0" y="0"/>
                <wp:positionH relativeFrom="page">
                  <wp:posOffset>1089660</wp:posOffset>
                </wp:positionH>
                <wp:positionV relativeFrom="page">
                  <wp:posOffset>900430</wp:posOffset>
                </wp:positionV>
                <wp:extent cx="5759450" cy="8891905"/>
                <wp:effectExtent l="0" t="0" r="12700" b="23495"/>
                <wp:wrapNone/>
                <wp:docPr id="57" name="Rectangle 5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4D01253" id="Rectangle 57" o:spid="_x0000_s1026" style="position:absolute;margin-left:85.8pt;margin-top:70.9pt;width:453.5pt;height:700.1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p>
    <w:p w14:paraId="22C3E88C" w14:textId="5D1344BB" w:rsidR="00B704D9" w:rsidRDefault="003F6AEE" w:rsidP="00B704D9">
      <w:pPr>
        <w:pStyle w:val="ChapterHeaders"/>
      </w:pPr>
      <w:r>
        <w:lastRenderedPageBreak/>
        <w:t>IMPLEMENTATION</w:t>
      </w:r>
    </w:p>
    <w:p w14:paraId="1E86DF82" w14:textId="77777777" w:rsidR="00401754" w:rsidRDefault="00401754" w:rsidP="00B704D9">
      <w:pPr>
        <w:pStyle w:val="ChapterHeaders"/>
      </w:pPr>
    </w:p>
    <w:p w14:paraId="222F078F" w14:textId="69EAAD77" w:rsidR="006E5EAD" w:rsidRDefault="00401754" w:rsidP="00401754">
      <w:pPr>
        <w:pStyle w:val="ThesisBody"/>
        <w:rPr>
          <w:rFonts w:asciiTheme="majorBidi" w:hAnsiTheme="majorBidi" w:cstheme="majorBidi"/>
          <w:b/>
        </w:rPr>
      </w:pPr>
      <w:r>
        <w:rPr>
          <w:rFonts w:asciiTheme="majorBidi" w:hAnsiTheme="majorBidi" w:cstheme="majorBidi"/>
          <w:b/>
        </w:rPr>
        <w:t xml:space="preserve">4.1       </w:t>
      </w:r>
      <w:r w:rsidRPr="00D3357D">
        <w:rPr>
          <w:rFonts w:asciiTheme="majorBidi" w:hAnsiTheme="majorBidi" w:cstheme="majorBidi"/>
          <w:b/>
        </w:rPr>
        <w:t>Introduction</w:t>
      </w:r>
    </w:p>
    <w:p w14:paraId="28C6DB60" w14:textId="72DCE632" w:rsidR="009C550D" w:rsidRDefault="005F2062" w:rsidP="005F2062">
      <w:pPr>
        <w:pStyle w:val="ThesisBody"/>
        <w:rPr>
          <w:rFonts w:asciiTheme="majorBidi" w:hAnsiTheme="majorBidi" w:cstheme="majorBidi"/>
        </w:rPr>
      </w:pPr>
      <w:r w:rsidRPr="005F2062">
        <w:rPr>
          <w:rFonts w:asciiTheme="majorBidi" w:hAnsiTheme="majorBidi" w:cstheme="majorBidi"/>
        </w:rPr>
        <w:t xml:space="preserve">Data </w:t>
      </w:r>
      <w:r>
        <w:rPr>
          <w:rFonts w:asciiTheme="majorBidi" w:hAnsiTheme="majorBidi" w:cstheme="majorBidi"/>
        </w:rPr>
        <w:t>was sourced from freely available public data source of yahoo finance.A set of ten stocks were chosen from the National stock exchange(NSE) benchmark index Nifty50.Past four and half year data was read through python package.This data was analysed for trends in Tableau,data was  smoothened through data manipulation in python.Stock data was in time series format with open,close price ,volume etc.This data was used to create optimlal portfolio using Monte Carlo simulation in python to find the efficient frontier.Mean variance optimisation was also done using Polyoft package of python.Optimum portfolios for maximum returns,maximum varianace and maximum sharpe ratio were obtained.</w:t>
      </w:r>
    </w:p>
    <w:p w14:paraId="1F78112A" w14:textId="231CFF42" w:rsidR="005F2062" w:rsidRDefault="007D0C8C" w:rsidP="005F2062">
      <w:pPr>
        <w:pStyle w:val="ThesisBody"/>
        <w:rPr>
          <w:rFonts w:asciiTheme="majorBidi" w:hAnsiTheme="majorBidi" w:cstheme="majorBidi"/>
        </w:rPr>
      </w:pPr>
      <w:r>
        <w:rPr>
          <w:rFonts w:asciiTheme="majorBidi" w:hAnsiTheme="majorBidi" w:cstheme="majorBidi"/>
        </w:rPr>
        <w:t>Challenger models,mostly ensemble models were developed in datarobot.These models were fed with data that was enriched through feature engineering.New features representing momentum indicators like simple moving average(SMA),Relative strength index(RSI) were created for multiple time periods like 7,14,50,100,200 were created.This data was split into train-test–validation set and fed into Datarobot to create select models which were further tuned to get optimal results.</w:t>
      </w:r>
      <w:r w:rsidR="00E5359D">
        <w:rPr>
          <w:rFonts w:asciiTheme="majorBidi" w:hAnsiTheme="majorBidi" w:cstheme="majorBidi"/>
        </w:rPr>
        <w:t>The predicted values from the test set which is unseen data is further used simulate trades in one data future.</w:t>
      </w:r>
    </w:p>
    <w:p w14:paraId="49AE46C5" w14:textId="77777777" w:rsidR="002064D3" w:rsidRDefault="002064D3" w:rsidP="005F2062">
      <w:pPr>
        <w:pStyle w:val="ThesisBody"/>
        <w:rPr>
          <w:rFonts w:asciiTheme="majorBidi" w:hAnsiTheme="majorBidi" w:cstheme="majorBidi"/>
        </w:rPr>
      </w:pPr>
    </w:p>
    <w:p w14:paraId="419261D6" w14:textId="3075D145" w:rsidR="00E5359D" w:rsidRDefault="00E5359D" w:rsidP="00E5359D">
      <w:pPr>
        <w:pStyle w:val="ThesisBody"/>
        <w:rPr>
          <w:rFonts w:asciiTheme="majorBidi" w:hAnsiTheme="majorBidi" w:cstheme="majorBidi"/>
          <w:b/>
        </w:rPr>
      </w:pPr>
      <w:r>
        <w:rPr>
          <w:rFonts w:asciiTheme="majorBidi" w:hAnsiTheme="majorBidi" w:cstheme="majorBidi"/>
          <w:b/>
        </w:rPr>
        <w:t>4.2       Data Extraction</w:t>
      </w:r>
    </w:p>
    <w:p w14:paraId="6F01730C" w14:textId="56BC847A" w:rsidR="00206D6C" w:rsidRDefault="00123669" w:rsidP="00E5359D">
      <w:pPr>
        <w:pStyle w:val="ThesisBody"/>
        <w:rPr>
          <w:rFonts w:asciiTheme="majorBidi" w:hAnsiTheme="majorBidi" w:cstheme="majorBidi"/>
        </w:rPr>
      </w:pPr>
      <w:r>
        <w:rPr>
          <w:rFonts w:asciiTheme="majorBidi" w:hAnsiTheme="majorBidi" w:cstheme="majorBidi"/>
        </w:rPr>
        <w:t xml:space="preserve">A representative </w:t>
      </w:r>
      <w:r w:rsidR="00206D6C">
        <w:rPr>
          <w:rFonts w:asciiTheme="majorBidi" w:hAnsiTheme="majorBidi" w:cstheme="majorBidi"/>
        </w:rPr>
        <w:t xml:space="preserve">set of </w:t>
      </w:r>
      <w:r>
        <w:rPr>
          <w:rFonts w:asciiTheme="majorBidi" w:hAnsiTheme="majorBidi" w:cstheme="majorBidi"/>
        </w:rPr>
        <w:t>stocks chosen from Nifty50 was selected for portfolio optimisation.</w:t>
      </w:r>
      <w:r w:rsidR="00DC692B">
        <w:rPr>
          <w:rFonts w:asciiTheme="majorBidi" w:hAnsiTheme="majorBidi" w:cstheme="majorBidi"/>
        </w:rPr>
        <w:t>The list includes stocks from different sectors of economy like services,consumer durables,telecom,power etc.Certain notable like State Bank of India is the largest public sector bank of India</w:t>
      </w:r>
      <w:r w:rsidR="00AE4385">
        <w:rPr>
          <w:rFonts w:asciiTheme="majorBidi" w:hAnsiTheme="majorBidi" w:cstheme="majorBidi"/>
        </w:rPr>
        <w:t>,Relaince Industries with a market cap of  US$203.74 billion and a revenue of US$97 billion,Tata consultancy services is the largest</w:t>
      </w:r>
      <w:r w:rsidR="009B49E4">
        <w:rPr>
          <w:rFonts w:asciiTheme="majorBidi" w:hAnsiTheme="majorBidi" w:cstheme="majorBidi"/>
        </w:rPr>
        <w:t xml:space="preserve"> Information technology and enabled services company in the world with a market capitalisation of US$200 billion.</w:t>
      </w:r>
    </w:p>
    <w:p w14:paraId="76A3555C" w14:textId="77777777" w:rsidR="002064D3" w:rsidRDefault="002064D3" w:rsidP="00E5359D">
      <w:pPr>
        <w:pStyle w:val="ThesisBody"/>
        <w:rPr>
          <w:rFonts w:asciiTheme="majorBidi" w:hAnsiTheme="majorBidi" w:cstheme="majorBidi"/>
        </w:rPr>
      </w:pPr>
    </w:p>
    <w:p w14:paraId="7586E9AC" w14:textId="38C19CA6" w:rsidR="00123669" w:rsidRDefault="002064D3" w:rsidP="00E5359D">
      <w:pPr>
        <w:pStyle w:val="ThesisBody"/>
        <w:rPr>
          <w:rFonts w:asciiTheme="majorBidi" w:hAnsiTheme="majorBidi" w:cstheme="majorBidi"/>
        </w:rPr>
      </w:pPr>
      <w:r>
        <w:rPr>
          <w:rFonts w:asciiTheme="majorBidi" w:hAnsiTheme="majorBidi" w:cstheme="majorBidi"/>
        </w:rPr>
        <w:t>Table 3</w:t>
      </w:r>
      <w:r w:rsidR="000B7E60">
        <w:rPr>
          <w:rFonts w:asciiTheme="majorBidi" w:hAnsiTheme="majorBidi" w:cstheme="majorBidi"/>
        </w:rPr>
        <w:t>: Stock List</w:t>
      </w:r>
    </w:p>
    <w:p w14:paraId="7F34B981" w14:textId="77777777" w:rsidR="002064D3" w:rsidRDefault="002064D3" w:rsidP="00E5359D">
      <w:pPr>
        <w:pStyle w:val="ThesisBody"/>
        <w:rPr>
          <w:rFonts w:asciiTheme="majorBidi" w:hAnsiTheme="majorBidi" w:cstheme="majorBidi"/>
        </w:rPr>
      </w:pPr>
    </w:p>
    <w:tbl>
      <w:tblPr>
        <w:tblW w:w="8480" w:type="dxa"/>
        <w:tblInd w:w="93" w:type="dxa"/>
        <w:tblLook w:val="04A0" w:firstRow="1" w:lastRow="0" w:firstColumn="1" w:lastColumn="0" w:noHBand="0" w:noVBand="1"/>
      </w:tblPr>
      <w:tblGrid>
        <w:gridCol w:w="4200"/>
        <w:gridCol w:w="2900"/>
        <w:gridCol w:w="1480"/>
      </w:tblGrid>
      <w:tr w:rsidR="00123669" w:rsidRPr="00123669" w14:paraId="673B5D2F" w14:textId="77777777" w:rsidTr="00123669">
        <w:trPr>
          <w:trHeight w:val="300"/>
        </w:trPr>
        <w:tc>
          <w:tcPr>
            <w:tcW w:w="420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7DDF4E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mpany Name</w:t>
            </w:r>
          </w:p>
        </w:tc>
        <w:tc>
          <w:tcPr>
            <w:tcW w:w="2900" w:type="dxa"/>
            <w:tcBorders>
              <w:top w:val="single" w:sz="4" w:space="0" w:color="auto"/>
              <w:left w:val="nil"/>
              <w:bottom w:val="single" w:sz="4" w:space="0" w:color="auto"/>
              <w:right w:val="single" w:sz="4" w:space="0" w:color="auto"/>
            </w:tcBorders>
            <w:shd w:val="clear" w:color="000000" w:fill="B8CCE4"/>
            <w:noWrap/>
            <w:vAlign w:val="bottom"/>
            <w:hideMark/>
          </w:tcPr>
          <w:p w14:paraId="0909E07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dustry</w:t>
            </w:r>
          </w:p>
        </w:tc>
        <w:tc>
          <w:tcPr>
            <w:tcW w:w="1380" w:type="dxa"/>
            <w:tcBorders>
              <w:top w:val="single" w:sz="4" w:space="0" w:color="auto"/>
              <w:left w:val="nil"/>
              <w:bottom w:val="single" w:sz="4" w:space="0" w:color="auto"/>
              <w:right w:val="single" w:sz="4" w:space="0" w:color="auto"/>
            </w:tcBorders>
            <w:shd w:val="clear" w:color="000000" w:fill="B8CCE4"/>
            <w:noWrap/>
            <w:vAlign w:val="bottom"/>
            <w:hideMark/>
          </w:tcPr>
          <w:p w14:paraId="5AF43FAB"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ymbol</w:t>
            </w:r>
          </w:p>
        </w:tc>
      </w:tr>
      <w:tr w:rsidR="00123669" w:rsidRPr="00123669" w14:paraId="07D4B3A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B72BAA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 Ports and Special Economic Zone Ltd.</w:t>
            </w:r>
          </w:p>
        </w:tc>
        <w:tc>
          <w:tcPr>
            <w:tcW w:w="2900" w:type="dxa"/>
            <w:tcBorders>
              <w:top w:val="nil"/>
              <w:left w:val="nil"/>
              <w:bottom w:val="single" w:sz="4" w:space="0" w:color="auto"/>
              <w:right w:val="single" w:sz="4" w:space="0" w:color="auto"/>
            </w:tcBorders>
            <w:shd w:val="clear" w:color="auto" w:fill="auto"/>
            <w:noWrap/>
            <w:vAlign w:val="bottom"/>
            <w:hideMark/>
          </w:tcPr>
          <w:p w14:paraId="2B6F65B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ervices</w:t>
            </w:r>
          </w:p>
        </w:tc>
        <w:tc>
          <w:tcPr>
            <w:tcW w:w="1380" w:type="dxa"/>
            <w:tcBorders>
              <w:top w:val="nil"/>
              <w:left w:val="nil"/>
              <w:bottom w:val="single" w:sz="4" w:space="0" w:color="auto"/>
              <w:right w:val="single" w:sz="4" w:space="0" w:color="auto"/>
            </w:tcBorders>
            <w:shd w:val="clear" w:color="auto" w:fill="auto"/>
            <w:noWrap/>
            <w:vAlign w:val="bottom"/>
            <w:hideMark/>
          </w:tcPr>
          <w:p w14:paraId="6B9D2D0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PORTS</w:t>
            </w:r>
          </w:p>
        </w:tc>
      </w:tr>
      <w:tr w:rsidR="00123669" w:rsidRPr="00123669" w14:paraId="5C051CE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05FC75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 Paints Ltd.</w:t>
            </w:r>
          </w:p>
        </w:tc>
        <w:tc>
          <w:tcPr>
            <w:tcW w:w="2900" w:type="dxa"/>
            <w:tcBorders>
              <w:top w:val="nil"/>
              <w:left w:val="nil"/>
              <w:bottom w:val="single" w:sz="4" w:space="0" w:color="auto"/>
              <w:right w:val="single" w:sz="4" w:space="0" w:color="auto"/>
            </w:tcBorders>
            <w:shd w:val="clear" w:color="auto" w:fill="auto"/>
            <w:noWrap/>
            <w:vAlign w:val="bottom"/>
            <w:hideMark/>
          </w:tcPr>
          <w:p w14:paraId="4138FC7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umer Durables</w:t>
            </w:r>
          </w:p>
        </w:tc>
        <w:tc>
          <w:tcPr>
            <w:tcW w:w="1380" w:type="dxa"/>
            <w:tcBorders>
              <w:top w:val="nil"/>
              <w:left w:val="nil"/>
              <w:bottom w:val="single" w:sz="4" w:space="0" w:color="auto"/>
              <w:right w:val="single" w:sz="4" w:space="0" w:color="auto"/>
            </w:tcBorders>
            <w:shd w:val="clear" w:color="auto" w:fill="auto"/>
            <w:noWrap/>
            <w:vAlign w:val="bottom"/>
            <w:hideMark/>
          </w:tcPr>
          <w:p w14:paraId="423A922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PAINT</w:t>
            </w:r>
          </w:p>
        </w:tc>
      </w:tr>
      <w:tr w:rsidR="00123669" w:rsidRPr="00123669" w14:paraId="490D8DF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B33DCF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 Airtel Ltd.</w:t>
            </w:r>
          </w:p>
        </w:tc>
        <w:tc>
          <w:tcPr>
            <w:tcW w:w="2900" w:type="dxa"/>
            <w:tcBorders>
              <w:top w:val="nil"/>
              <w:left w:val="nil"/>
              <w:bottom w:val="single" w:sz="4" w:space="0" w:color="auto"/>
              <w:right w:val="single" w:sz="4" w:space="0" w:color="auto"/>
            </w:tcBorders>
            <w:shd w:val="clear" w:color="auto" w:fill="auto"/>
            <w:noWrap/>
            <w:vAlign w:val="bottom"/>
            <w:hideMark/>
          </w:tcPr>
          <w:p w14:paraId="1FB07E9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elecommunication</w:t>
            </w:r>
          </w:p>
        </w:tc>
        <w:tc>
          <w:tcPr>
            <w:tcW w:w="1380" w:type="dxa"/>
            <w:tcBorders>
              <w:top w:val="nil"/>
              <w:left w:val="nil"/>
              <w:bottom w:val="single" w:sz="4" w:space="0" w:color="auto"/>
              <w:right w:val="single" w:sz="4" w:space="0" w:color="auto"/>
            </w:tcBorders>
            <w:shd w:val="clear" w:color="auto" w:fill="auto"/>
            <w:noWrap/>
            <w:vAlign w:val="bottom"/>
            <w:hideMark/>
          </w:tcPr>
          <w:p w14:paraId="50F4592A"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ARTL</w:t>
            </w:r>
          </w:p>
        </w:tc>
      </w:tr>
      <w:tr w:rsidR="00123669" w:rsidRPr="00123669" w14:paraId="3493FCE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80BA07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stan Unilever Ltd.</w:t>
            </w:r>
          </w:p>
        </w:tc>
        <w:tc>
          <w:tcPr>
            <w:tcW w:w="2900" w:type="dxa"/>
            <w:tcBorders>
              <w:top w:val="nil"/>
              <w:left w:val="nil"/>
              <w:bottom w:val="single" w:sz="4" w:space="0" w:color="auto"/>
              <w:right w:val="single" w:sz="4" w:space="0" w:color="auto"/>
            </w:tcBorders>
            <w:shd w:val="clear" w:color="auto" w:fill="auto"/>
            <w:noWrap/>
            <w:vAlign w:val="bottom"/>
            <w:hideMark/>
          </w:tcPr>
          <w:p w14:paraId="61187C8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ast Moving Consumer Goods</w:t>
            </w:r>
          </w:p>
        </w:tc>
        <w:tc>
          <w:tcPr>
            <w:tcW w:w="1380" w:type="dxa"/>
            <w:tcBorders>
              <w:top w:val="nil"/>
              <w:left w:val="nil"/>
              <w:bottom w:val="single" w:sz="4" w:space="0" w:color="auto"/>
              <w:right w:val="single" w:sz="4" w:space="0" w:color="auto"/>
            </w:tcBorders>
            <w:shd w:val="clear" w:color="auto" w:fill="auto"/>
            <w:noWrap/>
            <w:vAlign w:val="bottom"/>
            <w:hideMark/>
          </w:tcPr>
          <w:p w14:paraId="036E2B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NILVR</w:t>
            </w:r>
          </w:p>
        </w:tc>
      </w:tr>
      <w:tr w:rsidR="00123669" w:rsidRPr="00123669" w14:paraId="70648692" w14:textId="77777777" w:rsidTr="00123669">
        <w:trPr>
          <w:trHeight w:val="315"/>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C599C5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lastRenderedPageBreak/>
              <w:t>NTPC Ltd.</w:t>
            </w:r>
          </w:p>
        </w:tc>
        <w:tc>
          <w:tcPr>
            <w:tcW w:w="2900" w:type="dxa"/>
            <w:tcBorders>
              <w:top w:val="nil"/>
              <w:left w:val="nil"/>
              <w:bottom w:val="single" w:sz="4" w:space="0" w:color="auto"/>
              <w:right w:val="single" w:sz="4" w:space="0" w:color="auto"/>
            </w:tcBorders>
            <w:shd w:val="clear" w:color="auto" w:fill="auto"/>
            <w:noWrap/>
            <w:vAlign w:val="bottom"/>
            <w:hideMark/>
          </w:tcPr>
          <w:p w14:paraId="04D02D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Power</w:t>
            </w:r>
          </w:p>
        </w:tc>
        <w:tc>
          <w:tcPr>
            <w:tcW w:w="1380" w:type="dxa"/>
            <w:tcBorders>
              <w:top w:val="nil"/>
              <w:left w:val="nil"/>
              <w:bottom w:val="single" w:sz="4" w:space="0" w:color="auto"/>
              <w:right w:val="single" w:sz="4" w:space="0" w:color="auto"/>
            </w:tcBorders>
            <w:shd w:val="clear" w:color="auto" w:fill="auto"/>
            <w:noWrap/>
            <w:vAlign w:val="bottom"/>
            <w:hideMark/>
          </w:tcPr>
          <w:p w14:paraId="4172E91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w:t>
            </w:r>
          </w:p>
        </w:tc>
      </w:tr>
      <w:tr w:rsidR="00123669" w:rsidRPr="00123669" w14:paraId="05419A5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B74D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100F3CC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Oil Gas &amp; Consumable Fuels</w:t>
            </w:r>
          </w:p>
        </w:tc>
        <w:tc>
          <w:tcPr>
            <w:tcW w:w="1380" w:type="dxa"/>
            <w:tcBorders>
              <w:top w:val="nil"/>
              <w:left w:val="nil"/>
              <w:bottom w:val="single" w:sz="4" w:space="0" w:color="auto"/>
              <w:right w:val="single" w:sz="4" w:space="0" w:color="auto"/>
            </w:tcBorders>
            <w:shd w:val="clear" w:color="auto" w:fill="auto"/>
            <w:noWrap/>
            <w:vAlign w:val="bottom"/>
            <w:hideMark/>
          </w:tcPr>
          <w:p w14:paraId="339C10E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w:t>
            </w:r>
          </w:p>
        </w:tc>
      </w:tr>
      <w:tr w:rsidR="00123669" w:rsidRPr="00123669" w14:paraId="401E0AB7"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0CA60A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tate Bank of India</w:t>
            </w:r>
          </w:p>
        </w:tc>
        <w:tc>
          <w:tcPr>
            <w:tcW w:w="2900" w:type="dxa"/>
            <w:tcBorders>
              <w:top w:val="nil"/>
              <w:left w:val="nil"/>
              <w:bottom w:val="single" w:sz="4" w:space="0" w:color="auto"/>
              <w:right w:val="single" w:sz="4" w:space="0" w:color="auto"/>
            </w:tcBorders>
            <w:shd w:val="clear" w:color="auto" w:fill="auto"/>
            <w:noWrap/>
            <w:vAlign w:val="bottom"/>
            <w:hideMark/>
          </w:tcPr>
          <w:p w14:paraId="2EE9F1B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inancial Services</w:t>
            </w:r>
          </w:p>
        </w:tc>
        <w:tc>
          <w:tcPr>
            <w:tcW w:w="1380" w:type="dxa"/>
            <w:tcBorders>
              <w:top w:val="nil"/>
              <w:left w:val="nil"/>
              <w:bottom w:val="single" w:sz="4" w:space="0" w:color="auto"/>
              <w:right w:val="single" w:sz="4" w:space="0" w:color="auto"/>
            </w:tcBorders>
            <w:shd w:val="clear" w:color="auto" w:fill="auto"/>
            <w:noWrap/>
            <w:vAlign w:val="bottom"/>
            <w:hideMark/>
          </w:tcPr>
          <w:p w14:paraId="5FEA71D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BIN</w:t>
            </w:r>
          </w:p>
        </w:tc>
      </w:tr>
      <w:tr w:rsidR="00123669" w:rsidRPr="00123669" w14:paraId="20FBCACB"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DDE81"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 Pharmaceutical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6C9DD46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ealthcare</w:t>
            </w:r>
          </w:p>
        </w:tc>
        <w:tc>
          <w:tcPr>
            <w:tcW w:w="1380" w:type="dxa"/>
            <w:tcBorders>
              <w:top w:val="nil"/>
              <w:left w:val="nil"/>
              <w:bottom w:val="single" w:sz="4" w:space="0" w:color="auto"/>
              <w:right w:val="single" w:sz="4" w:space="0" w:color="auto"/>
            </w:tcBorders>
            <w:shd w:val="clear" w:color="auto" w:fill="auto"/>
            <w:noWrap/>
            <w:vAlign w:val="bottom"/>
            <w:hideMark/>
          </w:tcPr>
          <w:p w14:paraId="7DEA4F9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PHARMA</w:t>
            </w:r>
          </w:p>
        </w:tc>
      </w:tr>
      <w:tr w:rsidR="00123669" w:rsidRPr="00123669" w14:paraId="19D3CBE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769F821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ata Consultancy Services Ltd.</w:t>
            </w:r>
          </w:p>
        </w:tc>
        <w:tc>
          <w:tcPr>
            <w:tcW w:w="2900" w:type="dxa"/>
            <w:tcBorders>
              <w:top w:val="nil"/>
              <w:left w:val="nil"/>
              <w:bottom w:val="single" w:sz="4" w:space="0" w:color="auto"/>
              <w:right w:val="single" w:sz="4" w:space="0" w:color="auto"/>
            </w:tcBorders>
            <w:shd w:val="clear" w:color="auto" w:fill="auto"/>
            <w:noWrap/>
            <w:vAlign w:val="bottom"/>
            <w:hideMark/>
          </w:tcPr>
          <w:p w14:paraId="604FB7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formation Technology</w:t>
            </w:r>
          </w:p>
        </w:tc>
        <w:tc>
          <w:tcPr>
            <w:tcW w:w="1380" w:type="dxa"/>
            <w:tcBorders>
              <w:top w:val="nil"/>
              <w:left w:val="nil"/>
              <w:bottom w:val="single" w:sz="4" w:space="0" w:color="auto"/>
              <w:right w:val="single" w:sz="4" w:space="0" w:color="auto"/>
            </w:tcBorders>
            <w:shd w:val="clear" w:color="auto" w:fill="auto"/>
            <w:noWrap/>
            <w:vAlign w:val="bottom"/>
            <w:hideMark/>
          </w:tcPr>
          <w:p w14:paraId="6D4C0E7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CS</w:t>
            </w:r>
          </w:p>
        </w:tc>
      </w:tr>
      <w:tr w:rsidR="00123669" w:rsidRPr="00123669" w14:paraId="278D5F1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D41A99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Tech Cement Ltd.</w:t>
            </w:r>
          </w:p>
        </w:tc>
        <w:tc>
          <w:tcPr>
            <w:tcW w:w="2900" w:type="dxa"/>
            <w:tcBorders>
              <w:top w:val="nil"/>
              <w:left w:val="nil"/>
              <w:bottom w:val="single" w:sz="4" w:space="0" w:color="auto"/>
              <w:right w:val="single" w:sz="4" w:space="0" w:color="auto"/>
            </w:tcBorders>
            <w:shd w:val="clear" w:color="auto" w:fill="auto"/>
            <w:noWrap/>
            <w:vAlign w:val="bottom"/>
            <w:hideMark/>
          </w:tcPr>
          <w:p w14:paraId="0B13F5C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truction Materials</w:t>
            </w:r>
          </w:p>
        </w:tc>
        <w:tc>
          <w:tcPr>
            <w:tcW w:w="1380" w:type="dxa"/>
            <w:tcBorders>
              <w:top w:val="nil"/>
              <w:left w:val="nil"/>
              <w:bottom w:val="single" w:sz="4" w:space="0" w:color="auto"/>
              <w:right w:val="single" w:sz="4" w:space="0" w:color="auto"/>
            </w:tcBorders>
            <w:shd w:val="clear" w:color="auto" w:fill="auto"/>
            <w:noWrap/>
            <w:vAlign w:val="bottom"/>
            <w:hideMark/>
          </w:tcPr>
          <w:p w14:paraId="17C97B5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CEMCO</w:t>
            </w:r>
          </w:p>
        </w:tc>
      </w:tr>
    </w:tbl>
    <w:p w14:paraId="63029EC1" w14:textId="77777777" w:rsidR="00123669" w:rsidRDefault="00123669" w:rsidP="00E5359D">
      <w:pPr>
        <w:pStyle w:val="ThesisBody"/>
        <w:rPr>
          <w:rFonts w:asciiTheme="majorBidi" w:hAnsiTheme="majorBidi" w:cstheme="majorBidi"/>
        </w:rPr>
      </w:pPr>
    </w:p>
    <w:p w14:paraId="32EA07CD" w14:textId="5DB6C125" w:rsidR="00E5359D" w:rsidRDefault="00206D6C" w:rsidP="00E5359D">
      <w:pPr>
        <w:pStyle w:val="ThesisBody"/>
        <w:rPr>
          <w:rFonts w:asciiTheme="majorBidi" w:hAnsiTheme="majorBidi" w:cstheme="majorBidi"/>
        </w:rPr>
      </w:pPr>
      <w:r w:rsidRPr="00206D6C">
        <w:rPr>
          <w:rFonts w:asciiTheme="majorBidi" w:hAnsiTheme="majorBidi" w:cstheme="majorBidi"/>
        </w:rPr>
        <w:t>Data is downloaded from open source yahoo</w:t>
      </w:r>
      <w:r>
        <w:rPr>
          <w:rFonts w:asciiTheme="majorBidi" w:hAnsiTheme="majorBidi" w:cstheme="majorBidi"/>
        </w:rPr>
        <w:t xml:space="preserve"> </w:t>
      </w:r>
      <w:r w:rsidRPr="00206D6C">
        <w:rPr>
          <w:rFonts w:asciiTheme="majorBidi" w:hAnsiTheme="majorBidi" w:cstheme="majorBidi"/>
        </w:rPr>
        <w:t>finance database</w:t>
      </w:r>
      <w:r>
        <w:rPr>
          <w:rFonts w:asciiTheme="majorBidi" w:hAnsiTheme="majorBidi" w:cstheme="majorBidi"/>
        </w:rPr>
        <w:t>.Yfinance package o</w:t>
      </w:r>
      <w:r w:rsidR="00123669">
        <w:rPr>
          <w:rFonts w:asciiTheme="majorBidi" w:hAnsiTheme="majorBidi" w:cstheme="majorBidi"/>
        </w:rPr>
        <w:t>f python</w:t>
      </w:r>
      <w:r w:rsidR="00E25024">
        <w:rPr>
          <w:rFonts w:asciiTheme="majorBidi" w:hAnsiTheme="majorBidi" w:cstheme="majorBidi"/>
        </w:rPr>
        <w:t>.</w:t>
      </w:r>
      <w:r w:rsidR="00123669">
        <w:rPr>
          <w:rFonts w:asciiTheme="majorBidi" w:hAnsiTheme="majorBidi" w:cstheme="majorBidi"/>
        </w:rPr>
        <w:t xml:space="preserve"> </w:t>
      </w:r>
    </w:p>
    <w:p w14:paraId="78056D6A" w14:textId="77777777" w:rsidR="002064D3" w:rsidRDefault="002064D3" w:rsidP="00E5359D">
      <w:pPr>
        <w:pStyle w:val="ThesisBody"/>
        <w:rPr>
          <w:rFonts w:asciiTheme="majorBidi" w:hAnsiTheme="majorBidi" w:cstheme="majorBidi"/>
        </w:rPr>
      </w:pPr>
    </w:p>
    <w:p w14:paraId="1479071F" w14:textId="2B5E2853" w:rsidR="005B3940" w:rsidRDefault="005B3940"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563DB332" wp14:editId="4B4F6A8A">
            <wp:extent cx="5760085" cy="3028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head.PNG"/>
                    <pic:cNvPicPr/>
                  </pic:nvPicPr>
                  <pic:blipFill>
                    <a:blip r:embed="rId13">
                      <a:extLst>
                        <a:ext uri="{28A0092B-C50C-407E-A947-70E740481C1C}">
                          <a14:useLocalDpi xmlns:a14="http://schemas.microsoft.com/office/drawing/2010/main" val="0"/>
                        </a:ext>
                      </a:extLst>
                    </a:blip>
                    <a:stretch>
                      <a:fillRect/>
                    </a:stretch>
                  </pic:blipFill>
                  <pic:spPr>
                    <a:xfrm>
                      <a:off x="0" y="0"/>
                      <a:ext cx="5760085" cy="3028950"/>
                    </a:xfrm>
                    <a:prstGeom prst="rect">
                      <a:avLst/>
                    </a:prstGeom>
                  </pic:spPr>
                </pic:pic>
              </a:graphicData>
            </a:graphic>
          </wp:inline>
        </w:drawing>
      </w:r>
    </w:p>
    <w:p w14:paraId="034378B8" w14:textId="77777777" w:rsidR="002064D3" w:rsidRDefault="002064D3" w:rsidP="00E5359D">
      <w:pPr>
        <w:pStyle w:val="ThesisBody"/>
        <w:rPr>
          <w:rFonts w:asciiTheme="majorBidi" w:hAnsiTheme="majorBidi" w:cstheme="majorBidi"/>
        </w:rPr>
      </w:pPr>
    </w:p>
    <w:p w14:paraId="57F26105" w14:textId="77777777" w:rsidR="002064D3" w:rsidRDefault="002064D3" w:rsidP="002064D3">
      <w:pPr>
        <w:pStyle w:val="ThesisBody"/>
        <w:rPr>
          <w:rFonts w:asciiTheme="majorBidi" w:hAnsiTheme="majorBidi" w:cstheme="majorBidi"/>
        </w:rPr>
      </w:pPr>
      <w:r>
        <w:rPr>
          <w:rFonts w:asciiTheme="majorBidi" w:hAnsiTheme="majorBidi" w:cstheme="majorBidi"/>
        </w:rPr>
        <w:t>Fig 7:Data Download</w:t>
      </w:r>
    </w:p>
    <w:p w14:paraId="2520B382" w14:textId="77777777" w:rsidR="002064D3" w:rsidRDefault="002064D3" w:rsidP="00E25024">
      <w:pPr>
        <w:pStyle w:val="ThesisBody"/>
        <w:rPr>
          <w:rFonts w:asciiTheme="majorBidi" w:hAnsiTheme="majorBidi" w:cstheme="majorBidi"/>
        </w:rPr>
      </w:pPr>
    </w:p>
    <w:p w14:paraId="54D69452" w14:textId="37EB8DE2" w:rsidR="00E25024" w:rsidRDefault="00E25024" w:rsidP="00E25024">
      <w:pPr>
        <w:pStyle w:val="ThesisBody"/>
        <w:rPr>
          <w:rFonts w:asciiTheme="majorBidi" w:hAnsiTheme="majorBidi" w:cstheme="majorBidi"/>
        </w:rPr>
      </w:pPr>
      <w:r>
        <w:rPr>
          <w:rFonts w:asciiTheme="majorBidi" w:hAnsiTheme="majorBidi" w:cstheme="majorBidi"/>
        </w:rPr>
        <w:t>Data is received through “download” function to save data in a dataframe which is similar to a two-dimensional table.Data is downloaded for the period 26/10/2017 to 10/06/2022 for all ten stocks.data sanity is checked by looking at the top five records through .head() function.</w:t>
      </w:r>
    </w:p>
    <w:p w14:paraId="4D1605DA" w14:textId="288272F8" w:rsidR="004F266A" w:rsidRDefault="007F4770" w:rsidP="00E5359D">
      <w:pPr>
        <w:pStyle w:val="ThesisBody"/>
        <w:rPr>
          <w:rFonts w:asciiTheme="majorBidi" w:hAnsiTheme="majorBidi" w:cstheme="majorBidi"/>
        </w:rPr>
      </w:pPr>
      <w:r>
        <w:rPr>
          <w:rFonts w:asciiTheme="majorBidi" w:hAnsiTheme="majorBidi" w:cstheme="majorBidi"/>
        </w:rPr>
        <w:t>Data was downloaded for 10 stocks and downloaded into .csv files.</w:t>
      </w:r>
    </w:p>
    <w:p w14:paraId="2F815342" w14:textId="77777777" w:rsidR="003D24C3" w:rsidRDefault="003D24C3" w:rsidP="00E5359D">
      <w:pPr>
        <w:pStyle w:val="ThesisBody"/>
        <w:rPr>
          <w:rFonts w:asciiTheme="majorBidi" w:hAnsiTheme="majorBidi" w:cstheme="majorBidi"/>
        </w:rPr>
      </w:pPr>
    </w:p>
    <w:p w14:paraId="4087DF24" w14:textId="57BCCC60" w:rsidR="004F266A" w:rsidRDefault="004F266A" w:rsidP="004F266A">
      <w:pPr>
        <w:pStyle w:val="ThesisBody"/>
        <w:rPr>
          <w:rFonts w:asciiTheme="majorBidi" w:hAnsiTheme="majorBidi" w:cstheme="majorBidi"/>
          <w:b/>
        </w:rPr>
      </w:pPr>
      <w:r>
        <w:rPr>
          <w:rFonts w:asciiTheme="majorBidi" w:hAnsiTheme="majorBidi" w:cstheme="majorBidi"/>
          <w:b/>
        </w:rPr>
        <w:t xml:space="preserve">4.2       </w:t>
      </w:r>
      <w:r w:rsidR="000B7E60">
        <w:rPr>
          <w:rFonts w:asciiTheme="majorBidi" w:hAnsiTheme="majorBidi" w:cstheme="majorBidi"/>
          <w:b/>
        </w:rPr>
        <w:t xml:space="preserve">Initial </w:t>
      </w:r>
      <w:r>
        <w:rPr>
          <w:rFonts w:asciiTheme="majorBidi" w:hAnsiTheme="majorBidi" w:cstheme="majorBidi"/>
          <w:b/>
        </w:rPr>
        <w:t>Data Visualisation</w:t>
      </w:r>
    </w:p>
    <w:p w14:paraId="6A72FFAB" w14:textId="0F63E98A" w:rsidR="004F266A" w:rsidRDefault="0090043D" w:rsidP="004F266A">
      <w:pPr>
        <w:pStyle w:val="ThesisBody"/>
        <w:rPr>
          <w:rFonts w:asciiTheme="majorBidi" w:hAnsiTheme="majorBidi" w:cstheme="majorBidi"/>
          <w:bCs/>
        </w:rPr>
      </w:pPr>
      <w:r>
        <w:rPr>
          <w:rFonts w:asciiTheme="majorBidi" w:hAnsiTheme="majorBidi" w:cstheme="majorBidi"/>
          <w:bCs/>
        </w:rPr>
        <w:t>Visualisation of data from all the ten stocks on close price shows the trend of shared over past years.</w:t>
      </w:r>
      <w:r w:rsidR="004F266A">
        <w:rPr>
          <w:rFonts w:asciiTheme="majorBidi" w:hAnsiTheme="majorBidi" w:cstheme="majorBidi"/>
          <w:bCs/>
        </w:rPr>
        <w:t>Data at daily granularity has lot of noise leading to uneven pattern.</w:t>
      </w:r>
    </w:p>
    <w:p w14:paraId="07030F74" w14:textId="77777777" w:rsidR="003D24C3" w:rsidRDefault="003D24C3" w:rsidP="004F266A">
      <w:pPr>
        <w:pStyle w:val="ThesisBody"/>
        <w:rPr>
          <w:rFonts w:asciiTheme="majorBidi" w:hAnsiTheme="majorBidi" w:cstheme="majorBidi"/>
          <w:bCs/>
        </w:rPr>
      </w:pPr>
    </w:p>
    <w:p w14:paraId="48A24548" w14:textId="30D6A934" w:rsidR="004F266A" w:rsidRDefault="00994384" w:rsidP="004F266A">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23C1007E" wp14:editId="2F4D2CA6">
            <wp:extent cx="5760085" cy="3421380"/>
            <wp:effectExtent l="0" t="0" r="0" b="7620"/>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60085" cy="3421380"/>
                    </a:xfrm>
                    <a:prstGeom prst="rect">
                      <a:avLst/>
                    </a:prstGeom>
                  </pic:spPr>
                </pic:pic>
              </a:graphicData>
            </a:graphic>
          </wp:inline>
        </w:drawing>
      </w:r>
    </w:p>
    <w:p w14:paraId="362608C2" w14:textId="77777777" w:rsidR="00B96F1C" w:rsidRDefault="00B96F1C" w:rsidP="004F266A">
      <w:pPr>
        <w:pStyle w:val="ThesisBody"/>
        <w:rPr>
          <w:rFonts w:asciiTheme="majorBidi" w:hAnsiTheme="majorBidi" w:cstheme="majorBidi"/>
          <w:bCs/>
        </w:rPr>
      </w:pPr>
    </w:p>
    <w:p w14:paraId="327A840B" w14:textId="6B53FE1C" w:rsidR="002064D3" w:rsidRDefault="002064D3" w:rsidP="002064D3">
      <w:pPr>
        <w:pStyle w:val="ThesisBody"/>
        <w:rPr>
          <w:rFonts w:asciiTheme="majorBidi" w:hAnsiTheme="majorBidi" w:cstheme="majorBidi"/>
          <w:bCs/>
        </w:rPr>
      </w:pPr>
      <w:r>
        <w:rPr>
          <w:rFonts w:asciiTheme="majorBidi" w:hAnsiTheme="majorBidi" w:cstheme="majorBidi"/>
          <w:bCs/>
        </w:rPr>
        <w:t>Fig 8:Daily stock price movement for 10 stocks.</w:t>
      </w:r>
    </w:p>
    <w:p w14:paraId="508FAA06" w14:textId="77777777" w:rsidR="002064D3" w:rsidRDefault="002064D3" w:rsidP="004F266A">
      <w:pPr>
        <w:pStyle w:val="ThesisBody"/>
        <w:rPr>
          <w:rFonts w:asciiTheme="majorBidi" w:hAnsiTheme="majorBidi" w:cstheme="majorBidi"/>
          <w:bCs/>
        </w:rPr>
      </w:pPr>
    </w:p>
    <w:p w14:paraId="2C6F752B" w14:textId="1CD56E4E" w:rsidR="004F266A" w:rsidRDefault="0090043D" w:rsidP="004F266A">
      <w:pPr>
        <w:pStyle w:val="ThesisBody"/>
        <w:rPr>
          <w:rFonts w:asciiTheme="majorBidi" w:hAnsiTheme="majorBidi" w:cstheme="majorBidi"/>
          <w:bCs/>
        </w:rPr>
      </w:pPr>
      <w:r>
        <w:rPr>
          <w:rFonts w:asciiTheme="majorBidi" w:hAnsiTheme="majorBidi" w:cstheme="majorBidi"/>
          <w:bCs/>
        </w:rPr>
        <w:t xml:space="preserve">The sharp dip in February of 2020 was due to impact of Covid-19 which led to sharp decline in markets all over the world.The </w:t>
      </w:r>
      <w:r w:rsidR="00FE061E">
        <w:rPr>
          <w:rFonts w:asciiTheme="majorBidi" w:hAnsiTheme="majorBidi" w:cstheme="majorBidi"/>
          <w:bCs/>
        </w:rPr>
        <w:t>sharp peaks in September of 2021 till November of 2021 are due to businesses picking up in post lockdown period.Coming June 2022 markets again begin to decline which is visible in all the stocks dropping for said period.</w:t>
      </w:r>
    </w:p>
    <w:p w14:paraId="1C88FB05" w14:textId="77777777" w:rsidR="00FE061E" w:rsidRPr="004F266A" w:rsidRDefault="00FE061E" w:rsidP="004F266A">
      <w:pPr>
        <w:pStyle w:val="ThesisBody"/>
        <w:rPr>
          <w:rFonts w:asciiTheme="majorBidi" w:hAnsiTheme="majorBidi" w:cstheme="majorBidi"/>
          <w:bCs/>
        </w:rPr>
      </w:pPr>
    </w:p>
    <w:p w14:paraId="5FCBAB37" w14:textId="01C177F3" w:rsidR="00142B65" w:rsidRDefault="00142B65" w:rsidP="00142B65">
      <w:pPr>
        <w:pStyle w:val="ThesisBody"/>
        <w:rPr>
          <w:rFonts w:asciiTheme="majorBidi" w:hAnsiTheme="majorBidi" w:cstheme="majorBidi"/>
          <w:b/>
        </w:rPr>
      </w:pPr>
      <w:r>
        <w:rPr>
          <w:rFonts w:asciiTheme="majorBidi" w:hAnsiTheme="majorBidi" w:cstheme="majorBidi"/>
          <w:b/>
        </w:rPr>
        <w:t>4.2       Mean Variance Optimisation implementation</w:t>
      </w:r>
    </w:p>
    <w:p w14:paraId="7623620B" w14:textId="2925FE42" w:rsidR="0035337E" w:rsidRDefault="0012246B" w:rsidP="00142B65">
      <w:pPr>
        <w:pStyle w:val="ThesisBody"/>
        <w:rPr>
          <w:rFonts w:asciiTheme="majorBidi" w:hAnsiTheme="majorBidi" w:cstheme="majorBidi"/>
          <w:bCs/>
        </w:rPr>
      </w:pPr>
      <w:r w:rsidRPr="0012246B">
        <w:rPr>
          <w:rFonts w:asciiTheme="majorBidi" w:hAnsiTheme="majorBidi" w:cstheme="majorBidi"/>
          <w:bCs/>
        </w:rPr>
        <w:t>Mean variance optimisation is implemented in python</w:t>
      </w:r>
      <w:r>
        <w:rPr>
          <w:rFonts w:asciiTheme="majorBidi" w:hAnsiTheme="majorBidi" w:cstheme="majorBidi"/>
          <w:bCs/>
        </w:rPr>
        <w:t xml:space="preserve"> in two ways.First method involves use of python libraries to create annualised returns and co-variance matrix.Further calculating maximum returns, minimum variance, maximum Sharpe ratio portfolios.</w:t>
      </w:r>
    </w:p>
    <w:p w14:paraId="3197FBE0" w14:textId="2F8B2980" w:rsidR="00064F08" w:rsidRDefault="00064F08" w:rsidP="00142B65">
      <w:pPr>
        <w:pStyle w:val="ThesisBody"/>
        <w:rPr>
          <w:rFonts w:asciiTheme="majorBidi" w:hAnsiTheme="majorBidi" w:cstheme="majorBidi"/>
          <w:bCs/>
        </w:rPr>
      </w:pPr>
      <w:r>
        <w:rPr>
          <w:rFonts w:asciiTheme="majorBidi" w:hAnsiTheme="majorBidi" w:cstheme="majorBidi"/>
          <w:bCs/>
        </w:rPr>
        <w:t xml:space="preserve">After reading the stocks </w:t>
      </w:r>
      <w:r w:rsidR="00B96F1C">
        <w:rPr>
          <w:rFonts w:asciiTheme="majorBidi" w:hAnsiTheme="majorBidi" w:cstheme="majorBidi"/>
          <w:bCs/>
        </w:rPr>
        <w:t>data, First</w:t>
      </w:r>
      <w:r>
        <w:rPr>
          <w:rFonts w:asciiTheme="majorBidi" w:hAnsiTheme="majorBidi" w:cstheme="majorBidi"/>
          <w:bCs/>
        </w:rPr>
        <w:t xml:space="preserve"> step involves calculating percentage change o</w:t>
      </w:r>
      <w:r w:rsidR="00B96F1C">
        <w:rPr>
          <w:rFonts w:asciiTheme="majorBidi" w:hAnsiTheme="majorBidi" w:cstheme="majorBidi"/>
          <w:bCs/>
        </w:rPr>
        <w:t>n</w:t>
      </w:r>
      <w:r>
        <w:rPr>
          <w:rFonts w:asciiTheme="majorBidi" w:hAnsiTheme="majorBidi" w:cstheme="majorBidi"/>
          <w:bCs/>
        </w:rPr>
        <w:t xml:space="preserve"> returns.</w:t>
      </w:r>
    </w:p>
    <w:p w14:paraId="08C3E6C0" w14:textId="160E3A2F" w:rsidR="00B96F1C" w:rsidRDefault="00B96F1C" w:rsidP="00142B65">
      <w:pPr>
        <w:pStyle w:val="ThesisBody"/>
        <w:rPr>
          <w:rFonts w:asciiTheme="majorBidi" w:hAnsiTheme="majorBidi" w:cstheme="majorBidi"/>
          <w:bCs/>
        </w:rPr>
      </w:pPr>
      <w:r>
        <w:rPr>
          <w:rFonts w:asciiTheme="majorBidi" w:hAnsiTheme="majorBidi" w:cstheme="majorBidi"/>
          <w:bCs/>
        </w:rPr>
        <w:t>Pct_change function is used to find the percentage change is previous day’s adjusted close price to today’s adjusted close price.</w:t>
      </w:r>
    </w:p>
    <w:p w14:paraId="5CA78B60" w14:textId="259607DA" w:rsidR="00B42ACF" w:rsidRDefault="00B42ACF" w:rsidP="00142B65">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07B80014" wp14:editId="55D9D373">
            <wp:extent cx="5760085" cy="16732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5">
                      <a:extLst>
                        <a:ext uri="{28A0092B-C50C-407E-A947-70E740481C1C}">
                          <a14:useLocalDpi xmlns:a14="http://schemas.microsoft.com/office/drawing/2010/main" val="0"/>
                        </a:ext>
                      </a:extLst>
                    </a:blip>
                    <a:stretch>
                      <a:fillRect/>
                    </a:stretch>
                  </pic:blipFill>
                  <pic:spPr>
                    <a:xfrm>
                      <a:off x="0" y="0"/>
                      <a:ext cx="5760085" cy="1673225"/>
                    </a:xfrm>
                    <a:prstGeom prst="rect">
                      <a:avLst/>
                    </a:prstGeom>
                  </pic:spPr>
                </pic:pic>
              </a:graphicData>
            </a:graphic>
          </wp:inline>
        </w:drawing>
      </w:r>
    </w:p>
    <w:p w14:paraId="47781C32" w14:textId="77777777" w:rsidR="00A466DC" w:rsidRDefault="00A466DC" w:rsidP="00142B65">
      <w:pPr>
        <w:pStyle w:val="ThesisBody"/>
        <w:rPr>
          <w:rFonts w:asciiTheme="majorBidi" w:hAnsiTheme="majorBidi" w:cstheme="majorBidi"/>
          <w:bCs/>
        </w:rPr>
      </w:pPr>
    </w:p>
    <w:p w14:paraId="237557CE" w14:textId="4EE8505A" w:rsidR="00A466DC" w:rsidRDefault="00A466DC" w:rsidP="00A466DC">
      <w:pPr>
        <w:pStyle w:val="ThesisBody"/>
        <w:rPr>
          <w:rFonts w:asciiTheme="majorBidi" w:hAnsiTheme="majorBidi" w:cstheme="majorBidi"/>
          <w:bCs/>
          <w:noProof/>
        </w:rPr>
      </w:pPr>
      <w:r>
        <w:rPr>
          <w:rFonts w:asciiTheme="majorBidi" w:hAnsiTheme="majorBidi" w:cstheme="majorBidi"/>
          <w:bCs/>
          <w:noProof/>
        </w:rPr>
        <w:t>Fig 9-Code snippet for Percentage change calculation</w:t>
      </w:r>
    </w:p>
    <w:p w14:paraId="6AC6AD32" w14:textId="77777777" w:rsidR="00B96F1C" w:rsidRDefault="00064F08" w:rsidP="00142B65">
      <w:pPr>
        <w:pStyle w:val="ThesisBody"/>
        <w:rPr>
          <w:rFonts w:asciiTheme="majorBidi" w:hAnsiTheme="majorBidi" w:cstheme="majorBidi"/>
          <w:bCs/>
        </w:rPr>
      </w:pPr>
      <w:r>
        <w:rPr>
          <w:rFonts w:asciiTheme="majorBidi" w:hAnsiTheme="majorBidi" w:cstheme="majorBidi"/>
          <w:bCs/>
        </w:rPr>
        <w:t xml:space="preserve"> </w:t>
      </w:r>
    </w:p>
    <w:p w14:paraId="5E24A6C6" w14:textId="2F8969A4" w:rsidR="00B42ACF" w:rsidRDefault="00B42AC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45A6811C" wp14:editId="11F88ED2">
            <wp:extent cx="5760085" cy="3702685"/>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085" cy="3702685"/>
                    </a:xfrm>
                    <a:prstGeom prst="rect">
                      <a:avLst/>
                    </a:prstGeom>
                  </pic:spPr>
                </pic:pic>
              </a:graphicData>
            </a:graphic>
          </wp:inline>
        </w:drawing>
      </w:r>
    </w:p>
    <w:p w14:paraId="1E610AB6" w14:textId="77777777" w:rsidR="00B42ACF" w:rsidRDefault="00B42ACF" w:rsidP="00142B65">
      <w:pPr>
        <w:pStyle w:val="ThesisBody"/>
        <w:rPr>
          <w:rFonts w:asciiTheme="majorBidi" w:hAnsiTheme="majorBidi" w:cstheme="majorBidi"/>
          <w:bCs/>
        </w:rPr>
      </w:pPr>
    </w:p>
    <w:p w14:paraId="60A403A7" w14:textId="3DA642F0" w:rsidR="00A466DC" w:rsidRDefault="00A466DC" w:rsidP="00A466DC">
      <w:pPr>
        <w:pStyle w:val="ThesisBody"/>
        <w:rPr>
          <w:rFonts w:asciiTheme="majorBidi" w:hAnsiTheme="majorBidi" w:cstheme="majorBidi"/>
          <w:bCs/>
        </w:rPr>
      </w:pPr>
      <w:r>
        <w:rPr>
          <w:rFonts w:asciiTheme="majorBidi" w:hAnsiTheme="majorBidi" w:cstheme="majorBidi"/>
          <w:bCs/>
        </w:rPr>
        <w:t xml:space="preserve">Fig 10: Code Snippet rows display.                           </w:t>
      </w:r>
    </w:p>
    <w:p w14:paraId="609B9510" w14:textId="77777777" w:rsidR="00B42ACF" w:rsidRDefault="00B42ACF" w:rsidP="00142B65">
      <w:pPr>
        <w:pStyle w:val="ThesisBody"/>
        <w:rPr>
          <w:rFonts w:asciiTheme="majorBidi" w:hAnsiTheme="majorBidi" w:cstheme="majorBidi"/>
          <w:bCs/>
        </w:rPr>
      </w:pPr>
    </w:p>
    <w:p w14:paraId="7BEC5445" w14:textId="40DB50DF" w:rsidR="00147D54" w:rsidRDefault="00B42ACF" w:rsidP="00142B65">
      <w:pPr>
        <w:pStyle w:val="ThesisBody"/>
        <w:rPr>
          <w:rFonts w:asciiTheme="majorBidi" w:hAnsiTheme="majorBidi" w:cstheme="majorBidi"/>
          <w:bCs/>
        </w:rPr>
      </w:pPr>
      <w:r>
        <w:rPr>
          <w:rFonts w:asciiTheme="majorBidi" w:hAnsiTheme="majorBidi" w:cstheme="majorBidi"/>
          <w:bCs/>
        </w:rPr>
        <w:t>Monte-</w:t>
      </w:r>
      <w:r w:rsidR="003828EF">
        <w:rPr>
          <w:rFonts w:asciiTheme="majorBidi" w:hAnsiTheme="majorBidi" w:cstheme="majorBidi"/>
          <w:bCs/>
        </w:rPr>
        <w:t>C</w:t>
      </w:r>
      <w:r>
        <w:rPr>
          <w:rFonts w:asciiTheme="majorBidi" w:hAnsiTheme="majorBidi" w:cstheme="majorBidi"/>
          <w:bCs/>
        </w:rPr>
        <w:t xml:space="preserve">arlo simulation is done </w:t>
      </w:r>
      <w:r w:rsidR="00147D54">
        <w:rPr>
          <w:rFonts w:asciiTheme="majorBidi" w:hAnsiTheme="majorBidi" w:cstheme="majorBidi"/>
          <w:bCs/>
        </w:rPr>
        <w:t>to get</w:t>
      </w:r>
      <w:r>
        <w:rPr>
          <w:rFonts w:asciiTheme="majorBidi" w:hAnsiTheme="majorBidi" w:cstheme="majorBidi"/>
          <w:bCs/>
        </w:rPr>
        <w:t xml:space="preserve"> multiple combination of weights for each stock that add upto </w:t>
      </w:r>
      <w:r w:rsidR="00147D54">
        <w:rPr>
          <w:rFonts w:asciiTheme="majorBidi" w:hAnsiTheme="majorBidi" w:cstheme="majorBidi"/>
          <w:bCs/>
        </w:rPr>
        <w:t xml:space="preserve">one.1000 such rounds are runs to assign random weights this is done by using </w:t>
      </w:r>
      <w:r w:rsidR="00BA4351">
        <w:rPr>
          <w:rFonts w:asciiTheme="majorBidi" w:hAnsiTheme="majorBidi" w:cstheme="majorBidi"/>
          <w:bCs/>
        </w:rPr>
        <w:t>random.random_sample of numpy.</w:t>
      </w:r>
    </w:p>
    <w:p w14:paraId="38BA5779" w14:textId="77777777" w:rsidR="0058450C" w:rsidRDefault="0058450C" w:rsidP="00142B65">
      <w:pPr>
        <w:pStyle w:val="ThesisBody"/>
        <w:rPr>
          <w:rFonts w:asciiTheme="majorBidi" w:hAnsiTheme="majorBidi" w:cstheme="majorBidi"/>
          <w:bCs/>
        </w:rPr>
      </w:pPr>
    </w:p>
    <w:p w14:paraId="4279BBDF" w14:textId="5FBA9C57" w:rsidR="003828EF" w:rsidRDefault="00BA4351" w:rsidP="00142B65">
      <w:pPr>
        <w:pStyle w:val="ThesisBody"/>
        <w:rPr>
          <w:rFonts w:asciiTheme="majorBidi" w:hAnsiTheme="majorBidi" w:cstheme="majorBidi"/>
          <w:bCs/>
        </w:rPr>
      </w:pPr>
      <w:r>
        <w:rPr>
          <w:noProof/>
          <w:lang w:val="en-US" w:eastAsia="en-US"/>
        </w:rPr>
        <w:lastRenderedPageBreak/>
        <w:drawing>
          <wp:inline distT="0" distB="0" distL="0" distR="0" wp14:anchorId="0128EEC4" wp14:editId="683C6E2C">
            <wp:extent cx="5731510" cy="998855"/>
            <wp:effectExtent l="0" t="0" r="254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7"/>
                    <a:stretch>
                      <a:fillRect/>
                    </a:stretch>
                  </pic:blipFill>
                  <pic:spPr>
                    <a:xfrm>
                      <a:off x="0" y="0"/>
                      <a:ext cx="5731510" cy="998855"/>
                    </a:xfrm>
                    <a:prstGeom prst="rect">
                      <a:avLst/>
                    </a:prstGeom>
                  </pic:spPr>
                </pic:pic>
              </a:graphicData>
            </a:graphic>
          </wp:inline>
        </w:drawing>
      </w:r>
    </w:p>
    <w:p w14:paraId="150C9837" w14:textId="77777777" w:rsidR="0058450C" w:rsidRDefault="0058450C" w:rsidP="00142B65">
      <w:pPr>
        <w:pStyle w:val="ThesisBody"/>
        <w:rPr>
          <w:rFonts w:asciiTheme="majorBidi" w:hAnsiTheme="majorBidi" w:cstheme="majorBidi"/>
          <w:bCs/>
        </w:rPr>
      </w:pPr>
    </w:p>
    <w:p w14:paraId="1EA94201" w14:textId="6013B5BD" w:rsidR="00A466DC" w:rsidRDefault="00A466DC" w:rsidP="00142B65">
      <w:pPr>
        <w:pStyle w:val="ThesisBody"/>
        <w:rPr>
          <w:rFonts w:asciiTheme="majorBidi" w:hAnsiTheme="majorBidi" w:cstheme="majorBidi"/>
          <w:bCs/>
        </w:rPr>
      </w:pPr>
      <w:r>
        <w:rPr>
          <w:rFonts w:asciiTheme="majorBidi" w:hAnsiTheme="majorBidi" w:cstheme="majorBidi"/>
          <w:bCs/>
        </w:rPr>
        <w:t>Fig 1</w:t>
      </w:r>
      <w:r w:rsidR="002846BF">
        <w:rPr>
          <w:rFonts w:asciiTheme="majorBidi" w:hAnsiTheme="majorBidi" w:cstheme="majorBidi"/>
          <w:bCs/>
        </w:rPr>
        <w:t>1</w:t>
      </w:r>
      <w:r>
        <w:rPr>
          <w:rFonts w:asciiTheme="majorBidi" w:hAnsiTheme="majorBidi" w:cstheme="majorBidi"/>
          <w:bCs/>
        </w:rPr>
        <w:t>: Code Snippet for randomised weights generation</w:t>
      </w:r>
    </w:p>
    <w:p w14:paraId="1D76133D" w14:textId="77777777" w:rsidR="00A466DC" w:rsidRDefault="00A466DC" w:rsidP="00142B65">
      <w:pPr>
        <w:pStyle w:val="ThesisBody"/>
        <w:rPr>
          <w:rFonts w:asciiTheme="majorBidi" w:hAnsiTheme="majorBidi" w:cstheme="majorBidi"/>
          <w:bCs/>
        </w:rPr>
      </w:pPr>
    </w:p>
    <w:p w14:paraId="30B7F370" w14:textId="0DAAB549" w:rsidR="00BA4351" w:rsidRDefault="003045F2" w:rsidP="00142B65">
      <w:pPr>
        <w:pStyle w:val="ThesisBody"/>
        <w:rPr>
          <w:rFonts w:asciiTheme="majorBidi" w:hAnsiTheme="majorBidi" w:cstheme="majorBidi"/>
          <w:bCs/>
        </w:rPr>
      </w:pPr>
      <w:r>
        <w:rPr>
          <w:rFonts w:asciiTheme="majorBidi" w:hAnsiTheme="majorBidi" w:cstheme="majorBidi"/>
          <w:bCs/>
        </w:rPr>
        <w:t>Next step</w:t>
      </w:r>
      <w:r w:rsidR="00CB265E">
        <w:rPr>
          <w:rFonts w:asciiTheme="majorBidi" w:hAnsiTheme="majorBidi" w:cstheme="majorBidi"/>
          <w:bCs/>
        </w:rPr>
        <w:t>s</w:t>
      </w:r>
      <w:r>
        <w:rPr>
          <w:rFonts w:asciiTheme="majorBidi" w:hAnsiTheme="majorBidi" w:cstheme="majorBidi"/>
          <w:bCs/>
        </w:rPr>
        <w:t xml:space="preserve"> are looped to create mean annualised return under the </w:t>
      </w:r>
      <w:r w:rsidR="00A161F3">
        <w:rPr>
          <w:rFonts w:asciiTheme="majorBidi" w:hAnsiTheme="majorBidi" w:cstheme="majorBidi"/>
          <w:bCs/>
        </w:rPr>
        <w:t>conditions</w:t>
      </w:r>
      <w:r>
        <w:rPr>
          <w:rFonts w:asciiTheme="majorBidi" w:hAnsiTheme="majorBidi" w:cstheme="majorBidi"/>
          <w:bCs/>
        </w:rPr>
        <w:t xml:space="preserve"> of 252 trading days in year</w:t>
      </w:r>
      <w:r w:rsidR="00CB265E">
        <w:rPr>
          <w:rFonts w:asciiTheme="majorBidi" w:hAnsiTheme="majorBidi" w:cstheme="majorBidi"/>
          <w:bCs/>
        </w:rPr>
        <w:t xml:space="preserve"> for 1000 combination of portfolio </w:t>
      </w:r>
      <w:r w:rsidR="00373D51">
        <w:rPr>
          <w:rFonts w:asciiTheme="majorBidi" w:hAnsiTheme="majorBidi" w:cstheme="majorBidi"/>
          <w:bCs/>
        </w:rPr>
        <w:t>weights. This</w:t>
      </w:r>
      <w:r w:rsidR="00A161F3">
        <w:rPr>
          <w:rFonts w:asciiTheme="majorBidi" w:hAnsiTheme="majorBidi" w:cstheme="majorBidi"/>
          <w:bCs/>
        </w:rPr>
        <w:t xml:space="preserve"> is appended to an empty list ‘portfolio_returns’</w:t>
      </w:r>
    </w:p>
    <w:p w14:paraId="68F95914" w14:textId="77777777" w:rsidR="0058450C" w:rsidRDefault="0058450C" w:rsidP="00142B65">
      <w:pPr>
        <w:pStyle w:val="ThesisBody"/>
        <w:rPr>
          <w:rFonts w:asciiTheme="majorBidi" w:hAnsiTheme="majorBidi" w:cstheme="majorBidi"/>
          <w:bCs/>
        </w:rPr>
      </w:pPr>
    </w:p>
    <w:p w14:paraId="67162DBB" w14:textId="77777777" w:rsidR="00A161F3" w:rsidRDefault="00A161F3" w:rsidP="00142B65">
      <w:pPr>
        <w:pStyle w:val="ThesisBody"/>
        <w:rPr>
          <w:rFonts w:asciiTheme="majorBidi" w:hAnsiTheme="majorBidi" w:cstheme="majorBidi"/>
          <w:bCs/>
        </w:rPr>
      </w:pPr>
    </w:p>
    <w:p w14:paraId="59C64C4C" w14:textId="222129F4" w:rsidR="00CB265E" w:rsidRDefault="00CB265E"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D533182" wp14:editId="1C6EFF4D">
            <wp:extent cx="5731510" cy="62801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8">
                      <a:extLst>
                        <a:ext uri="{28A0092B-C50C-407E-A947-70E740481C1C}">
                          <a14:useLocalDpi xmlns:a14="http://schemas.microsoft.com/office/drawing/2010/main" val="0"/>
                        </a:ext>
                      </a:extLst>
                    </a:blip>
                    <a:stretch>
                      <a:fillRect/>
                    </a:stretch>
                  </pic:blipFill>
                  <pic:spPr>
                    <a:xfrm>
                      <a:off x="0" y="0"/>
                      <a:ext cx="5731510" cy="628015"/>
                    </a:xfrm>
                    <a:prstGeom prst="rect">
                      <a:avLst/>
                    </a:prstGeom>
                  </pic:spPr>
                </pic:pic>
              </a:graphicData>
            </a:graphic>
          </wp:inline>
        </w:drawing>
      </w:r>
    </w:p>
    <w:p w14:paraId="1AA38179" w14:textId="77777777" w:rsidR="0058450C" w:rsidRDefault="0058450C" w:rsidP="00142B65">
      <w:pPr>
        <w:pStyle w:val="ThesisBody"/>
        <w:rPr>
          <w:rFonts w:asciiTheme="majorBidi" w:hAnsiTheme="majorBidi" w:cstheme="majorBidi"/>
          <w:bCs/>
        </w:rPr>
      </w:pPr>
    </w:p>
    <w:p w14:paraId="2D6DBACF" w14:textId="03D7607D" w:rsidR="002846BF" w:rsidRDefault="002846BF" w:rsidP="002846BF">
      <w:pPr>
        <w:pStyle w:val="ThesisBody"/>
        <w:rPr>
          <w:rFonts w:asciiTheme="majorBidi" w:hAnsiTheme="majorBidi" w:cstheme="majorBidi"/>
          <w:bCs/>
        </w:rPr>
      </w:pPr>
      <w:r>
        <w:rPr>
          <w:rFonts w:asciiTheme="majorBidi" w:hAnsiTheme="majorBidi" w:cstheme="majorBidi"/>
          <w:bCs/>
        </w:rPr>
        <w:t>Fig 12: Code snippet for annualised return calculation</w:t>
      </w:r>
    </w:p>
    <w:p w14:paraId="6F2FEE9F" w14:textId="77777777" w:rsidR="002846BF" w:rsidRDefault="002846BF" w:rsidP="00142B65">
      <w:pPr>
        <w:pStyle w:val="ThesisBody"/>
        <w:rPr>
          <w:rFonts w:asciiTheme="majorBidi" w:hAnsiTheme="majorBidi" w:cstheme="majorBidi"/>
          <w:bCs/>
        </w:rPr>
      </w:pPr>
    </w:p>
    <w:p w14:paraId="1CE2373C" w14:textId="77777777" w:rsidR="002846BF" w:rsidRDefault="002846BF" w:rsidP="00142B65">
      <w:pPr>
        <w:pStyle w:val="ThesisBody"/>
        <w:rPr>
          <w:rFonts w:asciiTheme="majorBidi" w:hAnsiTheme="majorBidi" w:cstheme="majorBidi"/>
          <w:bCs/>
        </w:rPr>
      </w:pPr>
    </w:p>
    <w:p w14:paraId="322E069C" w14:textId="627AC34E" w:rsidR="00BA4351" w:rsidRDefault="00A161F3" w:rsidP="00142B65">
      <w:pPr>
        <w:pStyle w:val="ThesisBody"/>
        <w:rPr>
          <w:rFonts w:asciiTheme="majorBidi" w:hAnsiTheme="majorBidi" w:cstheme="majorBidi"/>
          <w:bCs/>
        </w:rPr>
      </w:pPr>
      <w:r>
        <w:rPr>
          <w:rFonts w:asciiTheme="majorBidi" w:hAnsiTheme="majorBidi" w:cstheme="majorBidi"/>
          <w:bCs/>
        </w:rPr>
        <w:t>Covariance</w:t>
      </w:r>
      <w:r w:rsidR="00373D51">
        <w:rPr>
          <w:rFonts w:asciiTheme="majorBidi" w:hAnsiTheme="majorBidi" w:cstheme="majorBidi"/>
          <w:bCs/>
        </w:rPr>
        <w:t xml:space="preserve"> in returns is calculated for trading days in an year and resulting variance in the portfolio is calculated to randomly generated portfolio weights.sqrt() function of </w:t>
      </w:r>
      <w:r w:rsidR="0058450C">
        <w:rPr>
          <w:rFonts w:asciiTheme="majorBidi" w:hAnsiTheme="majorBidi" w:cstheme="majorBidi"/>
          <w:bCs/>
        </w:rPr>
        <w:t>numpy is used to calculate the standard deviations which is attended in empty list portfolio_risk .</w:t>
      </w:r>
    </w:p>
    <w:p w14:paraId="5978FE91" w14:textId="11CAF2A5" w:rsidR="0058450C" w:rsidRDefault="0058450C" w:rsidP="00142B65">
      <w:pPr>
        <w:pStyle w:val="ThesisBody"/>
        <w:rPr>
          <w:rFonts w:asciiTheme="majorBidi" w:hAnsiTheme="majorBidi" w:cstheme="majorBidi"/>
          <w:bCs/>
        </w:rPr>
      </w:pPr>
    </w:p>
    <w:p w14:paraId="31CB61FC" w14:textId="77777777" w:rsidR="0058450C" w:rsidRDefault="0058450C" w:rsidP="00142B65">
      <w:pPr>
        <w:pStyle w:val="ThesisBody"/>
        <w:rPr>
          <w:rFonts w:asciiTheme="majorBidi" w:hAnsiTheme="majorBidi" w:cstheme="majorBidi"/>
          <w:bCs/>
        </w:rPr>
      </w:pPr>
    </w:p>
    <w:p w14:paraId="5F952F7B" w14:textId="70DBE644" w:rsidR="00A161F3" w:rsidRDefault="00A161F3"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3F1DB251" wp14:editId="5A313C21">
            <wp:extent cx="5731510" cy="1195705"/>
            <wp:effectExtent l="0" t="0" r="2540"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19">
                      <a:extLst>
                        <a:ext uri="{28A0092B-C50C-407E-A947-70E740481C1C}">
                          <a14:useLocalDpi xmlns:a14="http://schemas.microsoft.com/office/drawing/2010/main" val="0"/>
                        </a:ext>
                      </a:extLst>
                    </a:blip>
                    <a:stretch>
                      <a:fillRect/>
                    </a:stretch>
                  </pic:blipFill>
                  <pic:spPr>
                    <a:xfrm>
                      <a:off x="0" y="0"/>
                      <a:ext cx="5731510" cy="1195705"/>
                    </a:xfrm>
                    <a:prstGeom prst="rect">
                      <a:avLst/>
                    </a:prstGeom>
                  </pic:spPr>
                </pic:pic>
              </a:graphicData>
            </a:graphic>
          </wp:inline>
        </w:drawing>
      </w:r>
    </w:p>
    <w:p w14:paraId="66017DF7" w14:textId="77777777" w:rsidR="0058450C" w:rsidRDefault="0058450C" w:rsidP="00142B65">
      <w:pPr>
        <w:pStyle w:val="ThesisBody"/>
        <w:rPr>
          <w:rFonts w:asciiTheme="majorBidi" w:hAnsiTheme="majorBidi" w:cstheme="majorBidi"/>
          <w:bCs/>
        </w:rPr>
      </w:pPr>
    </w:p>
    <w:p w14:paraId="7A428A87" w14:textId="64DFF9C1" w:rsidR="002846BF" w:rsidRDefault="002846BF" w:rsidP="002846BF">
      <w:pPr>
        <w:pStyle w:val="ThesisBody"/>
        <w:rPr>
          <w:rFonts w:asciiTheme="majorBidi" w:hAnsiTheme="majorBidi" w:cstheme="majorBidi"/>
          <w:bCs/>
        </w:rPr>
      </w:pPr>
      <w:r>
        <w:rPr>
          <w:rFonts w:asciiTheme="majorBidi" w:hAnsiTheme="majorBidi" w:cstheme="majorBidi"/>
          <w:bCs/>
        </w:rPr>
        <w:t>Fig 1</w:t>
      </w:r>
      <w:r w:rsidR="00353C10">
        <w:rPr>
          <w:rFonts w:asciiTheme="majorBidi" w:hAnsiTheme="majorBidi" w:cstheme="majorBidi"/>
          <w:bCs/>
        </w:rPr>
        <w:t>3</w:t>
      </w:r>
      <w:r>
        <w:rPr>
          <w:rFonts w:asciiTheme="majorBidi" w:hAnsiTheme="majorBidi" w:cstheme="majorBidi"/>
          <w:bCs/>
        </w:rPr>
        <w:t>: Code snippet for covariance and standard deviation calculation</w:t>
      </w:r>
    </w:p>
    <w:p w14:paraId="33C53659" w14:textId="77777777" w:rsidR="007D7B55" w:rsidRDefault="007D7B55" w:rsidP="002846BF">
      <w:pPr>
        <w:pStyle w:val="ThesisBody"/>
        <w:rPr>
          <w:rFonts w:asciiTheme="majorBidi" w:hAnsiTheme="majorBidi" w:cstheme="majorBidi"/>
          <w:bCs/>
        </w:rPr>
      </w:pPr>
    </w:p>
    <w:p w14:paraId="430E0CFC" w14:textId="77777777" w:rsidR="002846BF" w:rsidRDefault="002846BF" w:rsidP="00142B65">
      <w:pPr>
        <w:pStyle w:val="ThesisBody"/>
        <w:rPr>
          <w:rFonts w:asciiTheme="majorBidi" w:hAnsiTheme="majorBidi" w:cstheme="majorBidi"/>
          <w:bCs/>
        </w:rPr>
      </w:pPr>
    </w:p>
    <w:p w14:paraId="0D1503E1" w14:textId="77777777" w:rsidR="002846BF" w:rsidRDefault="002846BF" w:rsidP="00142B65">
      <w:pPr>
        <w:pStyle w:val="ThesisBody"/>
        <w:rPr>
          <w:rFonts w:asciiTheme="majorBidi" w:hAnsiTheme="majorBidi" w:cstheme="majorBidi"/>
          <w:bCs/>
        </w:rPr>
      </w:pPr>
    </w:p>
    <w:p w14:paraId="5E27D124" w14:textId="4A0CBED3" w:rsidR="00A161F3" w:rsidRDefault="0058450C" w:rsidP="00142B65">
      <w:pPr>
        <w:pStyle w:val="ThesisBody"/>
        <w:rPr>
          <w:rFonts w:asciiTheme="majorBidi" w:hAnsiTheme="majorBidi" w:cstheme="majorBidi"/>
          <w:bCs/>
        </w:rPr>
      </w:pPr>
      <w:r>
        <w:rPr>
          <w:rFonts w:asciiTheme="majorBidi" w:hAnsiTheme="majorBidi" w:cstheme="majorBidi"/>
          <w:bCs/>
        </w:rPr>
        <w:lastRenderedPageBreak/>
        <w:t>In the last step of block code sharpe ratio is calculated using annualised_return and standard deviation generated combinations.</w:t>
      </w:r>
    </w:p>
    <w:p w14:paraId="4149F8B7" w14:textId="4DD76836" w:rsidR="0058450C" w:rsidRDefault="0058450C" w:rsidP="00142B65">
      <w:pPr>
        <w:pStyle w:val="ThesisBody"/>
        <w:rPr>
          <w:rFonts w:asciiTheme="majorBidi" w:hAnsiTheme="majorBidi" w:cstheme="majorBidi"/>
          <w:bCs/>
        </w:rPr>
      </w:pPr>
    </w:p>
    <w:p w14:paraId="5BC5B063" w14:textId="77777777" w:rsidR="0058450C" w:rsidRDefault="0058450C" w:rsidP="00142B65">
      <w:pPr>
        <w:pStyle w:val="ThesisBody"/>
        <w:rPr>
          <w:rFonts w:asciiTheme="majorBidi" w:hAnsiTheme="majorBidi" w:cstheme="majorBidi"/>
          <w:bCs/>
        </w:rPr>
      </w:pPr>
    </w:p>
    <w:p w14:paraId="5F160389" w14:textId="77777777" w:rsidR="007D7B55" w:rsidRDefault="007D7B55" w:rsidP="00142B65">
      <w:pPr>
        <w:pStyle w:val="ThesisBody"/>
        <w:rPr>
          <w:rFonts w:asciiTheme="majorBidi" w:hAnsiTheme="majorBidi" w:cstheme="majorBidi"/>
          <w:bCs/>
        </w:rPr>
      </w:pPr>
    </w:p>
    <w:p w14:paraId="031A3FBE" w14:textId="63C49550" w:rsidR="0058450C" w:rsidRDefault="0058450C"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7A11C3F" wp14:editId="4594A940">
            <wp:extent cx="5731510" cy="698500"/>
            <wp:effectExtent l="0" t="0" r="254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0">
                      <a:extLst>
                        <a:ext uri="{28A0092B-C50C-407E-A947-70E740481C1C}">
                          <a14:useLocalDpi xmlns:a14="http://schemas.microsoft.com/office/drawing/2010/main" val="0"/>
                        </a:ext>
                      </a:extLst>
                    </a:blip>
                    <a:stretch>
                      <a:fillRect/>
                    </a:stretch>
                  </pic:blipFill>
                  <pic:spPr>
                    <a:xfrm>
                      <a:off x="0" y="0"/>
                      <a:ext cx="5731510" cy="698500"/>
                    </a:xfrm>
                    <a:prstGeom prst="rect">
                      <a:avLst/>
                    </a:prstGeom>
                  </pic:spPr>
                </pic:pic>
              </a:graphicData>
            </a:graphic>
          </wp:inline>
        </w:drawing>
      </w:r>
    </w:p>
    <w:p w14:paraId="3206204E" w14:textId="5CB3A1EA" w:rsidR="00BA4351" w:rsidRDefault="00BA4351" w:rsidP="00142B65">
      <w:pPr>
        <w:pStyle w:val="ThesisBody"/>
        <w:rPr>
          <w:rFonts w:asciiTheme="majorBidi" w:hAnsiTheme="majorBidi" w:cstheme="majorBidi"/>
          <w:bCs/>
        </w:rPr>
      </w:pPr>
    </w:p>
    <w:p w14:paraId="5DCA65E8" w14:textId="04C0F7FE" w:rsidR="007D7B55" w:rsidRDefault="007D7B55" w:rsidP="007D7B55">
      <w:pPr>
        <w:pStyle w:val="ThesisBody"/>
        <w:rPr>
          <w:rFonts w:asciiTheme="majorBidi" w:hAnsiTheme="majorBidi" w:cstheme="majorBidi"/>
          <w:bCs/>
        </w:rPr>
      </w:pPr>
      <w:r>
        <w:rPr>
          <w:rFonts w:asciiTheme="majorBidi" w:hAnsiTheme="majorBidi" w:cstheme="majorBidi"/>
          <w:bCs/>
        </w:rPr>
        <w:t>Fig 1</w:t>
      </w:r>
      <w:r w:rsidR="00353C10">
        <w:rPr>
          <w:rFonts w:asciiTheme="majorBidi" w:hAnsiTheme="majorBidi" w:cstheme="majorBidi"/>
          <w:bCs/>
        </w:rPr>
        <w:t>4</w:t>
      </w:r>
      <w:r>
        <w:rPr>
          <w:rFonts w:asciiTheme="majorBidi" w:hAnsiTheme="majorBidi" w:cstheme="majorBidi"/>
          <w:bCs/>
        </w:rPr>
        <w:t>: Code snippet for Sharpe ratio calculation</w:t>
      </w:r>
    </w:p>
    <w:p w14:paraId="76094C8B" w14:textId="77777777" w:rsidR="007D7B55" w:rsidRDefault="007D7B55" w:rsidP="00142B65">
      <w:pPr>
        <w:pStyle w:val="ThesisBody"/>
        <w:rPr>
          <w:rFonts w:asciiTheme="majorBidi" w:hAnsiTheme="majorBidi" w:cstheme="majorBidi"/>
          <w:bCs/>
        </w:rPr>
      </w:pPr>
    </w:p>
    <w:p w14:paraId="725768E5" w14:textId="3D7B51B1" w:rsidR="0091362F" w:rsidRDefault="0091362F" w:rsidP="00142B65">
      <w:pPr>
        <w:pStyle w:val="ThesisBody"/>
        <w:rPr>
          <w:rFonts w:asciiTheme="majorBidi" w:hAnsiTheme="majorBidi" w:cstheme="majorBidi"/>
          <w:bCs/>
        </w:rPr>
      </w:pPr>
      <w:r>
        <w:rPr>
          <w:rFonts w:asciiTheme="majorBidi" w:hAnsiTheme="majorBidi" w:cstheme="majorBidi"/>
          <w:bCs/>
        </w:rPr>
        <w:t>These lists are converted into numpy arrays and collated to obtain a list that contains corresponding randomised portfolio weight based entries of return,risk,sharpe ratio and weights for ten stock in the portfolio</w:t>
      </w:r>
      <w:r w:rsidR="000720AF">
        <w:rPr>
          <w:rFonts w:asciiTheme="majorBidi" w:hAnsiTheme="majorBidi" w:cstheme="majorBidi"/>
          <w:bCs/>
        </w:rPr>
        <w:t xml:space="preserve"> </w:t>
      </w:r>
    </w:p>
    <w:p w14:paraId="65DA511A" w14:textId="77777777" w:rsidR="000720AF" w:rsidRDefault="000720AF" w:rsidP="00142B65">
      <w:pPr>
        <w:pStyle w:val="ThesisBody"/>
        <w:rPr>
          <w:rFonts w:asciiTheme="majorBidi" w:hAnsiTheme="majorBidi" w:cstheme="majorBidi"/>
          <w:bCs/>
        </w:rPr>
      </w:pPr>
    </w:p>
    <w:p w14:paraId="44128818" w14:textId="22B75CD6" w:rsidR="000720AF" w:rsidRDefault="000720A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F715269" wp14:editId="10261FC7">
            <wp:extent cx="5731510" cy="838200"/>
            <wp:effectExtent l="0" t="0" r="254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838200"/>
                    </a:xfrm>
                    <a:prstGeom prst="rect">
                      <a:avLst/>
                    </a:prstGeom>
                  </pic:spPr>
                </pic:pic>
              </a:graphicData>
            </a:graphic>
          </wp:inline>
        </w:drawing>
      </w:r>
    </w:p>
    <w:p w14:paraId="39BA4B39" w14:textId="77777777" w:rsidR="009F5919" w:rsidRDefault="009F5919" w:rsidP="00142B65">
      <w:pPr>
        <w:pStyle w:val="ThesisBody"/>
        <w:rPr>
          <w:rFonts w:asciiTheme="majorBidi" w:hAnsiTheme="majorBidi" w:cstheme="majorBidi"/>
          <w:bCs/>
        </w:rPr>
      </w:pPr>
    </w:p>
    <w:p w14:paraId="5436459C" w14:textId="75A74034" w:rsidR="00353C10" w:rsidRDefault="00353C10" w:rsidP="00353C10">
      <w:pPr>
        <w:pStyle w:val="ThesisBody"/>
        <w:rPr>
          <w:rFonts w:asciiTheme="majorBidi" w:hAnsiTheme="majorBidi" w:cstheme="majorBidi"/>
          <w:bCs/>
        </w:rPr>
      </w:pPr>
      <w:r>
        <w:rPr>
          <w:rFonts w:asciiTheme="majorBidi" w:hAnsiTheme="majorBidi" w:cstheme="majorBidi"/>
          <w:bCs/>
        </w:rPr>
        <w:t>Fig 15: Code snippet for structuring results in list format</w:t>
      </w:r>
    </w:p>
    <w:p w14:paraId="6AA84399" w14:textId="77777777" w:rsidR="00353C10" w:rsidRDefault="00353C10" w:rsidP="00142B65">
      <w:pPr>
        <w:pStyle w:val="ThesisBody"/>
        <w:rPr>
          <w:rFonts w:asciiTheme="majorBidi" w:hAnsiTheme="majorBidi" w:cstheme="majorBidi"/>
          <w:bCs/>
        </w:rPr>
      </w:pPr>
    </w:p>
    <w:p w14:paraId="795898FD" w14:textId="44BA4A1E" w:rsidR="000720AF" w:rsidRDefault="000720AF" w:rsidP="00142B65">
      <w:pPr>
        <w:pStyle w:val="ThesisBody"/>
        <w:rPr>
          <w:rFonts w:asciiTheme="majorBidi" w:hAnsiTheme="majorBidi" w:cstheme="majorBidi"/>
          <w:bCs/>
        </w:rPr>
      </w:pPr>
      <w:r>
        <w:rPr>
          <w:rFonts w:asciiTheme="majorBidi" w:hAnsiTheme="majorBidi" w:cstheme="majorBidi"/>
          <w:bCs/>
        </w:rPr>
        <w:t>These are further saved in dataframe for easy reference and seach.</w:t>
      </w:r>
    </w:p>
    <w:p w14:paraId="61A1A574" w14:textId="0D49583C" w:rsidR="000720AF" w:rsidRDefault="000720A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51CABD34" wp14:editId="4BA3CCD2">
            <wp:extent cx="5731510" cy="2357755"/>
            <wp:effectExtent l="0" t="0" r="2540" b="4445"/>
            <wp:docPr id="68" name="Picture 68"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email&#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2357755"/>
                    </a:xfrm>
                    <a:prstGeom prst="rect">
                      <a:avLst/>
                    </a:prstGeom>
                  </pic:spPr>
                </pic:pic>
              </a:graphicData>
            </a:graphic>
          </wp:inline>
        </w:drawing>
      </w:r>
    </w:p>
    <w:p w14:paraId="1E6ED637" w14:textId="77777777" w:rsidR="00353C10" w:rsidRDefault="00353C10" w:rsidP="00142B65">
      <w:pPr>
        <w:pStyle w:val="ThesisBody"/>
        <w:rPr>
          <w:rFonts w:asciiTheme="majorBidi" w:hAnsiTheme="majorBidi" w:cstheme="majorBidi"/>
          <w:bCs/>
        </w:rPr>
      </w:pPr>
    </w:p>
    <w:p w14:paraId="727536CD" w14:textId="29F24CF7" w:rsidR="00353C10" w:rsidRDefault="00353C10" w:rsidP="00353C10">
      <w:pPr>
        <w:pStyle w:val="ThesisBody"/>
        <w:rPr>
          <w:rFonts w:asciiTheme="majorBidi" w:hAnsiTheme="majorBidi" w:cstheme="majorBidi"/>
          <w:bCs/>
        </w:rPr>
      </w:pPr>
      <w:r>
        <w:rPr>
          <w:rFonts w:asciiTheme="majorBidi" w:hAnsiTheme="majorBidi" w:cstheme="majorBidi"/>
          <w:bCs/>
        </w:rPr>
        <w:t>Fig 16: Code snippet for saving results in dataframe and results display</w:t>
      </w:r>
    </w:p>
    <w:p w14:paraId="7BE7280E" w14:textId="3AE5FA73" w:rsidR="0091362F" w:rsidRDefault="000720AF" w:rsidP="00142B65">
      <w:pPr>
        <w:pStyle w:val="ThesisBody"/>
        <w:rPr>
          <w:rFonts w:asciiTheme="majorBidi" w:hAnsiTheme="majorBidi" w:cstheme="majorBidi"/>
          <w:bCs/>
        </w:rPr>
      </w:pPr>
      <w:r>
        <w:rPr>
          <w:rFonts w:asciiTheme="majorBidi" w:hAnsiTheme="majorBidi" w:cstheme="majorBidi"/>
          <w:bCs/>
        </w:rPr>
        <w:lastRenderedPageBreak/>
        <w:t xml:space="preserve">Next step involves finding optimum porfolios as per </w:t>
      </w:r>
      <w:r w:rsidR="00651F2A">
        <w:rPr>
          <w:rFonts w:asciiTheme="majorBidi" w:hAnsiTheme="majorBidi" w:cstheme="majorBidi"/>
          <w:bCs/>
        </w:rPr>
        <w:t>return and risk appetite.</w:t>
      </w:r>
    </w:p>
    <w:p w14:paraId="23C5E8BE" w14:textId="6C0D6F8F" w:rsidR="00651F2A" w:rsidRDefault="00651F2A" w:rsidP="00142B65">
      <w:pPr>
        <w:pStyle w:val="ThesisBody"/>
        <w:rPr>
          <w:rFonts w:asciiTheme="majorBidi" w:hAnsiTheme="majorBidi" w:cstheme="majorBidi"/>
          <w:bCs/>
        </w:rPr>
      </w:pPr>
      <w:r>
        <w:rPr>
          <w:rFonts w:asciiTheme="majorBidi" w:hAnsiTheme="majorBidi" w:cstheme="majorBidi"/>
          <w:bCs/>
        </w:rPr>
        <w:t>Three combinations of portfolios are chosen for display viz:minimum risk,maximum return and maximum sharpe keeping other two measures unconstrained during the search.</w:t>
      </w:r>
    </w:p>
    <w:p w14:paraId="0A31BBD6" w14:textId="77777777" w:rsidR="00651F2A" w:rsidRDefault="00651F2A" w:rsidP="00142B65">
      <w:pPr>
        <w:pStyle w:val="ThesisBody"/>
        <w:rPr>
          <w:rFonts w:asciiTheme="majorBidi" w:hAnsiTheme="majorBidi" w:cstheme="majorBidi"/>
          <w:bCs/>
        </w:rPr>
      </w:pPr>
    </w:p>
    <w:p w14:paraId="15D3565B" w14:textId="33AD41CC" w:rsidR="00651F2A" w:rsidRDefault="00651F2A"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18C1EB81" wp14:editId="156F5B47">
            <wp:extent cx="5731510" cy="1024255"/>
            <wp:effectExtent l="0" t="0" r="2540" b="4445"/>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1024255"/>
                    </a:xfrm>
                    <a:prstGeom prst="rect">
                      <a:avLst/>
                    </a:prstGeom>
                  </pic:spPr>
                </pic:pic>
              </a:graphicData>
            </a:graphic>
          </wp:inline>
        </w:drawing>
      </w:r>
    </w:p>
    <w:p w14:paraId="6BFF4035" w14:textId="77777777" w:rsidR="009E2430" w:rsidRDefault="009E2430" w:rsidP="009E2430">
      <w:pPr>
        <w:pStyle w:val="ThesisBody"/>
        <w:rPr>
          <w:rFonts w:asciiTheme="majorBidi" w:hAnsiTheme="majorBidi" w:cstheme="majorBidi"/>
          <w:bCs/>
        </w:rPr>
      </w:pPr>
    </w:p>
    <w:p w14:paraId="4BB4A3DD" w14:textId="2DDA103A" w:rsidR="009E2430" w:rsidRDefault="009E2430" w:rsidP="009E2430">
      <w:pPr>
        <w:pStyle w:val="ThesisBody"/>
        <w:rPr>
          <w:rFonts w:asciiTheme="majorBidi" w:hAnsiTheme="majorBidi" w:cstheme="majorBidi"/>
          <w:bCs/>
        </w:rPr>
      </w:pPr>
      <w:r>
        <w:rPr>
          <w:rFonts w:asciiTheme="majorBidi" w:hAnsiTheme="majorBidi" w:cstheme="majorBidi"/>
          <w:bCs/>
        </w:rPr>
        <w:t>Fig 17: Code Snippet for selection of minimum risk and maximum return, Sharpe portfolio</w:t>
      </w:r>
    </w:p>
    <w:p w14:paraId="18F7A28E" w14:textId="77777777" w:rsidR="009E2430" w:rsidRDefault="009E2430" w:rsidP="00142B65">
      <w:pPr>
        <w:pStyle w:val="ThesisBody"/>
        <w:rPr>
          <w:rFonts w:asciiTheme="majorBidi" w:hAnsiTheme="majorBidi" w:cstheme="majorBidi"/>
          <w:bCs/>
        </w:rPr>
      </w:pPr>
    </w:p>
    <w:p w14:paraId="6F23CE77" w14:textId="77777777" w:rsidR="009E2430" w:rsidRDefault="009E2430" w:rsidP="00142B65">
      <w:pPr>
        <w:pStyle w:val="ThesisBody"/>
        <w:rPr>
          <w:rFonts w:asciiTheme="majorBidi" w:hAnsiTheme="majorBidi" w:cstheme="majorBidi"/>
          <w:bCs/>
        </w:rPr>
      </w:pPr>
    </w:p>
    <w:p w14:paraId="1F958F3C" w14:textId="1DE56874" w:rsidR="00651F2A" w:rsidRDefault="00651F2A" w:rsidP="00142B65">
      <w:pPr>
        <w:pStyle w:val="ThesisBody"/>
        <w:rPr>
          <w:rFonts w:asciiTheme="majorBidi" w:hAnsiTheme="majorBidi" w:cstheme="majorBidi"/>
          <w:bCs/>
        </w:rPr>
      </w:pPr>
      <w:r>
        <w:rPr>
          <w:rFonts w:asciiTheme="majorBidi" w:hAnsiTheme="majorBidi" w:cstheme="majorBidi"/>
          <w:bCs/>
        </w:rPr>
        <w:t>These are printed in next step get combination of return,risk and sharpe for above conditions.</w:t>
      </w:r>
    </w:p>
    <w:p w14:paraId="5C5BF34C" w14:textId="3AE4A558" w:rsidR="009168C8" w:rsidRDefault="00BF4B0C" w:rsidP="00142B65">
      <w:pPr>
        <w:pStyle w:val="ThesisBody"/>
        <w:rPr>
          <w:rFonts w:asciiTheme="majorBidi" w:hAnsiTheme="majorBidi" w:cstheme="majorBidi"/>
          <w:bCs/>
        </w:rPr>
      </w:pPr>
      <w:r>
        <w:rPr>
          <w:rFonts w:asciiTheme="majorBidi" w:hAnsiTheme="majorBidi" w:cstheme="majorBidi"/>
          <w:bCs/>
        </w:rPr>
        <w:t xml:space="preserve">First output relates to minimum risk </w:t>
      </w:r>
      <w:r w:rsidR="009168C8">
        <w:rPr>
          <w:rFonts w:asciiTheme="majorBidi" w:hAnsiTheme="majorBidi" w:cstheme="majorBidi"/>
          <w:bCs/>
        </w:rPr>
        <w:t>constraint.</w:t>
      </w:r>
    </w:p>
    <w:p w14:paraId="70A8006D" w14:textId="77777777" w:rsidR="009F5919" w:rsidRDefault="009F5919" w:rsidP="00142B65">
      <w:pPr>
        <w:pStyle w:val="ThesisBody"/>
        <w:rPr>
          <w:rFonts w:asciiTheme="majorBidi" w:hAnsiTheme="majorBidi" w:cstheme="majorBidi"/>
          <w:bCs/>
        </w:rPr>
      </w:pPr>
    </w:p>
    <w:p w14:paraId="47F55247" w14:textId="77777777" w:rsidR="009F5919" w:rsidRDefault="009168C8"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01327AB" wp14:editId="3B214557">
            <wp:extent cx="5731510" cy="864235"/>
            <wp:effectExtent l="0" t="0" r="2540" b="0"/>
            <wp:docPr id="71" name="Picture 7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ext, let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864235"/>
                    </a:xfrm>
                    <a:prstGeom prst="rect">
                      <a:avLst/>
                    </a:prstGeom>
                  </pic:spPr>
                </pic:pic>
              </a:graphicData>
            </a:graphic>
          </wp:inline>
        </w:drawing>
      </w:r>
    </w:p>
    <w:p w14:paraId="4CF93ABD" w14:textId="77777777" w:rsidR="009E2430" w:rsidRDefault="009E2430" w:rsidP="009E2430">
      <w:pPr>
        <w:pStyle w:val="ThesisBody"/>
        <w:rPr>
          <w:rFonts w:asciiTheme="majorBidi" w:hAnsiTheme="majorBidi" w:cstheme="majorBidi"/>
          <w:bCs/>
        </w:rPr>
      </w:pPr>
    </w:p>
    <w:p w14:paraId="66FE831F" w14:textId="1FBB3C0D" w:rsidR="009E2430" w:rsidRDefault="009E2430" w:rsidP="009E2430">
      <w:pPr>
        <w:pStyle w:val="ThesisBody"/>
        <w:rPr>
          <w:rFonts w:asciiTheme="majorBidi" w:hAnsiTheme="majorBidi" w:cstheme="majorBidi"/>
          <w:bCs/>
        </w:rPr>
      </w:pPr>
      <w:r>
        <w:rPr>
          <w:rFonts w:asciiTheme="majorBidi" w:hAnsiTheme="majorBidi" w:cstheme="majorBidi"/>
          <w:bCs/>
        </w:rPr>
        <w:t>Fig 18: Code Snippet minimum risk output</w:t>
      </w:r>
    </w:p>
    <w:p w14:paraId="21AD5538" w14:textId="77777777" w:rsidR="009E2430" w:rsidRDefault="009E2430" w:rsidP="00142B65">
      <w:pPr>
        <w:pStyle w:val="ThesisBody"/>
        <w:rPr>
          <w:rFonts w:asciiTheme="majorBidi" w:hAnsiTheme="majorBidi" w:cstheme="majorBidi"/>
          <w:bCs/>
        </w:rPr>
      </w:pPr>
    </w:p>
    <w:p w14:paraId="04E4DA53" w14:textId="78253F2B" w:rsidR="00BF4B0C" w:rsidRDefault="00132702" w:rsidP="00142B65">
      <w:pPr>
        <w:pStyle w:val="ThesisBody"/>
        <w:rPr>
          <w:rFonts w:asciiTheme="majorBidi" w:hAnsiTheme="majorBidi" w:cstheme="majorBidi"/>
          <w:bCs/>
        </w:rPr>
      </w:pPr>
      <w:r>
        <w:rPr>
          <w:rFonts w:asciiTheme="majorBidi" w:hAnsiTheme="majorBidi" w:cstheme="majorBidi"/>
          <w:bCs/>
        </w:rPr>
        <w:t>H</w:t>
      </w:r>
      <w:r w:rsidR="009168C8">
        <w:rPr>
          <w:rFonts w:asciiTheme="majorBidi" w:hAnsiTheme="majorBidi" w:cstheme="majorBidi"/>
          <w:bCs/>
        </w:rPr>
        <w:t xml:space="preserve">ere the risk  </w:t>
      </w:r>
      <w:r w:rsidR="00882119">
        <w:rPr>
          <w:rFonts w:asciiTheme="majorBidi" w:hAnsiTheme="majorBidi" w:cstheme="majorBidi"/>
          <w:bCs/>
        </w:rPr>
        <w:t>is 18.3% and return is 17%</w:t>
      </w:r>
      <w:r w:rsidR="00BC4185">
        <w:rPr>
          <w:rFonts w:asciiTheme="majorBidi" w:hAnsiTheme="majorBidi" w:cstheme="majorBidi"/>
          <w:bCs/>
        </w:rPr>
        <w:t xml:space="preserve"> which is suboptimal.</w:t>
      </w:r>
    </w:p>
    <w:p w14:paraId="78120D64" w14:textId="77777777" w:rsidR="00392699" w:rsidRDefault="00392699" w:rsidP="00392699">
      <w:pPr>
        <w:pStyle w:val="ThesisBody"/>
        <w:rPr>
          <w:rFonts w:asciiTheme="majorBidi" w:hAnsiTheme="majorBidi" w:cstheme="majorBidi"/>
          <w:bCs/>
        </w:rPr>
      </w:pPr>
      <w:r>
        <w:rPr>
          <w:rFonts w:asciiTheme="majorBidi" w:hAnsiTheme="majorBidi" w:cstheme="majorBidi"/>
          <w:bCs/>
        </w:rPr>
        <w:t>These are printed in next step get combination of return,risk and sharpe for above conditions.</w:t>
      </w:r>
    </w:p>
    <w:p w14:paraId="6798A0B3" w14:textId="584E4219" w:rsidR="00392699" w:rsidRDefault="00392699" w:rsidP="00392699">
      <w:pPr>
        <w:pStyle w:val="ThesisBody"/>
        <w:rPr>
          <w:rFonts w:asciiTheme="majorBidi" w:hAnsiTheme="majorBidi" w:cstheme="majorBidi"/>
          <w:bCs/>
        </w:rPr>
      </w:pPr>
      <w:r>
        <w:rPr>
          <w:rFonts w:asciiTheme="majorBidi" w:hAnsiTheme="majorBidi" w:cstheme="majorBidi"/>
          <w:bCs/>
        </w:rPr>
        <w:t>First output relates to maximum return constraint.</w:t>
      </w:r>
    </w:p>
    <w:p w14:paraId="42C45EEC" w14:textId="173EA25A" w:rsidR="00392699" w:rsidRDefault="00392699" w:rsidP="00392699">
      <w:pPr>
        <w:pStyle w:val="ThesisBody"/>
        <w:rPr>
          <w:rFonts w:asciiTheme="majorBidi" w:hAnsiTheme="majorBidi" w:cstheme="majorBidi"/>
          <w:bCs/>
        </w:rPr>
      </w:pPr>
    </w:p>
    <w:p w14:paraId="2AACAA5A" w14:textId="3C278C99" w:rsidR="00392699" w:rsidRDefault="00392699" w:rsidP="00392699">
      <w:pPr>
        <w:pStyle w:val="ThesisBody"/>
        <w:rPr>
          <w:rFonts w:asciiTheme="majorBidi" w:hAnsiTheme="majorBidi" w:cstheme="majorBidi"/>
          <w:bCs/>
        </w:rPr>
      </w:pPr>
      <w:r>
        <w:rPr>
          <w:noProof/>
          <w:lang w:val="en-US" w:eastAsia="en-US"/>
        </w:rPr>
        <w:drawing>
          <wp:inline distT="0" distB="0" distL="0" distR="0" wp14:anchorId="5449A033" wp14:editId="2E6E048C">
            <wp:extent cx="5731510" cy="853440"/>
            <wp:effectExtent l="0" t="0" r="2540" b="3810"/>
            <wp:docPr id="74" name="Picture 7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Text&#10;&#10;Description automatically generated with medium confidence"/>
                    <pic:cNvPicPr/>
                  </pic:nvPicPr>
                  <pic:blipFill>
                    <a:blip r:embed="rId25"/>
                    <a:stretch>
                      <a:fillRect/>
                    </a:stretch>
                  </pic:blipFill>
                  <pic:spPr>
                    <a:xfrm>
                      <a:off x="0" y="0"/>
                      <a:ext cx="5731510" cy="853440"/>
                    </a:xfrm>
                    <a:prstGeom prst="rect">
                      <a:avLst/>
                    </a:prstGeom>
                  </pic:spPr>
                </pic:pic>
              </a:graphicData>
            </a:graphic>
          </wp:inline>
        </w:drawing>
      </w:r>
    </w:p>
    <w:p w14:paraId="7B6DEB38" w14:textId="77777777" w:rsidR="009F5919" w:rsidRDefault="009F5919" w:rsidP="00392699">
      <w:pPr>
        <w:pStyle w:val="ThesisBody"/>
        <w:rPr>
          <w:rFonts w:asciiTheme="majorBidi" w:hAnsiTheme="majorBidi" w:cstheme="majorBidi"/>
          <w:bCs/>
        </w:rPr>
      </w:pPr>
    </w:p>
    <w:p w14:paraId="165BFAE3" w14:textId="026C7C5B" w:rsidR="009E2430" w:rsidRDefault="009E2430" w:rsidP="009E2430">
      <w:pPr>
        <w:pStyle w:val="ThesisBody"/>
        <w:rPr>
          <w:rFonts w:asciiTheme="majorBidi" w:hAnsiTheme="majorBidi" w:cstheme="majorBidi"/>
          <w:bCs/>
        </w:rPr>
      </w:pPr>
      <w:r>
        <w:rPr>
          <w:rFonts w:asciiTheme="majorBidi" w:hAnsiTheme="majorBidi" w:cstheme="majorBidi"/>
          <w:bCs/>
        </w:rPr>
        <w:t>Fig 19: Code Snippet maximum return output</w:t>
      </w:r>
    </w:p>
    <w:p w14:paraId="356C49E7" w14:textId="77777777" w:rsidR="009E2430" w:rsidRDefault="009E2430" w:rsidP="00392699">
      <w:pPr>
        <w:pStyle w:val="ThesisBody"/>
        <w:rPr>
          <w:rFonts w:asciiTheme="majorBidi" w:hAnsiTheme="majorBidi" w:cstheme="majorBidi"/>
          <w:bCs/>
        </w:rPr>
      </w:pPr>
    </w:p>
    <w:p w14:paraId="33FD6C46" w14:textId="174CE15A" w:rsidR="00392699" w:rsidRDefault="00392699" w:rsidP="00392699">
      <w:pPr>
        <w:pStyle w:val="ThesisBody"/>
        <w:rPr>
          <w:rFonts w:asciiTheme="majorBidi" w:hAnsiTheme="majorBidi" w:cstheme="majorBidi"/>
          <w:bCs/>
        </w:rPr>
      </w:pPr>
      <w:r>
        <w:rPr>
          <w:rFonts w:asciiTheme="majorBidi" w:hAnsiTheme="majorBidi" w:cstheme="majorBidi"/>
          <w:bCs/>
        </w:rPr>
        <w:t>Here the return is 20% and  risk  is 19.69%,as the return increases so does the risk.</w:t>
      </w:r>
    </w:p>
    <w:p w14:paraId="3E10AB80" w14:textId="77777777" w:rsidR="00132702" w:rsidRDefault="00132702" w:rsidP="00142B65">
      <w:pPr>
        <w:pStyle w:val="ThesisBody"/>
        <w:rPr>
          <w:rFonts w:asciiTheme="majorBidi" w:hAnsiTheme="majorBidi" w:cstheme="majorBidi"/>
          <w:bCs/>
        </w:rPr>
      </w:pPr>
    </w:p>
    <w:p w14:paraId="7330BEE0" w14:textId="1885F8FA" w:rsidR="00392699" w:rsidRDefault="00392699" w:rsidP="00392699">
      <w:pPr>
        <w:pStyle w:val="ThesisBody"/>
        <w:rPr>
          <w:rFonts w:asciiTheme="majorBidi" w:hAnsiTheme="majorBidi" w:cstheme="majorBidi"/>
          <w:bCs/>
        </w:rPr>
      </w:pPr>
      <w:r>
        <w:rPr>
          <w:rFonts w:asciiTheme="majorBidi" w:hAnsiTheme="majorBidi" w:cstheme="majorBidi"/>
          <w:bCs/>
        </w:rPr>
        <w:t>Finally the combination of return,risk and sharpe is received for maximum return constraint.</w:t>
      </w:r>
    </w:p>
    <w:p w14:paraId="301781B3" w14:textId="1A49D4AB" w:rsidR="00392699" w:rsidRDefault="00392699" w:rsidP="00392699">
      <w:pPr>
        <w:pStyle w:val="ThesisBody"/>
        <w:rPr>
          <w:rFonts w:asciiTheme="majorBidi" w:hAnsiTheme="majorBidi" w:cstheme="majorBidi"/>
          <w:bCs/>
        </w:rPr>
      </w:pPr>
    </w:p>
    <w:p w14:paraId="10D78047" w14:textId="2299F25A" w:rsidR="00392699" w:rsidRDefault="00392699" w:rsidP="00392699">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6F33333" wp14:editId="1CC30A22">
            <wp:extent cx="5731510" cy="1018540"/>
            <wp:effectExtent l="0" t="0" r="2540" b="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1018540"/>
                    </a:xfrm>
                    <a:prstGeom prst="rect">
                      <a:avLst/>
                    </a:prstGeom>
                  </pic:spPr>
                </pic:pic>
              </a:graphicData>
            </a:graphic>
          </wp:inline>
        </w:drawing>
      </w:r>
    </w:p>
    <w:p w14:paraId="59B81719" w14:textId="77777777" w:rsidR="009E2430" w:rsidRDefault="009E2430" w:rsidP="009E2430">
      <w:pPr>
        <w:pStyle w:val="ThesisBody"/>
        <w:rPr>
          <w:rFonts w:asciiTheme="majorBidi" w:hAnsiTheme="majorBidi" w:cstheme="majorBidi"/>
          <w:bCs/>
        </w:rPr>
      </w:pPr>
    </w:p>
    <w:p w14:paraId="62BFE607" w14:textId="5ABA3E74" w:rsidR="009E2430" w:rsidRDefault="009E2430" w:rsidP="009E2430">
      <w:pPr>
        <w:pStyle w:val="ThesisBody"/>
        <w:rPr>
          <w:rFonts w:asciiTheme="majorBidi" w:hAnsiTheme="majorBidi" w:cstheme="majorBidi"/>
          <w:bCs/>
        </w:rPr>
      </w:pPr>
      <w:r>
        <w:rPr>
          <w:rFonts w:asciiTheme="majorBidi" w:hAnsiTheme="majorBidi" w:cstheme="majorBidi"/>
          <w:bCs/>
        </w:rPr>
        <w:t>Fig 20: Code Snippet maximum Sharpe ratio output</w:t>
      </w:r>
    </w:p>
    <w:p w14:paraId="1D706B75" w14:textId="77777777" w:rsidR="009E2430" w:rsidRDefault="009E2430" w:rsidP="00392699">
      <w:pPr>
        <w:pStyle w:val="ThesisBody"/>
        <w:rPr>
          <w:rFonts w:asciiTheme="majorBidi" w:hAnsiTheme="majorBidi" w:cstheme="majorBidi"/>
          <w:bCs/>
        </w:rPr>
      </w:pPr>
    </w:p>
    <w:p w14:paraId="7CD717FB" w14:textId="77777777" w:rsidR="009E2430" w:rsidRDefault="009E2430" w:rsidP="00392699">
      <w:pPr>
        <w:pStyle w:val="ThesisBody"/>
        <w:rPr>
          <w:rFonts w:asciiTheme="majorBidi" w:hAnsiTheme="majorBidi" w:cstheme="majorBidi"/>
          <w:bCs/>
        </w:rPr>
      </w:pPr>
    </w:p>
    <w:p w14:paraId="3660EBE0" w14:textId="481E89A4" w:rsidR="00392699" w:rsidRDefault="00392699" w:rsidP="00392699">
      <w:pPr>
        <w:pStyle w:val="ThesisBody"/>
        <w:rPr>
          <w:rFonts w:asciiTheme="majorBidi" w:hAnsiTheme="majorBidi" w:cstheme="majorBidi"/>
          <w:bCs/>
        </w:rPr>
      </w:pPr>
      <w:r>
        <w:rPr>
          <w:rFonts w:asciiTheme="majorBidi" w:hAnsiTheme="majorBidi" w:cstheme="majorBidi"/>
          <w:bCs/>
        </w:rPr>
        <w:t xml:space="preserve">Here the return is </w:t>
      </w:r>
      <w:r w:rsidR="00AB2797">
        <w:rPr>
          <w:rFonts w:asciiTheme="majorBidi" w:hAnsiTheme="majorBidi" w:cstheme="majorBidi"/>
          <w:bCs/>
        </w:rPr>
        <w:t>19.44</w:t>
      </w:r>
      <w:r>
        <w:rPr>
          <w:rFonts w:asciiTheme="majorBidi" w:hAnsiTheme="majorBidi" w:cstheme="majorBidi"/>
          <w:bCs/>
        </w:rPr>
        <w:t>% and  risk  is 19.</w:t>
      </w:r>
      <w:r w:rsidR="00AB2797">
        <w:rPr>
          <w:rFonts w:asciiTheme="majorBidi" w:hAnsiTheme="majorBidi" w:cstheme="majorBidi"/>
          <w:bCs/>
        </w:rPr>
        <w:t>0</w:t>
      </w:r>
      <w:r>
        <w:rPr>
          <w:rFonts w:asciiTheme="majorBidi" w:hAnsiTheme="majorBidi" w:cstheme="majorBidi"/>
          <w:bCs/>
        </w:rPr>
        <w:t>%,</w:t>
      </w:r>
      <w:r w:rsidR="00AB2797">
        <w:rPr>
          <w:rFonts w:asciiTheme="majorBidi" w:hAnsiTheme="majorBidi" w:cstheme="majorBidi"/>
          <w:bCs/>
        </w:rPr>
        <w:t xml:space="preserve"> and sharpe ratio value is maximum i.e 1.02.</w:t>
      </w:r>
    </w:p>
    <w:p w14:paraId="64F91D1A" w14:textId="7E599436" w:rsidR="00604270" w:rsidRDefault="00AB2797" w:rsidP="00142B65">
      <w:pPr>
        <w:pStyle w:val="ThesisBody"/>
        <w:rPr>
          <w:rFonts w:asciiTheme="majorBidi" w:hAnsiTheme="majorBidi" w:cstheme="majorBidi"/>
          <w:bCs/>
        </w:rPr>
      </w:pPr>
      <w:r>
        <w:rPr>
          <w:rFonts w:asciiTheme="majorBidi" w:hAnsiTheme="majorBidi" w:cstheme="majorBidi"/>
          <w:bCs/>
        </w:rPr>
        <w:t>The portfolio weights are seen concentrated under five stocks Adaniports-9.4%,Asianpaints 17.4,Bhartiairtl at 17.8%,Reliance at 10% and T</w:t>
      </w:r>
      <w:r w:rsidR="00DD31CB">
        <w:rPr>
          <w:rFonts w:asciiTheme="majorBidi" w:hAnsiTheme="majorBidi" w:cstheme="majorBidi"/>
          <w:bCs/>
        </w:rPr>
        <w:t>cs</w:t>
      </w:r>
      <w:r>
        <w:rPr>
          <w:rFonts w:asciiTheme="majorBidi" w:hAnsiTheme="majorBidi" w:cstheme="majorBidi"/>
          <w:bCs/>
        </w:rPr>
        <w:t xml:space="preserve"> at 16% these sum upto 70% of total weights.</w:t>
      </w:r>
      <w:r w:rsidR="00DD31CB">
        <w:rPr>
          <w:rFonts w:asciiTheme="majorBidi" w:hAnsiTheme="majorBidi" w:cstheme="majorBidi"/>
          <w:bCs/>
        </w:rPr>
        <w:t xml:space="preserve"> </w:t>
      </w:r>
    </w:p>
    <w:p w14:paraId="4D97DBAB" w14:textId="3C4268B0" w:rsidR="00DD31CB" w:rsidRDefault="009E2430" w:rsidP="00142B65">
      <w:pPr>
        <w:pStyle w:val="ThesisBody"/>
        <w:rPr>
          <w:rFonts w:asciiTheme="majorBidi" w:hAnsiTheme="majorBidi" w:cstheme="majorBidi"/>
          <w:bCs/>
        </w:rPr>
      </w:pPr>
      <w:r>
        <w:rPr>
          <w:rFonts w:asciiTheme="majorBidi" w:hAnsiTheme="majorBidi" w:cstheme="majorBidi"/>
          <w:bCs/>
        </w:rPr>
        <w:t>Table 4:MVO based portfolio weights</w:t>
      </w:r>
    </w:p>
    <w:tbl>
      <w:tblPr>
        <w:tblW w:w="4860" w:type="dxa"/>
        <w:tblInd w:w="113" w:type="dxa"/>
        <w:tblLook w:val="04A0" w:firstRow="1" w:lastRow="0" w:firstColumn="1" w:lastColumn="0" w:noHBand="0" w:noVBand="1"/>
      </w:tblPr>
      <w:tblGrid>
        <w:gridCol w:w="2000"/>
        <w:gridCol w:w="2860"/>
      </w:tblGrid>
      <w:tr w:rsidR="00240AD5" w:rsidRPr="00240AD5" w14:paraId="7B839D95" w14:textId="77777777" w:rsidTr="00240AD5">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46045CBC" w14:textId="77777777" w:rsidR="00604270" w:rsidRDefault="00604270"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p>
          <w:p w14:paraId="49E6C938" w14:textId="2B8FC850"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35C256AB"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Portfolio Weight in percentage</w:t>
            </w:r>
          </w:p>
        </w:tc>
      </w:tr>
      <w:tr w:rsidR="00240AD5" w:rsidRPr="00240AD5" w14:paraId="46517BC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415791"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CC901A8"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8</w:t>
            </w:r>
          </w:p>
        </w:tc>
      </w:tr>
      <w:tr w:rsidR="00240AD5" w:rsidRPr="00240AD5" w14:paraId="5966BDF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F06418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E0BE54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9.4</w:t>
            </w:r>
          </w:p>
        </w:tc>
      </w:tr>
      <w:tr w:rsidR="00240AD5" w:rsidRPr="00240AD5" w14:paraId="29F0535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5926DFE"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D928B21"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4</w:t>
            </w:r>
          </w:p>
        </w:tc>
      </w:tr>
      <w:tr w:rsidR="00240AD5" w:rsidRPr="00240AD5" w14:paraId="655272B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BB2A06"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E47D8BC"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8</w:t>
            </w:r>
          </w:p>
        </w:tc>
      </w:tr>
      <w:tr w:rsidR="00240AD5" w:rsidRPr="00240AD5" w14:paraId="68DE6B7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708EA0C"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1C078DF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3.7</w:t>
            </w:r>
          </w:p>
        </w:tc>
      </w:tr>
      <w:tr w:rsidR="00240AD5" w:rsidRPr="00240AD5" w14:paraId="6F3AB22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7CD7E2F"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16EB5A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0.2</w:t>
            </w:r>
          </w:p>
        </w:tc>
      </w:tr>
      <w:tr w:rsidR="00240AD5" w:rsidRPr="00240AD5" w14:paraId="288A4B81"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9D2A6F7"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615C2F2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6.9</w:t>
            </w:r>
          </w:p>
        </w:tc>
      </w:tr>
      <w:tr w:rsidR="00240AD5" w:rsidRPr="00240AD5" w14:paraId="5B84009B"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C7F674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1EA92F3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5.7</w:t>
            </w:r>
          </w:p>
        </w:tc>
      </w:tr>
      <w:tr w:rsidR="00240AD5" w:rsidRPr="00240AD5" w14:paraId="05E23AC5"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2180EAD"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1FF7F0EB"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6</w:t>
            </w:r>
          </w:p>
        </w:tc>
      </w:tr>
      <w:tr w:rsidR="00240AD5" w:rsidRPr="00240AD5" w14:paraId="6269C037"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2F55169"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28410BAD"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4.9</w:t>
            </w:r>
          </w:p>
        </w:tc>
      </w:tr>
    </w:tbl>
    <w:p w14:paraId="7D67A7CB" w14:textId="77777777" w:rsidR="00604270" w:rsidRDefault="00604270" w:rsidP="00142B65">
      <w:pPr>
        <w:pStyle w:val="ThesisBody"/>
        <w:rPr>
          <w:rFonts w:asciiTheme="majorBidi" w:hAnsiTheme="majorBidi" w:cstheme="majorBidi"/>
          <w:bCs/>
        </w:rPr>
      </w:pPr>
    </w:p>
    <w:p w14:paraId="0709061D" w14:textId="55D3194B" w:rsidR="000A08B4" w:rsidRDefault="00DD31CB" w:rsidP="00142B65">
      <w:pPr>
        <w:pStyle w:val="ThesisBody"/>
        <w:rPr>
          <w:rFonts w:asciiTheme="majorBidi" w:hAnsiTheme="majorBidi" w:cstheme="majorBidi"/>
          <w:bCs/>
        </w:rPr>
      </w:pPr>
      <w:r>
        <w:rPr>
          <w:rFonts w:asciiTheme="majorBidi" w:hAnsiTheme="majorBidi" w:cstheme="majorBidi"/>
          <w:bCs/>
        </w:rPr>
        <w:t>On the lower end Ntpc,ultracemco and sunpharma have only 14% weights.There is clear concentration on weights on certain stocks.</w:t>
      </w:r>
    </w:p>
    <w:p w14:paraId="1D1AAA33" w14:textId="13F46628" w:rsidR="00FE0945" w:rsidRDefault="00FE0945" w:rsidP="00142B65">
      <w:pPr>
        <w:pStyle w:val="ThesisBody"/>
        <w:rPr>
          <w:rFonts w:asciiTheme="majorBidi" w:hAnsiTheme="majorBidi" w:cstheme="majorBidi"/>
          <w:bCs/>
        </w:rPr>
      </w:pPr>
      <w:r>
        <w:rPr>
          <w:rFonts w:asciiTheme="majorBidi" w:hAnsiTheme="majorBidi" w:cstheme="majorBidi"/>
          <w:bCs/>
        </w:rPr>
        <w:t>The efficient frontier achieved is visualised through Matplotlib.</w:t>
      </w:r>
    </w:p>
    <w:p w14:paraId="738E24F2" w14:textId="223CDC8A" w:rsidR="00FE0945" w:rsidRDefault="00242DD6" w:rsidP="00142B65">
      <w:pPr>
        <w:pStyle w:val="ThesisBody"/>
        <w:rPr>
          <w:rFonts w:asciiTheme="majorBidi" w:hAnsiTheme="majorBidi" w:cstheme="majorBidi"/>
          <w:bCs/>
        </w:rPr>
      </w:pPr>
      <w:r>
        <w:rPr>
          <w:rFonts w:asciiTheme="majorBidi" w:hAnsiTheme="majorBidi" w:cstheme="majorBidi"/>
          <w:bCs/>
        </w:rPr>
        <w:lastRenderedPageBreak/>
        <w:t>Effic</w:t>
      </w:r>
      <w:r w:rsidR="00831685">
        <w:rPr>
          <w:rFonts w:asciiTheme="majorBidi" w:hAnsiTheme="majorBidi" w:cstheme="majorBidi"/>
          <w:bCs/>
        </w:rPr>
        <w:t>ient frontier is a two dimensional space where the effort is to get maximum return with a minimum risk.The aim is to find a point with lower value of x i.e volatility and higher value of y i.e return.</w:t>
      </w:r>
    </w:p>
    <w:p w14:paraId="4E93B748" w14:textId="3EA1AC9D" w:rsidR="00DD31CB" w:rsidRDefault="00DD31CB" w:rsidP="00142B65">
      <w:pPr>
        <w:pStyle w:val="ThesisBody"/>
        <w:rPr>
          <w:rFonts w:asciiTheme="majorBidi" w:hAnsiTheme="majorBidi" w:cstheme="majorBidi"/>
          <w:bCs/>
        </w:rPr>
      </w:pPr>
    </w:p>
    <w:p w14:paraId="238FD1A5" w14:textId="2B366144" w:rsidR="00FE0945" w:rsidRDefault="00240AD5" w:rsidP="00142B65">
      <w:pPr>
        <w:pStyle w:val="ThesisBody"/>
        <w:rPr>
          <w:rFonts w:asciiTheme="majorBidi" w:hAnsiTheme="majorBidi" w:cstheme="majorBidi"/>
          <w:bCs/>
        </w:rPr>
      </w:pPr>
      <w:r>
        <w:rPr>
          <w:noProof/>
          <w:lang w:val="en-US" w:eastAsia="en-US"/>
        </w:rPr>
        <mc:AlternateContent>
          <mc:Choice Requires="wps">
            <w:drawing>
              <wp:anchor distT="0" distB="0" distL="114300" distR="114300" simplePos="0" relativeHeight="251762688" behindDoc="0" locked="0" layoutInCell="1" allowOverlap="1" wp14:anchorId="06EACA6F" wp14:editId="51B5D4A1">
                <wp:simplePos x="0" y="0"/>
                <wp:positionH relativeFrom="page">
                  <wp:posOffset>1097280</wp:posOffset>
                </wp:positionH>
                <wp:positionV relativeFrom="page">
                  <wp:posOffset>892810</wp:posOffset>
                </wp:positionV>
                <wp:extent cx="5759450" cy="8891905"/>
                <wp:effectExtent l="0" t="0" r="12700" b="23495"/>
                <wp:wrapNone/>
                <wp:docPr id="59" name="Rectangle 5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C677EE" id="Rectangle 59" o:spid="_x0000_s1026" style="position:absolute;margin-left:86.4pt;margin-top:70.3pt;width:453.5pt;height:700.15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" filled="f" strokecolor="#8496b0 [1951]" strokeweight=".5pt">
                <v:stroke dashstyle="dash"/>
                <w10:wrap anchorx="page" anchory="page"/>
              </v:rect>
            </w:pict>
          </mc:Fallback>
        </mc:AlternateContent>
      </w:r>
      <w:r w:rsidR="00FE0945">
        <w:rPr>
          <w:rFonts w:asciiTheme="majorBidi" w:hAnsiTheme="majorBidi" w:cstheme="majorBidi"/>
          <w:bCs/>
          <w:noProof/>
          <w:lang w:val="en-US" w:eastAsia="en-US"/>
        </w:rPr>
        <w:drawing>
          <wp:inline distT="0" distB="0" distL="0" distR="0" wp14:anchorId="33C815DC" wp14:editId="61BC06F8">
            <wp:extent cx="5760085" cy="3200400"/>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60085" cy="3200400"/>
                    </a:xfrm>
                    <a:prstGeom prst="rect">
                      <a:avLst/>
                    </a:prstGeom>
                  </pic:spPr>
                </pic:pic>
              </a:graphicData>
            </a:graphic>
          </wp:inline>
        </w:drawing>
      </w:r>
    </w:p>
    <w:p w14:paraId="0A73C1E1" w14:textId="00BC4ACE" w:rsidR="009F5919" w:rsidRDefault="009E2430" w:rsidP="00142B65">
      <w:pPr>
        <w:pStyle w:val="ThesisBody"/>
        <w:rPr>
          <w:rFonts w:asciiTheme="majorBidi" w:hAnsiTheme="majorBidi" w:cstheme="majorBidi"/>
          <w:bCs/>
        </w:rPr>
      </w:pPr>
      <w:r>
        <w:rPr>
          <w:rFonts w:asciiTheme="majorBidi" w:hAnsiTheme="majorBidi" w:cstheme="majorBidi"/>
          <w:bCs/>
        </w:rPr>
        <w:t>Fig 21:Efficient portfolio visualisation in Matplotlib</w:t>
      </w:r>
    </w:p>
    <w:p w14:paraId="5B67E7BD" w14:textId="77777777" w:rsidR="009E2430" w:rsidRDefault="009E2430" w:rsidP="00142B65">
      <w:pPr>
        <w:pStyle w:val="ThesisBody"/>
        <w:rPr>
          <w:rFonts w:asciiTheme="majorBidi" w:hAnsiTheme="majorBidi" w:cstheme="majorBidi"/>
          <w:bCs/>
        </w:rPr>
      </w:pPr>
    </w:p>
    <w:p w14:paraId="603E3675" w14:textId="3F5712A9" w:rsidR="00DD31CB" w:rsidRDefault="00DD31CB" w:rsidP="00142B65">
      <w:pPr>
        <w:pStyle w:val="ThesisBody"/>
        <w:rPr>
          <w:rFonts w:asciiTheme="majorBidi" w:hAnsiTheme="majorBidi" w:cstheme="majorBidi"/>
          <w:bCs/>
        </w:rPr>
      </w:pPr>
      <w:r>
        <w:rPr>
          <w:rFonts w:asciiTheme="majorBidi" w:hAnsiTheme="majorBidi" w:cstheme="majorBidi"/>
          <w:bCs/>
        </w:rPr>
        <w:t xml:space="preserve">Place on the efficient portfolio graph which </w:t>
      </w:r>
      <w:r w:rsidR="00DC1933">
        <w:rPr>
          <w:rFonts w:asciiTheme="majorBidi" w:hAnsiTheme="majorBidi" w:cstheme="majorBidi"/>
          <w:bCs/>
        </w:rPr>
        <w:t>is desirable is closer to y(lower Volatilty value ) axis with higher value of y(higher return)</w:t>
      </w:r>
    </w:p>
    <w:p w14:paraId="774DE1F4" w14:textId="7D55543A" w:rsidR="00123669" w:rsidRDefault="00D04B86" w:rsidP="00E5359D">
      <w:pPr>
        <w:pStyle w:val="ThesisBody"/>
        <w:rPr>
          <w:rFonts w:asciiTheme="majorBidi" w:hAnsiTheme="majorBidi" w:cstheme="majorBidi"/>
        </w:rPr>
      </w:pPr>
      <w:r>
        <w:rPr>
          <w:rFonts w:asciiTheme="majorBidi" w:hAnsiTheme="majorBidi" w:cstheme="majorBidi"/>
        </w:rPr>
        <w:t>Another simulation is done for portfolio optimisation of these ten representative stocks</w:t>
      </w:r>
      <w:r w:rsidR="007F4770">
        <w:rPr>
          <w:rFonts w:asciiTheme="majorBidi" w:hAnsiTheme="majorBidi" w:cstheme="majorBidi"/>
        </w:rPr>
        <w:t xml:space="preserve"> </w:t>
      </w:r>
      <w:r>
        <w:rPr>
          <w:rFonts w:asciiTheme="majorBidi" w:hAnsiTheme="majorBidi" w:cstheme="majorBidi"/>
        </w:rPr>
        <w:t>though</w:t>
      </w:r>
      <w:r w:rsidR="00123669">
        <w:rPr>
          <w:rFonts w:asciiTheme="majorBidi" w:hAnsiTheme="majorBidi" w:cstheme="majorBidi"/>
        </w:rPr>
        <w:t xml:space="preserve"> </w:t>
      </w:r>
      <w:r>
        <w:rPr>
          <w:rFonts w:asciiTheme="majorBidi" w:hAnsiTheme="majorBidi" w:cstheme="majorBidi"/>
        </w:rPr>
        <w:t xml:space="preserve">an open source python package by the name </w:t>
      </w:r>
      <w:r w:rsidRPr="00D04B86">
        <w:rPr>
          <w:rFonts w:asciiTheme="majorBidi" w:hAnsiTheme="majorBidi" w:cstheme="majorBidi"/>
        </w:rPr>
        <w:t>PyPortfolioOpt</w:t>
      </w:r>
      <w:r>
        <w:rPr>
          <w:rFonts w:asciiTheme="majorBidi" w:hAnsiTheme="majorBidi" w:cstheme="majorBidi"/>
        </w:rPr>
        <w:t xml:space="preserve">.This package is used to arrive at efficient frontier for </w:t>
      </w:r>
      <w:r w:rsidR="006366F3">
        <w:rPr>
          <w:rFonts w:asciiTheme="majorBidi" w:hAnsiTheme="majorBidi" w:cstheme="majorBidi"/>
        </w:rPr>
        <w:t>maximum sharpe ratio.</w:t>
      </w:r>
    </w:p>
    <w:p w14:paraId="4D8D3C77" w14:textId="15E1781B" w:rsidR="007F477E" w:rsidRDefault="007F477E" w:rsidP="00E5359D">
      <w:pPr>
        <w:pStyle w:val="ThesisBody"/>
        <w:rPr>
          <w:rFonts w:asciiTheme="majorBidi" w:hAnsiTheme="majorBidi" w:cstheme="majorBidi"/>
        </w:rPr>
      </w:pPr>
      <w:r>
        <w:rPr>
          <w:rFonts w:asciiTheme="majorBidi" w:hAnsiTheme="majorBidi" w:cstheme="majorBidi"/>
        </w:rPr>
        <w:t>Pyportfolioopt has inbuilt functions to calculate historical annualised return and covariance.</w:t>
      </w:r>
    </w:p>
    <w:p w14:paraId="05C97376" w14:textId="77777777" w:rsidR="009F5919" w:rsidRDefault="009F5919" w:rsidP="00E5359D">
      <w:pPr>
        <w:pStyle w:val="ThesisBody"/>
        <w:rPr>
          <w:rFonts w:asciiTheme="majorBidi" w:hAnsiTheme="majorBidi" w:cstheme="majorBidi"/>
        </w:rPr>
      </w:pPr>
    </w:p>
    <w:p w14:paraId="270907C8" w14:textId="1C5F2C91" w:rsidR="007F477E" w:rsidRDefault="007F477E"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79DB1B9D" wp14:editId="6AE0B8C6">
            <wp:extent cx="5731510" cy="1156970"/>
            <wp:effectExtent l="0" t="0" r="254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28">
                      <a:extLst>
                        <a:ext uri="{28A0092B-C50C-407E-A947-70E740481C1C}">
                          <a14:useLocalDpi xmlns:a14="http://schemas.microsoft.com/office/drawing/2010/main" val="0"/>
                        </a:ext>
                      </a:extLst>
                    </a:blip>
                    <a:stretch>
                      <a:fillRect/>
                    </a:stretch>
                  </pic:blipFill>
                  <pic:spPr>
                    <a:xfrm>
                      <a:off x="0" y="0"/>
                      <a:ext cx="5731510" cy="1156970"/>
                    </a:xfrm>
                    <a:prstGeom prst="rect">
                      <a:avLst/>
                    </a:prstGeom>
                  </pic:spPr>
                </pic:pic>
              </a:graphicData>
            </a:graphic>
          </wp:inline>
        </w:drawing>
      </w:r>
    </w:p>
    <w:p w14:paraId="6BF232F7" w14:textId="77777777" w:rsidR="009E2430" w:rsidRDefault="009E2430" w:rsidP="009E2430">
      <w:pPr>
        <w:pStyle w:val="ThesisBody"/>
        <w:rPr>
          <w:rFonts w:asciiTheme="majorBidi" w:hAnsiTheme="majorBidi" w:cstheme="majorBidi"/>
          <w:bCs/>
        </w:rPr>
      </w:pPr>
    </w:p>
    <w:p w14:paraId="3FBA5F98" w14:textId="635B3361" w:rsidR="009E2430" w:rsidRDefault="009E2430" w:rsidP="009E2430">
      <w:pPr>
        <w:pStyle w:val="ThesisBody"/>
        <w:rPr>
          <w:rFonts w:asciiTheme="majorBidi" w:hAnsiTheme="majorBidi" w:cstheme="majorBidi"/>
          <w:bCs/>
        </w:rPr>
      </w:pPr>
      <w:r>
        <w:rPr>
          <w:rFonts w:asciiTheme="majorBidi" w:hAnsiTheme="majorBidi" w:cstheme="majorBidi"/>
          <w:bCs/>
        </w:rPr>
        <w:t xml:space="preserve">Fig 22: Code Snippet pypfopt </w:t>
      </w:r>
      <w:r w:rsidR="001A4C6E">
        <w:rPr>
          <w:rFonts w:asciiTheme="majorBidi" w:hAnsiTheme="majorBidi" w:cstheme="majorBidi"/>
          <w:bCs/>
        </w:rPr>
        <w:t>function call</w:t>
      </w:r>
    </w:p>
    <w:p w14:paraId="528E7F66" w14:textId="77777777" w:rsidR="009E2430" w:rsidRDefault="009E2430" w:rsidP="00E5359D">
      <w:pPr>
        <w:pStyle w:val="ThesisBody"/>
        <w:rPr>
          <w:rFonts w:asciiTheme="majorBidi" w:hAnsiTheme="majorBidi" w:cstheme="majorBidi"/>
        </w:rPr>
      </w:pPr>
    </w:p>
    <w:p w14:paraId="2CAAA42B" w14:textId="167C3724" w:rsidR="007F477E" w:rsidRDefault="007F477E" w:rsidP="00E5359D">
      <w:pPr>
        <w:pStyle w:val="ThesisBody"/>
        <w:rPr>
          <w:rFonts w:asciiTheme="majorBidi" w:hAnsiTheme="majorBidi" w:cstheme="majorBidi"/>
        </w:rPr>
      </w:pPr>
      <w:r>
        <w:rPr>
          <w:rFonts w:asciiTheme="majorBidi" w:hAnsiTheme="majorBidi" w:cstheme="majorBidi"/>
        </w:rPr>
        <w:t xml:space="preserve">In further steps the sharpe ratio is </w:t>
      </w:r>
      <w:r w:rsidR="004E0198">
        <w:rPr>
          <w:rFonts w:asciiTheme="majorBidi" w:hAnsiTheme="majorBidi" w:cstheme="majorBidi"/>
        </w:rPr>
        <w:t>maximised</w:t>
      </w:r>
      <w:r>
        <w:rPr>
          <w:rFonts w:asciiTheme="majorBidi" w:hAnsiTheme="majorBidi" w:cstheme="majorBidi"/>
        </w:rPr>
        <w:t xml:space="preserve"> </w:t>
      </w:r>
      <w:r w:rsidR="004E0198">
        <w:rPr>
          <w:rFonts w:asciiTheme="majorBidi" w:hAnsiTheme="majorBidi" w:cstheme="majorBidi"/>
        </w:rPr>
        <w:t>to achieve optimum portfolio.</w:t>
      </w:r>
    </w:p>
    <w:p w14:paraId="7DAF4309" w14:textId="47ABA47C" w:rsidR="009F5919" w:rsidRDefault="009F5919" w:rsidP="00E5359D">
      <w:pPr>
        <w:pStyle w:val="ThesisBody"/>
        <w:rPr>
          <w:rFonts w:asciiTheme="majorBidi" w:hAnsiTheme="majorBidi" w:cstheme="majorBidi"/>
          <w:noProof/>
        </w:rPr>
      </w:pPr>
    </w:p>
    <w:p w14:paraId="3CCEFF5C" w14:textId="77777777" w:rsidR="001A4C6E" w:rsidRDefault="001A4C6E" w:rsidP="00E5359D">
      <w:pPr>
        <w:pStyle w:val="ThesisBody"/>
        <w:rPr>
          <w:rFonts w:asciiTheme="majorBidi" w:hAnsiTheme="majorBidi" w:cstheme="majorBidi"/>
          <w:noProof/>
        </w:rPr>
      </w:pPr>
    </w:p>
    <w:p w14:paraId="6C272E35" w14:textId="77777777" w:rsidR="001A4C6E" w:rsidRDefault="001A4C6E" w:rsidP="00E5359D">
      <w:pPr>
        <w:pStyle w:val="ThesisBody"/>
        <w:rPr>
          <w:rFonts w:asciiTheme="majorBidi" w:hAnsiTheme="majorBidi" w:cstheme="majorBidi"/>
          <w:noProof/>
        </w:rPr>
      </w:pPr>
    </w:p>
    <w:p w14:paraId="365C20E4" w14:textId="748DC443" w:rsidR="004E0198" w:rsidRDefault="004E0198"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665A5177" wp14:editId="6F6CD670">
            <wp:extent cx="5731510" cy="82042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820420"/>
                    </a:xfrm>
                    <a:prstGeom prst="rect">
                      <a:avLst/>
                    </a:prstGeom>
                  </pic:spPr>
                </pic:pic>
              </a:graphicData>
            </a:graphic>
          </wp:inline>
        </w:drawing>
      </w:r>
    </w:p>
    <w:p w14:paraId="70C465CC" w14:textId="77777777" w:rsidR="004E0198" w:rsidRDefault="004E0198" w:rsidP="00E5359D">
      <w:pPr>
        <w:pStyle w:val="ThesisBody"/>
        <w:rPr>
          <w:rFonts w:asciiTheme="majorBidi" w:hAnsiTheme="majorBidi" w:cstheme="majorBidi"/>
        </w:rPr>
      </w:pPr>
    </w:p>
    <w:p w14:paraId="4598B3B5" w14:textId="636FCFD1" w:rsidR="001A4C6E" w:rsidRDefault="001A4C6E" w:rsidP="001A4C6E">
      <w:pPr>
        <w:pStyle w:val="ThesisBody"/>
        <w:rPr>
          <w:rFonts w:asciiTheme="majorBidi" w:hAnsiTheme="majorBidi" w:cstheme="majorBidi"/>
          <w:bCs/>
        </w:rPr>
      </w:pPr>
      <w:r>
        <w:rPr>
          <w:rFonts w:asciiTheme="majorBidi" w:hAnsiTheme="majorBidi" w:cstheme="majorBidi"/>
          <w:bCs/>
        </w:rPr>
        <w:t>Fig 23: Code Snippet for Sharpe ratio maximisation</w:t>
      </w:r>
    </w:p>
    <w:p w14:paraId="0EEA179E" w14:textId="77777777" w:rsidR="001A4C6E" w:rsidRDefault="001A4C6E" w:rsidP="00E5359D">
      <w:pPr>
        <w:pStyle w:val="ThesisBody"/>
        <w:rPr>
          <w:rFonts w:asciiTheme="majorBidi" w:hAnsiTheme="majorBidi" w:cstheme="majorBidi"/>
        </w:rPr>
      </w:pPr>
    </w:p>
    <w:p w14:paraId="24B5C2CA" w14:textId="0F8B2826" w:rsidR="007F477E" w:rsidRDefault="004E0198" w:rsidP="00E5359D">
      <w:pPr>
        <w:pStyle w:val="ThesisBody"/>
        <w:rPr>
          <w:rFonts w:asciiTheme="majorBidi" w:hAnsiTheme="majorBidi" w:cstheme="majorBidi"/>
        </w:rPr>
      </w:pPr>
      <w:r>
        <w:rPr>
          <w:rFonts w:asciiTheme="majorBidi" w:hAnsiTheme="majorBidi" w:cstheme="majorBidi"/>
        </w:rPr>
        <w:t>The return and sharpe ratio are higher than the monte carlo random simulation method.</w:t>
      </w:r>
    </w:p>
    <w:p w14:paraId="688FFAFD" w14:textId="2CE81F85" w:rsidR="009F5919" w:rsidRDefault="009F5919" w:rsidP="00E5359D">
      <w:pPr>
        <w:pStyle w:val="ThesisBody"/>
        <w:rPr>
          <w:rFonts w:asciiTheme="majorBidi" w:hAnsiTheme="majorBidi" w:cstheme="majorBidi"/>
        </w:rPr>
      </w:pPr>
    </w:p>
    <w:p w14:paraId="54BF0259" w14:textId="662054FA" w:rsidR="004E0198" w:rsidRDefault="004E0198"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0168E4C6" wp14:editId="48E80831">
            <wp:extent cx="5731510" cy="568960"/>
            <wp:effectExtent l="0" t="0" r="2540" b="254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68960"/>
                    </a:xfrm>
                    <a:prstGeom prst="rect">
                      <a:avLst/>
                    </a:prstGeom>
                  </pic:spPr>
                </pic:pic>
              </a:graphicData>
            </a:graphic>
          </wp:inline>
        </w:drawing>
      </w:r>
    </w:p>
    <w:p w14:paraId="2CE83469" w14:textId="77777777" w:rsidR="009F5919" w:rsidRDefault="009F5919" w:rsidP="00833326">
      <w:pPr>
        <w:pStyle w:val="ThesisBody"/>
        <w:rPr>
          <w:rFonts w:asciiTheme="majorBidi" w:hAnsiTheme="majorBidi" w:cstheme="majorBidi"/>
          <w:bCs/>
        </w:rPr>
      </w:pPr>
    </w:p>
    <w:p w14:paraId="5624CA90" w14:textId="4BF98CAD" w:rsidR="001A4C6E" w:rsidRDefault="001A4C6E" w:rsidP="001A4C6E">
      <w:pPr>
        <w:pStyle w:val="ThesisBody"/>
        <w:rPr>
          <w:rFonts w:asciiTheme="majorBidi" w:hAnsiTheme="majorBidi" w:cstheme="majorBidi"/>
          <w:bCs/>
        </w:rPr>
      </w:pPr>
      <w:r>
        <w:rPr>
          <w:rFonts w:asciiTheme="majorBidi" w:hAnsiTheme="majorBidi" w:cstheme="majorBidi"/>
          <w:bCs/>
        </w:rPr>
        <w:t>Fig 24: Code pypfopt MVO optimisation output</w:t>
      </w:r>
    </w:p>
    <w:p w14:paraId="600DF19A" w14:textId="77777777" w:rsidR="001A4C6E" w:rsidRDefault="001A4C6E" w:rsidP="00833326">
      <w:pPr>
        <w:pStyle w:val="ThesisBody"/>
        <w:rPr>
          <w:rFonts w:asciiTheme="majorBidi" w:hAnsiTheme="majorBidi" w:cstheme="majorBidi"/>
          <w:bCs/>
        </w:rPr>
      </w:pPr>
    </w:p>
    <w:p w14:paraId="11FA9B4E" w14:textId="77777777" w:rsidR="001A4C6E" w:rsidRDefault="001A4C6E" w:rsidP="00833326">
      <w:pPr>
        <w:pStyle w:val="ThesisBody"/>
        <w:rPr>
          <w:rFonts w:asciiTheme="majorBidi" w:hAnsiTheme="majorBidi" w:cstheme="majorBidi"/>
          <w:bCs/>
        </w:rPr>
      </w:pPr>
    </w:p>
    <w:p w14:paraId="3841CC8B" w14:textId="3046F315" w:rsidR="00833326" w:rsidRDefault="00737CD7" w:rsidP="00833326">
      <w:pPr>
        <w:pStyle w:val="ThesisBody"/>
        <w:rPr>
          <w:rFonts w:asciiTheme="majorBidi" w:hAnsiTheme="majorBidi" w:cstheme="majorBidi"/>
          <w:bCs/>
        </w:rPr>
      </w:pPr>
      <w:r>
        <w:rPr>
          <w:rFonts w:asciiTheme="majorBidi" w:hAnsiTheme="majorBidi" w:cstheme="majorBidi"/>
          <w:bCs/>
        </w:rPr>
        <w:t>Resulting return using this method is 21.8% for the portfolio allocation.</w:t>
      </w:r>
    </w:p>
    <w:p w14:paraId="7AB55B09" w14:textId="77777777" w:rsidR="009F5919" w:rsidRDefault="009F5919" w:rsidP="00833326">
      <w:pPr>
        <w:pStyle w:val="ThesisBody"/>
        <w:rPr>
          <w:rFonts w:asciiTheme="majorBidi" w:hAnsiTheme="majorBidi" w:cstheme="majorBidi"/>
          <w:bCs/>
        </w:rPr>
      </w:pPr>
    </w:p>
    <w:p w14:paraId="6E8BC514" w14:textId="69999A0C" w:rsidR="001A4C6E" w:rsidRDefault="001A4C6E" w:rsidP="001A4C6E">
      <w:pPr>
        <w:pStyle w:val="ThesisBody"/>
        <w:rPr>
          <w:rFonts w:asciiTheme="majorBidi" w:hAnsiTheme="majorBidi" w:cstheme="majorBidi"/>
          <w:bCs/>
        </w:rPr>
      </w:pPr>
      <w:r>
        <w:rPr>
          <w:rFonts w:asciiTheme="majorBidi" w:hAnsiTheme="majorBidi" w:cstheme="majorBidi"/>
          <w:bCs/>
        </w:rPr>
        <w:t>Table 5:Stock weights in predicted portfolio</w:t>
      </w:r>
    </w:p>
    <w:tbl>
      <w:tblPr>
        <w:tblW w:w="4860" w:type="dxa"/>
        <w:tblInd w:w="113" w:type="dxa"/>
        <w:tblLook w:val="04A0" w:firstRow="1" w:lastRow="0" w:firstColumn="1" w:lastColumn="0" w:noHBand="0" w:noVBand="1"/>
      </w:tblPr>
      <w:tblGrid>
        <w:gridCol w:w="2000"/>
        <w:gridCol w:w="2860"/>
      </w:tblGrid>
      <w:tr w:rsidR="00D730BA" w:rsidRPr="00D730BA" w14:paraId="06137CC6" w14:textId="77777777" w:rsidTr="00D730B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3523EF4"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2545E94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D730BA" w:rsidRPr="00D730BA" w14:paraId="0ABE5CB2"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4A676F2"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12DF289"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6.92</w:t>
            </w:r>
          </w:p>
        </w:tc>
      </w:tr>
      <w:tr w:rsidR="00D730BA" w:rsidRPr="00D730BA" w14:paraId="36C86DC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3F6D3EF"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F2D454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430AFA7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227ED7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10CDD256"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28.9</w:t>
            </w:r>
          </w:p>
        </w:tc>
      </w:tr>
      <w:tr w:rsidR="00D730BA" w:rsidRPr="00D730BA" w14:paraId="6B2724F1"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7389808"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712D1FBA"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51F58F38"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7C133D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29EF073E"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3FBEE96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4842BF0"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D9672C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4.59</w:t>
            </w:r>
          </w:p>
        </w:tc>
      </w:tr>
      <w:tr w:rsidR="00D730BA" w:rsidRPr="00D730BA" w14:paraId="2F1E1FF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DFB6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25725B1D"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0803C80C"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1BCCB3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32CD4604"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71</w:t>
            </w:r>
          </w:p>
        </w:tc>
      </w:tr>
      <w:tr w:rsidR="00D730BA" w:rsidRPr="00D730BA" w14:paraId="639EA5BB"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41E1781"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1786A9B"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37.88</w:t>
            </w:r>
          </w:p>
        </w:tc>
      </w:tr>
      <w:tr w:rsidR="00D730BA" w:rsidRPr="00D730BA" w14:paraId="64E70484"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848E693"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FC287F7"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3F8D9C02" w14:textId="088F1081" w:rsidR="00D730BA" w:rsidRDefault="00D730BA" w:rsidP="00833326">
      <w:pPr>
        <w:pStyle w:val="ThesisBody"/>
        <w:rPr>
          <w:rFonts w:asciiTheme="majorBidi" w:hAnsiTheme="majorBidi" w:cstheme="majorBidi"/>
          <w:bCs/>
        </w:rPr>
      </w:pPr>
    </w:p>
    <w:p w14:paraId="2827F78B" w14:textId="77777777" w:rsidR="001A4C6E" w:rsidRDefault="001A4C6E" w:rsidP="00833326">
      <w:pPr>
        <w:pStyle w:val="ThesisBody"/>
        <w:rPr>
          <w:rFonts w:asciiTheme="majorBidi" w:hAnsiTheme="majorBidi" w:cstheme="majorBidi"/>
          <w:bCs/>
        </w:rPr>
      </w:pPr>
    </w:p>
    <w:p w14:paraId="7378CA06" w14:textId="79631636" w:rsidR="004E0198" w:rsidRDefault="004E0198" w:rsidP="00833326">
      <w:pPr>
        <w:pStyle w:val="ThesisBody"/>
        <w:rPr>
          <w:rFonts w:asciiTheme="majorBidi" w:hAnsiTheme="majorBidi" w:cstheme="majorBidi"/>
          <w:bCs/>
        </w:rPr>
      </w:pPr>
      <w:r>
        <w:rPr>
          <w:rFonts w:asciiTheme="majorBidi" w:hAnsiTheme="majorBidi" w:cstheme="majorBidi"/>
          <w:bCs/>
        </w:rPr>
        <w:lastRenderedPageBreak/>
        <w:t>Here interestingly the portfolio allocation is even skewed to only 4 stocks weighting almost 98%.This is typical of traditional MVO method.</w:t>
      </w:r>
      <w:r w:rsidR="00D0046B">
        <w:rPr>
          <w:rFonts w:asciiTheme="majorBidi" w:hAnsiTheme="majorBidi" w:cstheme="majorBidi"/>
          <w:bCs/>
        </w:rPr>
        <w:t>A Closer look at stock visualisation table N will reveal that there is a comparatively higher variance in left out stocks.</w:t>
      </w:r>
    </w:p>
    <w:p w14:paraId="6E19E0BC" w14:textId="77777777" w:rsidR="00D730BA" w:rsidRDefault="00D730BA" w:rsidP="00833326">
      <w:pPr>
        <w:pStyle w:val="ThesisBody"/>
        <w:rPr>
          <w:rFonts w:asciiTheme="majorBidi" w:hAnsiTheme="majorBidi" w:cstheme="majorBidi"/>
          <w:bCs/>
        </w:rPr>
      </w:pPr>
    </w:p>
    <w:p w14:paraId="20505DCC" w14:textId="77777777" w:rsidR="001A4C6E" w:rsidRDefault="001A4C6E" w:rsidP="00833326">
      <w:pPr>
        <w:pStyle w:val="ThesisBody"/>
        <w:rPr>
          <w:rFonts w:asciiTheme="majorBidi" w:hAnsiTheme="majorBidi" w:cstheme="majorBidi"/>
          <w:bCs/>
        </w:rPr>
      </w:pPr>
    </w:p>
    <w:p w14:paraId="53BD390C" w14:textId="59126833" w:rsidR="006F3AE2" w:rsidRDefault="006F3AE2" w:rsidP="006F3AE2">
      <w:pPr>
        <w:pStyle w:val="ThesisBody"/>
        <w:rPr>
          <w:rFonts w:asciiTheme="majorBidi" w:hAnsiTheme="majorBidi" w:cstheme="majorBidi"/>
          <w:b/>
        </w:rPr>
      </w:pPr>
      <w:r>
        <w:rPr>
          <w:rFonts w:asciiTheme="majorBidi" w:hAnsiTheme="majorBidi" w:cstheme="majorBidi"/>
          <w:b/>
        </w:rPr>
        <w:t>4.2       Challenger models implementation</w:t>
      </w:r>
      <w:r w:rsidR="000A08B4">
        <w:rPr>
          <w:rFonts w:asciiTheme="majorBidi" w:hAnsiTheme="majorBidi" w:cstheme="majorBidi"/>
          <w:b/>
        </w:rPr>
        <w:t xml:space="preserve"> in datarobot</w:t>
      </w:r>
    </w:p>
    <w:p w14:paraId="7D50BFED" w14:textId="04C77764" w:rsidR="006F3AE2" w:rsidRDefault="006F3AE2" w:rsidP="006F3AE2">
      <w:pPr>
        <w:pStyle w:val="ThesisBody"/>
        <w:rPr>
          <w:rFonts w:asciiTheme="majorBidi" w:hAnsiTheme="majorBidi" w:cstheme="majorBidi"/>
          <w:bCs/>
        </w:rPr>
      </w:pPr>
      <w:r w:rsidRPr="006F3AE2">
        <w:rPr>
          <w:rFonts w:asciiTheme="majorBidi" w:hAnsiTheme="majorBidi" w:cstheme="majorBidi"/>
          <w:bCs/>
        </w:rPr>
        <w:t>Challenger mode</w:t>
      </w:r>
      <w:r w:rsidR="000A08B4">
        <w:rPr>
          <w:rFonts w:asciiTheme="majorBidi" w:hAnsiTheme="majorBidi" w:cstheme="majorBidi"/>
          <w:bCs/>
        </w:rPr>
        <w:t>l</w:t>
      </w:r>
      <w:r w:rsidRPr="006F3AE2">
        <w:rPr>
          <w:rFonts w:asciiTheme="majorBidi" w:hAnsiTheme="majorBidi" w:cstheme="majorBidi"/>
          <w:bCs/>
        </w:rPr>
        <w:t>s</w:t>
      </w:r>
      <w:r w:rsidR="000A08B4">
        <w:rPr>
          <w:rFonts w:asciiTheme="majorBidi" w:hAnsiTheme="majorBidi" w:cstheme="majorBidi"/>
          <w:bCs/>
        </w:rPr>
        <w:t xml:space="preserve"> </w:t>
      </w:r>
      <w:r w:rsidR="002A62D0">
        <w:rPr>
          <w:rFonts w:asciiTheme="majorBidi" w:hAnsiTheme="majorBidi" w:cstheme="majorBidi"/>
          <w:bCs/>
        </w:rPr>
        <w:t xml:space="preserve">in </w:t>
      </w:r>
      <w:r w:rsidR="000A08B4" w:rsidRPr="002A62D0">
        <w:rPr>
          <w:rFonts w:asciiTheme="majorBidi" w:hAnsiTheme="majorBidi" w:cstheme="majorBidi"/>
          <w:bCs/>
        </w:rPr>
        <w:t>datarobo</w:t>
      </w:r>
      <w:r w:rsidR="002A62D0">
        <w:rPr>
          <w:rFonts w:asciiTheme="majorBidi" w:hAnsiTheme="majorBidi" w:cstheme="majorBidi"/>
          <w:bCs/>
        </w:rPr>
        <w:t xml:space="preserve">t </w:t>
      </w:r>
      <w:r w:rsidRPr="006F3AE2">
        <w:rPr>
          <w:rFonts w:asciiTheme="majorBidi" w:hAnsiTheme="majorBidi" w:cstheme="majorBidi"/>
          <w:bCs/>
        </w:rPr>
        <w:t>being machine learning models will</w:t>
      </w:r>
      <w:r>
        <w:rPr>
          <w:rFonts w:asciiTheme="majorBidi" w:hAnsiTheme="majorBidi" w:cstheme="majorBidi"/>
          <w:bCs/>
        </w:rPr>
        <w:t xml:space="preserve"> be fed with data enriched with features relating to RSI and SMA</w:t>
      </w:r>
      <w:r w:rsidR="000A08B4">
        <w:rPr>
          <w:rFonts w:asciiTheme="majorBidi" w:hAnsiTheme="majorBidi" w:cstheme="majorBidi"/>
          <w:bCs/>
        </w:rPr>
        <w:t xml:space="preserve"> are created in co</w:t>
      </w:r>
      <w:r w:rsidR="0016640B">
        <w:rPr>
          <w:rFonts w:asciiTheme="majorBidi" w:hAnsiTheme="majorBidi" w:cstheme="majorBidi"/>
          <w:bCs/>
        </w:rPr>
        <w:t>lab.</w:t>
      </w:r>
    </w:p>
    <w:p w14:paraId="733BE123" w14:textId="1337715D" w:rsidR="0030159C" w:rsidRDefault="0030159C" w:rsidP="006F3AE2">
      <w:pPr>
        <w:pStyle w:val="ThesisBody"/>
        <w:rPr>
          <w:rFonts w:asciiTheme="majorBidi" w:hAnsiTheme="majorBidi" w:cstheme="majorBidi"/>
          <w:bCs/>
        </w:rPr>
      </w:pPr>
      <w:r>
        <w:rPr>
          <w:rFonts w:asciiTheme="majorBidi" w:hAnsiTheme="majorBidi" w:cstheme="majorBidi"/>
          <w:bCs/>
        </w:rPr>
        <w:t>“talib” a custome package in python is used to calculate SMA and RSI for time periods 14,30,50 and 200.These new features are appended column wise to the original dataset.</w:t>
      </w:r>
    </w:p>
    <w:p w14:paraId="78A2BB44" w14:textId="39D36396" w:rsidR="0030159C" w:rsidRDefault="0030159C" w:rsidP="006F3AE2">
      <w:pPr>
        <w:pStyle w:val="ThesisBody"/>
        <w:rPr>
          <w:rFonts w:asciiTheme="majorBidi" w:hAnsiTheme="majorBidi" w:cstheme="majorBidi"/>
          <w:bCs/>
        </w:rPr>
      </w:pPr>
    </w:p>
    <w:p w14:paraId="17B3D28F" w14:textId="68971EA9" w:rsidR="0016640B" w:rsidRDefault="0016640B"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8801A5B" wp14:editId="33D112BD">
            <wp:extent cx="5760085" cy="1366520"/>
            <wp:effectExtent l="0" t="0" r="0" b="5080"/>
            <wp:docPr id="94" name="Picture 9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text, application, Word&#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60085" cy="1366520"/>
                    </a:xfrm>
                    <a:prstGeom prst="rect">
                      <a:avLst/>
                    </a:prstGeom>
                  </pic:spPr>
                </pic:pic>
              </a:graphicData>
            </a:graphic>
          </wp:inline>
        </w:drawing>
      </w:r>
    </w:p>
    <w:p w14:paraId="3FD03F23" w14:textId="77777777" w:rsidR="0030159C" w:rsidRDefault="0030159C" w:rsidP="006F3AE2">
      <w:pPr>
        <w:pStyle w:val="ThesisBody"/>
        <w:rPr>
          <w:rFonts w:asciiTheme="majorBidi" w:hAnsiTheme="majorBidi" w:cstheme="majorBidi"/>
          <w:bCs/>
        </w:rPr>
      </w:pPr>
    </w:p>
    <w:p w14:paraId="537BE102" w14:textId="79275EC5" w:rsidR="001A4C6E" w:rsidRDefault="001A4C6E" w:rsidP="001A4C6E">
      <w:pPr>
        <w:pStyle w:val="ThesisBody"/>
        <w:rPr>
          <w:rFonts w:asciiTheme="majorBidi" w:hAnsiTheme="majorBidi" w:cstheme="majorBidi"/>
          <w:bCs/>
        </w:rPr>
      </w:pPr>
      <w:r>
        <w:rPr>
          <w:rFonts w:asciiTheme="majorBidi" w:hAnsiTheme="majorBidi" w:cstheme="majorBidi"/>
          <w:bCs/>
        </w:rPr>
        <w:t>Fig 25: Code Snippet for SMA,RSI feature creation</w:t>
      </w:r>
    </w:p>
    <w:p w14:paraId="7DA038D2" w14:textId="77777777" w:rsidR="001A4C6E" w:rsidRDefault="001A4C6E" w:rsidP="006F3AE2">
      <w:pPr>
        <w:pStyle w:val="ThesisBody"/>
        <w:rPr>
          <w:rFonts w:asciiTheme="majorBidi" w:hAnsiTheme="majorBidi" w:cstheme="majorBidi"/>
          <w:bCs/>
        </w:rPr>
      </w:pPr>
    </w:p>
    <w:p w14:paraId="06B0CD80" w14:textId="77777777" w:rsidR="001A4C6E" w:rsidRDefault="001A4C6E" w:rsidP="006F3AE2">
      <w:pPr>
        <w:pStyle w:val="ThesisBody"/>
        <w:rPr>
          <w:rFonts w:asciiTheme="majorBidi" w:hAnsiTheme="majorBidi" w:cstheme="majorBidi"/>
          <w:bCs/>
        </w:rPr>
      </w:pPr>
    </w:p>
    <w:p w14:paraId="0A79389D" w14:textId="5104CA43" w:rsidR="0016640B" w:rsidRDefault="0016640B" w:rsidP="006F3AE2">
      <w:pPr>
        <w:pStyle w:val="ThesisBody"/>
        <w:rPr>
          <w:rFonts w:asciiTheme="majorBidi" w:hAnsiTheme="majorBidi" w:cstheme="majorBidi"/>
          <w:bCs/>
        </w:rPr>
      </w:pPr>
      <w:r>
        <w:rPr>
          <w:rFonts w:asciiTheme="majorBidi" w:hAnsiTheme="majorBidi" w:cstheme="majorBidi"/>
          <w:bCs/>
        </w:rPr>
        <w:t>Which leads to new data set with increased features.</w:t>
      </w:r>
    </w:p>
    <w:p w14:paraId="2CAA865E" w14:textId="563F7A03" w:rsidR="0016640B" w:rsidRDefault="0016640B" w:rsidP="006F3AE2">
      <w:pPr>
        <w:pStyle w:val="ThesisBody"/>
        <w:rPr>
          <w:rFonts w:asciiTheme="majorBidi" w:hAnsiTheme="majorBidi" w:cstheme="majorBidi"/>
          <w:bCs/>
        </w:rPr>
      </w:pPr>
    </w:p>
    <w:p w14:paraId="35B86438" w14:textId="01B4481E" w:rsidR="0016640B" w:rsidRDefault="0016640B"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C3F4EFB" wp14:editId="23B598EE">
            <wp:extent cx="5760085" cy="1356360"/>
            <wp:effectExtent l="0" t="0" r="0" b="0"/>
            <wp:docPr id="95" name="Picture 9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760085" cy="1356360"/>
                    </a:xfrm>
                    <a:prstGeom prst="rect">
                      <a:avLst/>
                    </a:prstGeom>
                  </pic:spPr>
                </pic:pic>
              </a:graphicData>
            </a:graphic>
          </wp:inline>
        </w:drawing>
      </w:r>
    </w:p>
    <w:p w14:paraId="221FF58C" w14:textId="77777777" w:rsidR="003C73DD" w:rsidRDefault="003C73DD" w:rsidP="006F3AE2">
      <w:pPr>
        <w:pStyle w:val="ThesisBody"/>
        <w:rPr>
          <w:rFonts w:asciiTheme="majorBidi" w:hAnsiTheme="majorBidi" w:cstheme="majorBidi"/>
          <w:bCs/>
        </w:rPr>
      </w:pPr>
    </w:p>
    <w:p w14:paraId="68A437F5" w14:textId="4B3FF635" w:rsidR="001A4C6E" w:rsidRDefault="001A4C6E" w:rsidP="001A4C6E">
      <w:pPr>
        <w:pStyle w:val="ThesisBody"/>
        <w:rPr>
          <w:rFonts w:asciiTheme="majorBidi" w:hAnsiTheme="majorBidi" w:cstheme="majorBidi"/>
          <w:bCs/>
        </w:rPr>
      </w:pPr>
      <w:r>
        <w:rPr>
          <w:rFonts w:asciiTheme="majorBidi" w:hAnsiTheme="majorBidi" w:cstheme="majorBidi"/>
          <w:bCs/>
        </w:rPr>
        <w:t>Fig 26: Code Snippet for new dataset display</w:t>
      </w:r>
    </w:p>
    <w:p w14:paraId="03302265" w14:textId="77777777" w:rsidR="001A4C6E" w:rsidRDefault="001A4C6E" w:rsidP="006F3AE2">
      <w:pPr>
        <w:pStyle w:val="ThesisBody"/>
        <w:rPr>
          <w:rFonts w:asciiTheme="majorBidi" w:hAnsiTheme="majorBidi" w:cstheme="majorBidi"/>
          <w:bCs/>
        </w:rPr>
      </w:pPr>
    </w:p>
    <w:p w14:paraId="5417FE05" w14:textId="38657B99" w:rsidR="0016640B" w:rsidRDefault="0016640B" w:rsidP="006F3AE2">
      <w:pPr>
        <w:pStyle w:val="ThesisBody"/>
        <w:rPr>
          <w:rFonts w:asciiTheme="majorBidi" w:hAnsiTheme="majorBidi" w:cstheme="majorBidi"/>
          <w:bCs/>
        </w:rPr>
      </w:pPr>
      <w:r>
        <w:rPr>
          <w:rFonts w:asciiTheme="majorBidi" w:hAnsiTheme="majorBidi" w:cstheme="majorBidi"/>
          <w:bCs/>
        </w:rPr>
        <w:t>New features added are ma1</w:t>
      </w:r>
      <w:r w:rsidR="003C73DD">
        <w:rPr>
          <w:rFonts w:asciiTheme="majorBidi" w:hAnsiTheme="majorBidi" w:cstheme="majorBidi"/>
          <w:bCs/>
        </w:rPr>
        <w:t>4,ma30,ma50 and ma200 for the moving average,for RSI new features added were rsi14,rsi30,rsi50,rsi200.</w:t>
      </w:r>
    </w:p>
    <w:p w14:paraId="4FECB850" w14:textId="7B54F17E" w:rsidR="00BB25AA" w:rsidRDefault="00BB25AA" w:rsidP="006F3AE2">
      <w:pPr>
        <w:pStyle w:val="ThesisBody"/>
        <w:rPr>
          <w:rFonts w:asciiTheme="majorBidi" w:hAnsiTheme="majorBidi" w:cstheme="majorBidi"/>
          <w:bCs/>
        </w:rPr>
      </w:pPr>
      <w:r>
        <w:rPr>
          <w:rFonts w:asciiTheme="majorBidi" w:hAnsiTheme="majorBidi" w:cstheme="majorBidi"/>
          <w:bCs/>
        </w:rPr>
        <w:t>Adding Moving average helps in smoothening the data and removes unwanted noise.</w:t>
      </w:r>
    </w:p>
    <w:p w14:paraId="6985D4D8" w14:textId="77777777" w:rsidR="009F5919" w:rsidRDefault="009F5919" w:rsidP="006F3AE2">
      <w:pPr>
        <w:pStyle w:val="ThesisBody"/>
        <w:rPr>
          <w:rFonts w:asciiTheme="majorBidi" w:hAnsiTheme="majorBidi" w:cstheme="majorBidi"/>
          <w:bCs/>
        </w:rPr>
      </w:pPr>
    </w:p>
    <w:p w14:paraId="05AF65E4" w14:textId="77777777" w:rsidR="009F5919" w:rsidRDefault="009F5919" w:rsidP="006F3AE2">
      <w:pPr>
        <w:pStyle w:val="ThesisBody"/>
        <w:rPr>
          <w:rFonts w:asciiTheme="majorBidi" w:hAnsiTheme="majorBidi" w:cstheme="majorBidi"/>
          <w:bCs/>
        </w:rPr>
      </w:pPr>
    </w:p>
    <w:p w14:paraId="3F1B37DA" w14:textId="77777777" w:rsidR="009F5919" w:rsidRDefault="009F5919" w:rsidP="006F3AE2">
      <w:pPr>
        <w:pStyle w:val="ThesisBody"/>
        <w:rPr>
          <w:rFonts w:asciiTheme="majorBidi" w:hAnsiTheme="majorBidi" w:cstheme="majorBidi"/>
          <w:bCs/>
        </w:rPr>
      </w:pPr>
    </w:p>
    <w:p w14:paraId="6B5413A9" w14:textId="77777777" w:rsidR="009F5919" w:rsidRDefault="009F5919" w:rsidP="006F3AE2">
      <w:pPr>
        <w:pStyle w:val="ThesisBody"/>
        <w:rPr>
          <w:rFonts w:asciiTheme="majorBidi" w:hAnsiTheme="majorBidi" w:cstheme="majorBidi"/>
          <w:bCs/>
        </w:rPr>
      </w:pPr>
    </w:p>
    <w:p w14:paraId="2A6C285A" w14:textId="77777777" w:rsidR="009F5919" w:rsidRDefault="009F5919" w:rsidP="006F3AE2">
      <w:pPr>
        <w:pStyle w:val="ThesisBody"/>
        <w:rPr>
          <w:rFonts w:asciiTheme="majorBidi" w:hAnsiTheme="majorBidi" w:cstheme="majorBidi"/>
          <w:bCs/>
        </w:rPr>
      </w:pPr>
    </w:p>
    <w:p w14:paraId="54CDAC0C" w14:textId="77777777" w:rsidR="00D730BA" w:rsidRDefault="00D730BA" w:rsidP="006F3AE2">
      <w:pPr>
        <w:pStyle w:val="ThesisBody"/>
        <w:rPr>
          <w:rFonts w:asciiTheme="majorBidi" w:hAnsiTheme="majorBidi" w:cstheme="majorBidi"/>
          <w:bCs/>
        </w:rPr>
      </w:pPr>
    </w:p>
    <w:p w14:paraId="711135BB" w14:textId="12AF5BDA" w:rsidR="00BB25AA" w:rsidRDefault="00BB25AA"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C636BCC" wp14:editId="622A94C7">
            <wp:extent cx="5760085" cy="3334385"/>
            <wp:effectExtent l="0" t="0" r="0" b="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60085" cy="3334385"/>
                    </a:xfrm>
                    <a:prstGeom prst="rect">
                      <a:avLst/>
                    </a:prstGeom>
                  </pic:spPr>
                </pic:pic>
              </a:graphicData>
            </a:graphic>
          </wp:inline>
        </w:drawing>
      </w:r>
    </w:p>
    <w:p w14:paraId="3F018E7E" w14:textId="77777777" w:rsidR="00DF14CC" w:rsidRDefault="00DF14CC" w:rsidP="006F3AE2">
      <w:pPr>
        <w:pStyle w:val="ThesisBody"/>
        <w:rPr>
          <w:rFonts w:asciiTheme="majorBidi" w:hAnsiTheme="majorBidi" w:cstheme="majorBidi"/>
          <w:bCs/>
        </w:rPr>
      </w:pPr>
    </w:p>
    <w:p w14:paraId="43B89590" w14:textId="76D0232D" w:rsidR="001A4C6E" w:rsidRDefault="001A4C6E" w:rsidP="001A4C6E">
      <w:pPr>
        <w:pStyle w:val="ThesisBody"/>
        <w:rPr>
          <w:rFonts w:asciiTheme="majorBidi" w:hAnsiTheme="majorBidi" w:cstheme="majorBidi"/>
          <w:bCs/>
        </w:rPr>
      </w:pPr>
      <w:r>
        <w:rPr>
          <w:rFonts w:asciiTheme="majorBidi" w:hAnsiTheme="majorBidi" w:cstheme="majorBidi"/>
          <w:bCs/>
        </w:rPr>
        <w:t>Figure 27: Smoothened Data</w:t>
      </w:r>
    </w:p>
    <w:p w14:paraId="60F21FBE" w14:textId="77777777" w:rsidR="001A4C6E" w:rsidRDefault="001A4C6E" w:rsidP="006F3AE2">
      <w:pPr>
        <w:pStyle w:val="ThesisBody"/>
        <w:rPr>
          <w:rFonts w:asciiTheme="majorBidi" w:hAnsiTheme="majorBidi" w:cstheme="majorBidi"/>
          <w:bCs/>
        </w:rPr>
      </w:pPr>
    </w:p>
    <w:p w14:paraId="6D0713F3" w14:textId="2F4D7EF9" w:rsidR="0029739B" w:rsidRDefault="00D730BA" w:rsidP="006F3AE2">
      <w:pPr>
        <w:pStyle w:val="ThesisBody"/>
        <w:rPr>
          <w:rFonts w:asciiTheme="majorBidi" w:hAnsiTheme="majorBidi" w:cstheme="majorBidi"/>
          <w:bCs/>
        </w:rPr>
      </w:pPr>
      <w:r>
        <w:rPr>
          <w:rFonts w:asciiTheme="majorBidi" w:hAnsiTheme="majorBidi" w:cstheme="majorBidi"/>
          <w:bCs/>
        </w:rPr>
        <w:t>Resulting data is split onto train,validation</w:t>
      </w:r>
      <w:r w:rsidR="00522D23">
        <w:rPr>
          <w:rFonts w:asciiTheme="majorBidi" w:hAnsiTheme="majorBidi" w:cstheme="majorBidi"/>
          <w:bCs/>
        </w:rPr>
        <w:t xml:space="preserve"> and test dataset.Each set having 1000,</w:t>
      </w:r>
      <w:r w:rsidR="004B08BC">
        <w:rPr>
          <w:rFonts w:asciiTheme="majorBidi" w:hAnsiTheme="majorBidi" w:cstheme="majorBidi"/>
          <w:bCs/>
        </w:rPr>
        <w:t>70</w:t>
      </w:r>
      <w:r w:rsidR="00522D23">
        <w:rPr>
          <w:rFonts w:asciiTheme="majorBidi" w:hAnsiTheme="majorBidi" w:cstheme="majorBidi"/>
          <w:bCs/>
        </w:rPr>
        <w:t xml:space="preserve"> and </w:t>
      </w:r>
      <w:r w:rsidR="004B08BC">
        <w:rPr>
          <w:rFonts w:asciiTheme="majorBidi" w:hAnsiTheme="majorBidi" w:cstheme="majorBidi"/>
          <w:bCs/>
        </w:rPr>
        <w:t>76</w:t>
      </w:r>
      <w:r w:rsidR="00522D23">
        <w:rPr>
          <w:rFonts w:asciiTheme="majorBidi" w:hAnsiTheme="majorBidi" w:cstheme="majorBidi"/>
          <w:bCs/>
        </w:rPr>
        <w:t xml:space="preserve"> records respectively.A total of 10 data sets are created for which 5 models each are created.This results in a total of 50 models being created</w:t>
      </w:r>
      <w:r w:rsidR="00E411EC">
        <w:rPr>
          <w:rFonts w:asciiTheme="majorBidi" w:hAnsiTheme="majorBidi" w:cstheme="majorBidi"/>
          <w:bCs/>
        </w:rPr>
        <w:t>.</w:t>
      </w:r>
      <w:r w:rsidR="00A532C7">
        <w:rPr>
          <w:rFonts w:asciiTheme="majorBidi" w:hAnsiTheme="majorBidi" w:cstheme="majorBidi"/>
          <w:bCs/>
        </w:rPr>
        <w:t>Stock data is loaded into AutoML tool datarobot to create a model pipeline.Certain important</w:t>
      </w:r>
      <w:r w:rsidR="009D72C2">
        <w:rPr>
          <w:rFonts w:asciiTheme="majorBidi" w:hAnsiTheme="majorBidi" w:cstheme="majorBidi"/>
          <w:bCs/>
        </w:rPr>
        <w:t xml:space="preserve"> </w:t>
      </w:r>
      <w:r w:rsidR="00522D23">
        <w:rPr>
          <w:rFonts w:asciiTheme="majorBidi" w:hAnsiTheme="majorBidi" w:cstheme="majorBidi"/>
          <w:bCs/>
        </w:rPr>
        <w:t xml:space="preserve"> </w:t>
      </w:r>
      <w:r w:rsidR="00A532C7">
        <w:rPr>
          <w:rFonts w:asciiTheme="majorBidi" w:hAnsiTheme="majorBidi" w:cstheme="majorBidi"/>
          <w:bCs/>
        </w:rPr>
        <w:t xml:space="preserve">Settings relating to sampling are </w:t>
      </w:r>
      <w:r w:rsidR="00F06C21">
        <w:rPr>
          <w:rFonts w:asciiTheme="majorBidi" w:hAnsiTheme="majorBidi" w:cstheme="majorBidi"/>
          <w:bCs/>
        </w:rPr>
        <w:t>made</w:t>
      </w:r>
      <w:r w:rsidR="00903493">
        <w:rPr>
          <w:rFonts w:asciiTheme="majorBidi" w:hAnsiTheme="majorBidi" w:cstheme="majorBidi"/>
          <w:bCs/>
        </w:rPr>
        <w:t xml:space="preserve"> by creating a “partition” feature in dataset.</w:t>
      </w:r>
    </w:p>
    <w:p w14:paraId="0A5BAA5C" w14:textId="77777777" w:rsidR="00C238FE" w:rsidRDefault="00C238FE" w:rsidP="006F3AE2">
      <w:pPr>
        <w:pStyle w:val="ThesisBody"/>
        <w:rPr>
          <w:rFonts w:asciiTheme="majorBidi" w:hAnsiTheme="majorBidi" w:cstheme="majorBidi"/>
          <w:bCs/>
        </w:rPr>
      </w:pPr>
    </w:p>
    <w:p w14:paraId="4B0CDFD0" w14:textId="6EFAE081" w:rsidR="00C238FE" w:rsidRDefault="00C238FE" w:rsidP="006F3AE2">
      <w:pPr>
        <w:pStyle w:val="ThesisBody"/>
        <w:rPr>
          <w:rFonts w:asciiTheme="majorBidi" w:hAnsiTheme="majorBidi" w:cstheme="majorBidi"/>
          <w:bCs/>
        </w:rPr>
      </w:pPr>
      <w:r>
        <w:rPr>
          <w:rFonts w:asciiTheme="majorBidi" w:hAnsiTheme="majorBidi" w:cstheme="majorBidi"/>
          <w:bCs/>
        </w:rPr>
        <w:t>Table</w:t>
      </w:r>
      <w:r w:rsidR="001A4C6E">
        <w:rPr>
          <w:rFonts w:asciiTheme="majorBidi" w:hAnsiTheme="majorBidi" w:cstheme="majorBidi"/>
          <w:bCs/>
        </w:rPr>
        <w:t xml:space="preserve"> 6:Train-Validation-Test split datewise</w:t>
      </w:r>
    </w:p>
    <w:tbl>
      <w:tblPr>
        <w:tblStyle w:val="TableGrid"/>
        <w:tblW w:w="0" w:type="auto"/>
        <w:tblInd w:w="108" w:type="dxa"/>
        <w:tblLook w:val="04A0" w:firstRow="1" w:lastRow="0" w:firstColumn="1" w:lastColumn="0" w:noHBand="0" w:noVBand="1"/>
      </w:tblPr>
      <w:tblGrid>
        <w:gridCol w:w="2268"/>
        <w:gridCol w:w="2267"/>
        <w:gridCol w:w="1636"/>
        <w:gridCol w:w="2724"/>
      </w:tblGrid>
      <w:tr w:rsidR="00903493" w14:paraId="133FC997" w14:textId="758C3904" w:rsidTr="00EE39BC">
        <w:tc>
          <w:tcPr>
            <w:tcW w:w="2312" w:type="dxa"/>
          </w:tcPr>
          <w:p w14:paraId="420CA61F" w14:textId="797371E9" w:rsidR="00903493" w:rsidRDefault="00903493" w:rsidP="006F3AE2">
            <w:pPr>
              <w:pStyle w:val="ThesisBody"/>
              <w:rPr>
                <w:rFonts w:asciiTheme="majorBidi" w:hAnsiTheme="majorBidi" w:cstheme="majorBidi"/>
                <w:bCs/>
              </w:rPr>
            </w:pPr>
            <w:r>
              <w:rPr>
                <w:rFonts w:asciiTheme="majorBidi" w:hAnsiTheme="majorBidi" w:cstheme="majorBidi"/>
                <w:bCs/>
              </w:rPr>
              <w:t>Feature name</w:t>
            </w:r>
          </w:p>
        </w:tc>
        <w:tc>
          <w:tcPr>
            <w:tcW w:w="2322" w:type="dxa"/>
          </w:tcPr>
          <w:p w14:paraId="7A4DBA71" w14:textId="03D86020" w:rsidR="00903493" w:rsidRDefault="00903493" w:rsidP="006F3AE2">
            <w:pPr>
              <w:pStyle w:val="ThesisBody"/>
              <w:rPr>
                <w:rFonts w:asciiTheme="majorBidi" w:hAnsiTheme="majorBidi" w:cstheme="majorBidi"/>
                <w:bCs/>
              </w:rPr>
            </w:pPr>
            <w:r>
              <w:rPr>
                <w:rFonts w:asciiTheme="majorBidi" w:hAnsiTheme="majorBidi" w:cstheme="majorBidi"/>
                <w:bCs/>
              </w:rPr>
              <w:t xml:space="preserve">Data </w:t>
            </w:r>
          </w:p>
        </w:tc>
        <w:tc>
          <w:tcPr>
            <w:tcW w:w="1666" w:type="dxa"/>
          </w:tcPr>
          <w:p w14:paraId="12F67053" w14:textId="71CD08DC" w:rsidR="00903493" w:rsidRDefault="00903493" w:rsidP="006F3AE2">
            <w:pPr>
              <w:pStyle w:val="ThesisBody"/>
              <w:rPr>
                <w:rFonts w:asciiTheme="majorBidi" w:hAnsiTheme="majorBidi" w:cstheme="majorBidi"/>
                <w:bCs/>
              </w:rPr>
            </w:pPr>
            <w:r>
              <w:rPr>
                <w:rFonts w:asciiTheme="majorBidi" w:hAnsiTheme="majorBidi" w:cstheme="majorBidi"/>
                <w:bCs/>
              </w:rPr>
              <w:t>Count</w:t>
            </w:r>
          </w:p>
        </w:tc>
        <w:tc>
          <w:tcPr>
            <w:tcW w:w="2772" w:type="dxa"/>
          </w:tcPr>
          <w:p w14:paraId="1F74558D" w14:textId="07B262B9" w:rsidR="00903493" w:rsidRDefault="00903493" w:rsidP="006F3AE2">
            <w:pPr>
              <w:pStyle w:val="ThesisBody"/>
              <w:rPr>
                <w:rFonts w:asciiTheme="majorBidi" w:hAnsiTheme="majorBidi" w:cstheme="majorBidi"/>
                <w:bCs/>
              </w:rPr>
            </w:pPr>
            <w:r>
              <w:rPr>
                <w:rFonts w:asciiTheme="majorBidi" w:hAnsiTheme="majorBidi" w:cstheme="majorBidi"/>
                <w:bCs/>
              </w:rPr>
              <w:t>Time</w:t>
            </w:r>
          </w:p>
        </w:tc>
      </w:tr>
      <w:tr w:rsidR="00903493" w14:paraId="6A0520B1" w14:textId="4D02C8E1" w:rsidTr="00EE39BC">
        <w:tc>
          <w:tcPr>
            <w:tcW w:w="2312" w:type="dxa"/>
          </w:tcPr>
          <w:p w14:paraId="11256A7E" w14:textId="19D9C294"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637325EF" w14:textId="03F736BC" w:rsidR="00903493" w:rsidRDefault="00903493" w:rsidP="006F3AE2">
            <w:pPr>
              <w:pStyle w:val="ThesisBody"/>
              <w:rPr>
                <w:rFonts w:asciiTheme="majorBidi" w:hAnsiTheme="majorBidi" w:cstheme="majorBidi"/>
                <w:bCs/>
              </w:rPr>
            </w:pPr>
            <w:r>
              <w:rPr>
                <w:rFonts w:asciiTheme="majorBidi" w:hAnsiTheme="majorBidi" w:cstheme="majorBidi"/>
                <w:bCs/>
              </w:rPr>
              <w:t>Train</w:t>
            </w:r>
          </w:p>
        </w:tc>
        <w:tc>
          <w:tcPr>
            <w:tcW w:w="1666" w:type="dxa"/>
          </w:tcPr>
          <w:p w14:paraId="53832A93" w14:textId="5742A60D" w:rsidR="00903493" w:rsidRDefault="00903493" w:rsidP="006F3AE2">
            <w:pPr>
              <w:pStyle w:val="ThesisBody"/>
              <w:rPr>
                <w:rFonts w:asciiTheme="majorBidi" w:hAnsiTheme="majorBidi" w:cstheme="majorBidi"/>
                <w:bCs/>
              </w:rPr>
            </w:pPr>
            <w:r>
              <w:rPr>
                <w:rFonts w:asciiTheme="majorBidi" w:hAnsiTheme="majorBidi" w:cstheme="majorBidi"/>
                <w:bCs/>
              </w:rPr>
              <w:t>1000</w:t>
            </w:r>
          </w:p>
        </w:tc>
        <w:tc>
          <w:tcPr>
            <w:tcW w:w="2772" w:type="dxa"/>
          </w:tcPr>
          <w:p w14:paraId="7EE14497" w14:textId="187D296B" w:rsidR="00903493" w:rsidRDefault="002772E0" w:rsidP="006F3AE2">
            <w:pPr>
              <w:pStyle w:val="ThesisBody"/>
              <w:rPr>
                <w:rFonts w:asciiTheme="majorBidi" w:hAnsiTheme="majorBidi" w:cstheme="majorBidi"/>
                <w:bCs/>
              </w:rPr>
            </w:pPr>
            <w:r>
              <w:rPr>
                <w:rFonts w:asciiTheme="majorBidi" w:hAnsiTheme="majorBidi" w:cstheme="majorBidi"/>
                <w:bCs/>
              </w:rPr>
              <w:t>26/10/2017-11/11/2021</w:t>
            </w:r>
          </w:p>
        </w:tc>
      </w:tr>
      <w:tr w:rsidR="00903493" w14:paraId="35176BC5" w14:textId="2311416E" w:rsidTr="00EE39BC">
        <w:tc>
          <w:tcPr>
            <w:tcW w:w="2312" w:type="dxa"/>
          </w:tcPr>
          <w:p w14:paraId="61C41797" w14:textId="1CCA314B"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3AC9EE46" w14:textId="195E80CC" w:rsidR="00903493" w:rsidRDefault="00903493" w:rsidP="006F3AE2">
            <w:pPr>
              <w:pStyle w:val="ThesisBody"/>
              <w:rPr>
                <w:rFonts w:asciiTheme="majorBidi" w:hAnsiTheme="majorBidi" w:cstheme="majorBidi"/>
                <w:bCs/>
              </w:rPr>
            </w:pPr>
            <w:r>
              <w:rPr>
                <w:rFonts w:asciiTheme="majorBidi" w:hAnsiTheme="majorBidi" w:cstheme="majorBidi"/>
                <w:bCs/>
              </w:rPr>
              <w:t>Val</w:t>
            </w:r>
          </w:p>
        </w:tc>
        <w:tc>
          <w:tcPr>
            <w:tcW w:w="1666" w:type="dxa"/>
          </w:tcPr>
          <w:p w14:paraId="6FC6B4EA" w14:textId="169AD3DB" w:rsidR="00903493" w:rsidRDefault="00903493" w:rsidP="006F3AE2">
            <w:pPr>
              <w:pStyle w:val="ThesisBody"/>
              <w:rPr>
                <w:rFonts w:asciiTheme="majorBidi" w:hAnsiTheme="majorBidi" w:cstheme="majorBidi"/>
                <w:bCs/>
              </w:rPr>
            </w:pPr>
            <w:r>
              <w:rPr>
                <w:rFonts w:asciiTheme="majorBidi" w:hAnsiTheme="majorBidi" w:cstheme="majorBidi"/>
                <w:bCs/>
              </w:rPr>
              <w:t>76</w:t>
            </w:r>
          </w:p>
        </w:tc>
        <w:tc>
          <w:tcPr>
            <w:tcW w:w="2772" w:type="dxa"/>
          </w:tcPr>
          <w:p w14:paraId="6807D414" w14:textId="23CCC309" w:rsidR="00903493" w:rsidRDefault="002772E0" w:rsidP="006F3AE2">
            <w:pPr>
              <w:pStyle w:val="ThesisBody"/>
              <w:rPr>
                <w:rFonts w:asciiTheme="majorBidi" w:hAnsiTheme="majorBidi" w:cstheme="majorBidi"/>
                <w:bCs/>
              </w:rPr>
            </w:pPr>
            <w:r>
              <w:rPr>
                <w:rFonts w:asciiTheme="majorBidi" w:hAnsiTheme="majorBidi" w:cstheme="majorBidi"/>
                <w:bCs/>
              </w:rPr>
              <w:t>12/11/2021-28/02/2022</w:t>
            </w:r>
          </w:p>
        </w:tc>
      </w:tr>
      <w:tr w:rsidR="00903493" w14:paraId="7A86097D" w14:textId="0F5FE92C" w:rsidTr="00EE39BC">
        <w:tc>
          <w:tcPr>
            <w:tcW w:w="2312" w:type="dxa"/>
          </w:tcPr>
          <w:p w14:paraId="5E8E3AA8" w14:textId="56DB1853"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116D33EC" w14:textId="2B861E22" w:rsidR="00903493" w:rsidRDefault="00903493" w:rsidP="006F3AE2">
            <w:pPr>
              <w:pStyle w:val="ThesisBody"/>
              <w:rPr>
                <w:rFonts w:asciiTheme="majorBidi" w:hAnsiTheme="majorBidi" w:cstheme="majorBidi"/>
                <w:bCs/>
              </w:rPr>
            </w:pPr>
            <w:r>
              <w:rPr>
                <w:rFonts w:asciiTheme="majorBidi" w:hAnsiTheme="majorBidi" w:cstheme="majorBidi"/>
                <w:bCs/>
              </w:rPr>
              <w:t>Test</w:t>
            </w:r>
          </w:p>
        </w:tc>
        <w:tc>
          <w:tcPr>
            <w:tcW w:w="1666" w:type="dxa"/>
          </w:tcPr>
          <w:p w14:paraId="256DA600" w14:textId="7300F304" w:rsidR="00903493" w:rsidRDefault="00903493" w:rsidP="006F3AE2">
            <w:pPr>
              <w:pStyle w:val="ThesisBody"/>
              <w:rPr>
                <w:rFonts w:asciiTheme="majorBidi" w:hAnsiTheme="majorBidi" w:cstheme="majorBidi"/>
                <w:bCs/>
              </w:rPr>
            </w:pPr>
            <w:r>
              <w:rPr>
                <w:rFonts w:asciiTheme="majorBidi" w:hAnsiTheme="majorBidi" w:cstheme="majorBidi"/>
                <w:bCs/>
              </w:rPr>
              <w:t>70</w:t>
            </w:r>
          </w:p>
        </w:tc>
        <w:tc>
          <w:tcPr>
            <w:tcW w:w="2772" w:type="dxa"/>
          </w:tcPr>
          <w:p w14:paraId="6D80F1A8" w14:textId="77532362" w:rsidR="00903493" w:rsidRDefault="002772E0" w:rsidP="006F3AE2">
            <w:pPr>
              <w:pStyle w:val="ThesisBody"/>
              <w:rPr>
                <w:rFonts w:asciiTheme="majorBidi" w:hAnsiTheme="majorBidi" w:cstheme="majorBidi"/>
                <w:bCs/>
              </w:rPr>
            </w:pPr>
            <w:r>
              <w:rPr>
                <w:rFonts w:asciiTheme="majorBidi" w:hAnsiTheme="majorBidi" w:cstheme="majorBidi"/>
                <w:bCs/>
              </w:rPr>
              <w:t>02/03/2022-31-05-2022</w:t>
            </w:r>
          </w:p>
        </w:tc>
      </w:tr>
    </w:tbl>
    <w:p w14:paraId="5429C8EB" w14:textId="620DC69F" w:rsidR="009F5919" w:rsidRDefault="009F5919" w:rsidP="006F3AE2">
      <w:pPr>
        <w:pStyle w:val="ThesisBody"/>
        <w:rPr>
          <w:rFonts w:asciiTheme="majorBidi" w:hAnsiTheme="majorBidi" w:cstheme="majorBidi"/>
          <w:bCs/>
          <w:noProof/>
          <w:lang w:val="en-US" w:eastAsia="en-US"/>
        </w:rPr>
      </w:pPr>
    </w:p>
    <w:p w14:paraId="4589A724" w14:textId="7D64F93C" w:rsidR="009F5919" w:rsidRDefault="00C238FE" w:rsidP="006F3AE2">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lastRenderedPageBreak/>
        <w:t>These setting are saved through patitioning tab in additional properties.</w:t>
      </w:r>
    </w:p>
    <w:p w14:paraId="77021DF2" w14:textId="2743D4D6" w:rsidR="009F5919" w:rsidRDefault="009F5919" w:rsidP="006F3AE2">
      <w:pPr>
        <w:pStyle w:val="ThesisBody"/>
        <w:rPr>
          <w:rFonts w:asciiTheme="majorBidi" w:hAnsiTheme="majorBidi" w:cstheme="majorBidi"/>
          <w:bCs/>
          <w:noProof/>
          <w:lang w:val="en-US" w:eastAsia="en-US"/>
        </w:rPr>
      </w:pPr>
    </w:p>
    <w:p w14:paraId="7048DC66" w14:textId="363C19E9" w:rsidR="009F5919" w:rsidRDefault="009F5919" w:rsidP="006F3AE2">
      <w:pPr>
        <w:pStyle w:val="ThesisBody"/>
        <w:rPr>
          <w:rFonts w:asciiTheme="majorBidi" w:hAnsiTheme="majorBidi" w:cstheme="majorBidi"/>
          <w:bCs/>
          <w:noProof/>
          <w:lang w:val="en-US" w:eastAsia="en-US"/>
        </w:rPr>
      </w:pPr>
    </w:p>
    <w:p w14:paraId="3ABAC601" w14:textId="2A4ADD58" w:rsidR="009F5919" w:rsidRDefault="009F5919" w:rsidP="006F3AE2">
      <w:pPr>
        <w:pStyle w:val="ThesisBody"/>
        <w:rPr>
          <w:rFonts w:asciiTheme="majorBidi" w:hAnsiTheme="majorBidi" w:cstheme="majorBidi"/>
          <w:bCs/>
          <w:noProof/>
          <w:lang w:val="en-US" w:eastAsia="en-US"/>
        </w:rPr>
      </w:pPr>
    </w:p>
    <w:p w14:paraId="51622C84" w14:textId="4ED81EFE" w:rsidR="009D72C2" w:rsidRDefault="009D72C2"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C60FD9F" wp14:editId="2D8EDE46">
            <wp:extent cx="5760085" cy="4088130"/>
            <wp:effectExtent l="0" t="0" r="0" b="7620"/>
            <wp:docPr id="98" name="Picture 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60085" cy="4088130"/>
                    </a:xfrm>
                    <a:prstGeom prst="rect">
                      <a:avLst/>
                    </a:prstGeom>
                  </pic:spPr>
                </pic:pic>
              </a:graphicData>
            </a:graphic>
          </wp:inline>
        </w:drawing>
      </w:r>
    </w:p>
    <w:p w14:paraId="413FA7A2" w14:textId="77777777" w:rsidR="009F5919" w:rsidRDefault="009F5919" w:rsidP="006F3AE2">
      <w:pPr>
        <w:pStyle w:val="ThesisBody"/>
        <w:rPr>
          <w:rFonts w:asciiTheme="majorBidi" w:hAnsiTheme="majorBidi" w:cstheme="majorBidi"/>
          <w:bCs/>
        </w:rPr>
      </w:pPr>
    </w:p>
    <w:p w14:paraId="32BFBE7C" w14:textId="0D15FD7B" w:rsidR="001A4C6E" w:rsidRDefault="001A4C6E" w:rsidP="001A4C6E">
      <w:pPr>
        <w:pStyle w:val="ThesisBody"/>
        <w:rPr>
          <w:rFonts w:asciiTheme="majorBidi" w:hAnsiTheme="majorBidi" w:cstheme="majorBidi"/>
          <w:bCs/>
        </w:rPr>
      </w:pPr>
      <w:r>
        <w:rPr>
          <w:rFonts w:asciiTheme="majorBidi" w:hAnsiTheme="majorBidi" w:cstheme="majorBidi"/>
          <w:bCs/>
        </w:rPr>
        <w:t>Figure 28: Data partitioning properties in datarobot</w:t>
      </w:r>
    </w:p>
    <w:p w14:paraId="5ECA8174" w14:textId="7BC7F645" w:rsidR="00D730BA" w:rsidRDefault="009D72C2" w:rsidP="006F3AE2">
      <w:pPr>
        <w:pStyle w:val="ThesisBody"/>
        <w:rPr>
          <w:rFonts w:asciiTheme="majorBidi" w:hAnsiTheme="majorBidi" w:cstheme="majorBidi"/>
          <w:bCs/>
        </w:rPr>
      </w:pPr>
      <w:r>
        <w:rPr>
          <w:rFonts w:asciiTheme="majorBidi" w:hAnsiTheme="majorBidi" w:cstheme="majorBidi"/>
          <w:bCs/>
        </w:rPr>
        <w:t xml:space="preserve">As mentioned in methodology MAPE is the metrics of choice thus optimization metric is chosen as MAPE,blender models are allowed and models </w:t>
      </w:r>
      <w:r w:rsidR="00CE1566">
        <w:rPr>
          <w:rFonts w:asciiTheme="majorBidi" w:hAnsiTheme="majorBidi" w:cstheme="majorBidi"/>
          <w:bCs/>
        </w:rPr>
        <w:t>are created with Data leakage features removed.</w:t>
      </w:r>
    </w:p>
    <w:p w14:paraId="5C99EEBC" w14:textId="7FF86823" w:rsidR="00CE1566" w:rsidRDefault="00CE1566" w:rsidP="006F3AE2">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77BFF72E" wp14:editId="03649029">
            <wp:extent cx="5760085" cy="3061970"/>
            <wp:effectExtent l="0" t="0" r="0" b="508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60085" cy="3061970"/>
                    </a:xfrm>
                    <a:prstGeom prst="rect">
                      <a:avLst/>
                    </a:prstGeom>
                  </pic:spPr>
                </pic:pic>
              </a:graphicData>
            </a:graphic>
          </wp:inline>
        </w:drawing>
      </w:r>
    </w:p>
    <w:p w14:paraId="48FB78FC" w14:textId="5E632ED8" w:rsidR="001A4C6E" w:rsidRDefault="001A4C6E" w:rsidP="001A4C6E">
      <w:pPr>
        <w:pStyle w:val="ThesisBody"/>
        <w:rPr>
          <w:rFonts w:asciiTheme="majorBidi" w:hAnsiTheme="majorBidi" w:cstheme="majorBidi"/>
          <w:bCs/>
        </w:rPr>
      </w:pPr>
      <w:r>
        <w:rPr>
          <w:rFonts w:asciiTheme="majorBidi" w:hAnsiTheme="majorBidi" w:cstheme="majorBidi"/>
          <w:bCs/>
        </w:rPr>
        <w:t>Figure 29: Additional properties setting for  optimization metric</w:t>
      </w:r>
    </w:p>
    <w:p w14:paraId="5DBD807F" w14:textId="100A512D" w:rsidR="006F3AE2" w:rsidRDefault="00C571C1" w:rsidP="006F3AE2">
      <w:pPr>
        <w:pStyle w:val="ThesisBody"/>
        <w:rPr>
          <w:rFonts w:asciiTheme="majorBidi" w:hAnsiTheme="majorBidi" w:cstheme="majorBidi"/>
          <w:bCs/>
        </w:rPr>
      </w:pPr>
      <w:r>
        <w:rPr>
          <w:rFonts w:asciiTheme="majorBidi" w:hAnsiTheme="majorBidi" w:cstheme="majorBidi"/>
          <w:bCs/>
        </w:rPr>
        <w:t>Highly correlated features are removed,certain</w:t>
      </w:r>
      <w:r w:rsidR="002C4273">
        <w:rPr>
          <w:rFonts w:asciiTheme="majorBidi" w:hAnsiTheme="majorBidi" w:cstheme="majorBidi"/>
          <w:bCs/>
        </w:rPr>
        <w:t xml:space="preserve"> time based features like Date</w:t>
      </w:r>
      <w:r>
        <w:rPr>
          <w:rFonts w:asciiTheme="majorBidi" w:hAnsiTheme="majorBidi" w:cstheme="majorBidi"/>
          <w:bCs/>
        </w:rPr>
        <w:t>,Month are also removed.A new feature list is created and saved for model building phase to begin.</w:t>
      </w:r>
    </w:p>
    <w:p w14:paraId="3A2D440D" w14:textId="77777777" w:rsidR="006E411A" w:rsidRDefault="006E411A" w:rsidP="006F3AE2">
      <w:pPr>
        <w:pStyle w:val="ThesisBody"/>
        <w:rPr>
          <w:rFonts w:asciiTheme="majorBidi" w:hAnsiTheme="majorBidi" w:cstheme="majorBidi"/>
          <w:bCs/>
        </w:rPr>
      </w:pPr>
    </w:p>
    <w:p w14:paraId="3B652866" w14:textId="49E0CAF1" w:rsidR="007D1A7C" w:rsidRDefault="007D1A7C"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4FD65AD0" wp14:editId="36011DF5">
            <wp:extent cx="4168140" cy="4427220"/>
            <wp:effectExtent l="0" t="0" r="3810"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168140" cy="4427220"/>
                    </a:xfrm>
                    <a:prstGeom prst="rect">
                      <a:avLst/>
                    </a:prstGeom>
                  </pic:spPr>
                </pic:pic>
              </a:graphicData>
            </a:graphic>
          </wp:inline>
        </w:drawing>
      </w:r>
    </w:p>
    <w:p w14:paraId="5A3B8CE6" w14:textId="77777777" w:rsidR="001A4C6E" w:rsidRDefault="001A4C6E" w:rsidP="006F3AE2">
      <w:pPr>
        <w:pStyle w:val="ThesisBody"/>
        <w:rPr>
          <w:rFonts w:asciiTheme="majorBidi" w:hAnsiTheme="majorBidi" w:cstheme="majorBidi"/>
          <w:bCs/>
        </w:rPr>
      </w:pPr>
    </w:p>
    <w:p w14:paraId="680F5D0B" w14:textId="0C91A01B" w:rsidR="001A4C6E" w:rsidRDefault="001A4C6E" w:rsidP="001A4C6E">
      <w:pPr>
        <w:pStyle w:val="ThesisBody"/>
        <w:rPr>
          <w:rFonts w:asciiTheme="majorBidi" w:hAnsiTheme="majorBidi" w:cstheme="majorBidi"/>
          <w:bCs/>
        </w:rPr>
      </w:pPr>
      <w:r>
        <w:rPr>
          <w:rFonts w:asciiTheme="majorBidi" w:hAnsiTheme="majorBidi" w:cstheme="majorBidi"/>
          <w:bCs/>
        </w:rPr>
        <w:t>Figure 29: Feature association</w:t>
      </w:r>
    </w:p>
    <w:p w14:paraId="39994BBE" w14:textId="77777777" w:rsidR="001A4C6E" w:rsidRDefault="001A4C6E" w:rsidP="006F3AE2">
      <w:pPr>
        <w:pStyle w:val="ThesisBody"/>
        <w:rPr>
          <w:rFonts w:asciiTheme="majorBidi" w:hAnsiTheme="majorBidi" w:cstheme="majorBidi"/>
          <w:bCs/>
        </w:rPr>
      </w:pPr>
    </w:p>
    <w:p w14:paraId="4A07A1EE" w14:textId="0AE0E7DE" w:rsidR="00C571C1" w:rsidRDefault="006E411A" w:rsidP="006F3AE2">
      <w:pPr>
        <w:pStyle w:val="ThesisBody"/>
        <w:rPr>
          <w:rFonts w:asciiTheme="majorBidi" w:hAnsiTheme="majorBidi" w:cstheme="majorBidi"/>
          <w:bCs/>
        </w:rPr>
      </w:pPr>
      <w:r>
        <w:rPr>
          <w:rFonts w:asciiTheme="majorBidi" w:hAnsiTheme="majorBidi" w:cstheme="majorBidi"/>
          <w:bCs/>
        </w:rPr>
        <w:t>Feature that have high correlation are removed, prominent features that are correlated are in various pairs.The feature Adj.Close and close</w:t>
      </w:r>
      <w:r w:rsidR="00C238FE">
        <w:rPr>
          <w:rFonts w:asciiTheme="majorBidi" w:hAnsiTheme="majorBidi" w:cstheme="majorBidi"/>
          <w:bCs/>
        </w:rPr>
        <w:t xml:space="preserve"> have a high feature association.These two features in atleast 7 pairs of the top 10</w:t>
      </w:r>
      <w:r w:rsidR="003408A9">
        <w:rPr>
          <w:rFonts w:asciiTheme="majorBidi" w:hAnsiTheme="majorBidi" w:cstheme="majorBidi"/>
          <w:bCs/>
        </w:rPr>
        <w:t xml:space="preserve">,they </w:t>
      </w:r>
      <w:r>
        <w:rPr>
          <w:rFonts w:asciiTheme="majorBidi" w:hAnsiTheme="majorBidi" w:cstheme="majorBidi"/>
          <w:bCs/>
        </w:rPr>
        <w:t>are removed from the list of features that are used in model building.</w:t>
      </w:r>
    </w:p>
    <w:p w14:paraId="0ADCDBFA" w14:textId="4AD4BC41" w:rsidR="006E411A" w:rsidRDefault="006E411A" w:rsidP="006F3AE2">
      <w:pPr>
        <w:pStyle w:val="ThesisBody"/>
        <w:rPr>
          <w:rFonts w:asciiTheme="majorBidi" w:hAnsiTheme="majorBidi" w:cstheme="majorBidi"/>
          <w:bCs/>
        </w:rPr>
      </w:pPr>
      <w:r>
        <w:rPr>
          <w:rFonts w:asciiTheme="majorBidi" w:hAnsiTheme="majorBidi" w:cstheme="majorBidi"/>
          <w:bCs/>
        </w:rPr>
        <w:t>Final feature list i</w:t>
      </w:r>
      <w:r w:rsidR="001A4C6E">
        <w:rPr>
          <w:rFonts w:asciiTheme="majorBidi" w:hAnsiTheme="majorBidi" w:cstheme="majorBidi"/>
          <w:bCs/>
        </w:rPr>
        <w:t>s a reduced list of 13 features that is arrived at after feature elimination is displayed in figure 30.</w:t>
      </w:r>
    </w:p>
    <w:p w14:paraId="15BFEE41" w14:textId="7F23EBCE" w:rsidR="006E411A" w:rsidRDefault="006E411A" w:rsidP="006F3AE2">
      <w:pPr>
        <w:pStyle w:val="ThesisBody"/>
        <w:rPr>
          <w:rFonts w:asciiTheme="majorBidi" w:hAnsiTheme="majorBidi" w:cstheme="majorBidi"/>
          <w:bCs/>
        </w:rPr>
      </w:pPr>
    </w:p>
    <w:p w14:paraId="201A46E2" w14:textId="2B1E081F" w:rsidR="006E411A" w:rsidRDefault="006E411A" w:rsidP="006F3AE2">
      <w:pPr>
        <w:pStyle w:val="ThesisBody"/>
        <w:rPr>
          <w:rFonts w:asciiTheme="majorBidi" w:hAnsiTheme="majorBidi" w:cstheme="majorBidi"/>
          <w:bCs/>
        </w:rPr>
      </w:pPr>
    </w:p>
    <w:p w14:paraId="3A2A53B2" w14:textId="04D9A39E" w:rsidR="006E411A" w:rsidRDefault="006E411A" w:rsidP="006F3AE2">
      <w:pPr>
        <w:pStyle w:val="ThesisBody"/>
        <w:rPr>
          <w:rFonts w:asciiTheme="majorBidi" w:hAnsiTheme="majorBidi" w:cstheme="majorBidi"/>
          <w:bCs/>
        </w:rPr>
      </w:pPr>
    </w:p>
    <w:p w14:paraId="2C66909C" w14:textId="75C66A97" w:rsidR="006E411A" w:rsidRDefault="006E411A" w:rsidP="006F3AE2">
      <w:pPr>
        <w:pStyle w:val="ThesisBody"/>
        <w:rPr>
          <w:rFonts w:asciiTheme="majorBidi" w:hAnsiTheme="majorBidi" w:cstheme="majorBidi"/>
          <w:bCs/>
        </w:rPr>
      </w:pPr>
    </w:p>
    <w:p w14:paraId="49B6E62D" w14:textId="052D3A15" w:rsidR="00C571C1" w:rsidRDefault="00C571C1"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3319FCF0" wp14:editId="2B6EA4BC">
            <wp:extent cx="5760085" cy="2942590"/>
            <wp:effectExtent l="0" t="0" r="0" b="0"/>
            <wp:docPr id="101" name="Picture 10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2942590"/>
                    </a:xfrm>
                    <a:prstGeom prst="rect">
                      <a:avLst/>
                    </a:prstGeom>
                  </pic:spPr>
                </pic:pic>
              </a:graphicData>
            </a:graphic>
          </wp:inline>
        </w:drawing>
      </w:r>
    </w:p>
    <w:p w14:paraId="27586E54" w14:textId="77777777" w:rsidR="00F35C63" w:rsidRDefault="00F35C63" w:rsidP="00DC692B">
      <w:pPr>
        <w:pStyle w:val="ThesisBody"/>
        <w:tabs>
          <w:tab w:val="left" w:pos="8370"/>
        </w:tabs>
        <w:rPr>
          <w:rFonts w:asciiTheme="majorBidi" w:hAnsiTheme="majorBidi" w:cstheme="majorBidi"/>
          <w:bCs/>
        </w:rPr>
      </w:pPr>
    </w:p>
    <w:p w14:paraId="150EBBF4" w14:textId="19100477" w:rsidR="001A4C6E" w:rsidRDefault="001A4C6E" w:rsidP="001A4C6E">
      <w:pPr>
        <w:pStyle w:val="ThesisBody"/>
        <w:rPr>
          <w:rFonts w:asciiTheme="majorBidi" w:hAnsiTheme="majorBidi" w:cstheme="majorBidi"/>
          <w:bCs/>
        </w:rPr>
      </w:pPr>
      <w:r>
        <w:rPr>
          <w:rFonts w:asciiTheme="majorBidi" w:hAnsiTheme="majorBidi" w:cstheme="majorBidi"/>
          <w:bCs/>
        </w:rPr>
        <w:t>Figure 30: Feature list for modelling</w:t>
      </w:r>
    </w:p>
    <w:p w14:paraId="0C758F7F" w14:textId="77777777" w:rsidR="001A4C6E" w:rsidRDefault="001A4C6E" w:rsidP="00DC692B">
      <w:pPr>
        <w:pStyle w:val="ThesisBody"/>
        <w:tabs>
          <w:tab w:val="left" w:pos="8370"/>
        </w:tabs>
        <w:rPr>
          <w:rFonts w:asciiTheme="majorBidi" w:hAnsiTheme="majorBidi" w:cstheme="majorBidi"/>
          <w:bCs/>
        </w:rPr>
      </w:pPr>
    </w:p>
    <w:p w14:paraId="171BCE64" w14:textId="0C298570" w:rsidR="008F65FF" w:rsidRDefault="0005460C" w:rsidP="00DC692B">
      <w:pPr>
        <w:pStyle w:val="ThesisBody"/>
        <w:tabs>
          <w:tab w:val="left" w:pos="8370"/>
        </w:tabs>
        <w:rPr>
          <w:rFonts w:asciiTheme="majorBidi" w:hAnsiTheme="majorBidi" w:cstheme="majorBidi"/>
          <w:bCs/>
        </w:rPr>
      </w:pPr>
      <w:r>
        <w:rPr>
          <w:rFonts w:asciiTheme="majorBidi" w:hAnsiTheme="majorBidi" w:cstheme="majorBidi"/>
          <w:bCs/>
        </w:rPr>
        <w:t xml:space="preserve">Top models are </w:t>
      </w:r>
      <w:r w:rsidR="00534AE3">
        <w:rPr>
          <w:rFonts w:asciiTheme="majorBidi" w:hAnsiTheme="majorBidi" w:cstheme="majorBidi"/>
          <w:bCs/>
        </w:rPr>
        <w:t>chosen from the lead</w:t>
      </w:r>
      <w:r w:rsidR="00263F82">
        <w:rPr>
          <w:rFonts w:asciiTheme="majorBidi" w:hAnsiTheme="majorBidi" w:cstheme="majorBidi"/>
          <w:bCs/>
        </w:rPr>
        <w:t>erboard on th</w:t>
      </w:r>
      <w:r w:rsidR="00534AE3">
        <w:rPr>
          <w:rFonts w:asciiTheme="majorBidi" w:hAnsiTheme="majorBidi" w:cstheme="majorBidi"/>
          <w:bCs/>
        </w:rPr>
        <w:t>e basis of</w:t>
      </w:r>
      <w:r w:rsidR="00263F82">
        <w:rPr>
          <w:rFonts w:asciiTheme="majorBidi" w:hAnsiTheme="majorBidi" w:cstheme="majorBidi"/>
          <w:bCs/>
        </w:rPr>
        <w:t xml:space="preserve"> MAPE,also models with significant difference in validation and test error are excluded from use as this is an indicator of model overfitting.</w:t>
      </w:r>
      <w:r w:rsidR="00AF1790">
        <w:rPr>
          <w:rFonts w:asciiTheme="majorBidi" w:hAnsiTheme="majorBidi" w:cstheme="majorBidi"/>
          <w:bCs/>
        </w:rPr>
        <w:t xml:space="preserve">Top models on the leaderboard that have similar MAPE errors for validation and test are </w:t>
      </w:r>
      <w:r w:rsidR="00A5592B">
        <w:rPr>
          <w:rFonts w:asciiTheme="majorBidi" w:hAnsiTheme="majorBidi" w:cstheme="majorBidi"/>
          <w:bCs/>
        </w:rPr>
        <w:t>E</w:t>
      </w:r>
      <w:r w:rsidR="00AF1790">
        <w:rPr>
          <w:rFonts w:asciiTheme="majorBidi" w:hAnsiTheme="majorBidi" w:cstheme="majorBidi"/>
          <w:bCs/>
        </w:rPr>
        <w:t>ureqa regressor</w:t>
      </w:r>
      <w:r w:rsidR="00F35C63">
        <w:rPr>
          <w:rFonts w:asciiTheme="majorBidi" w:hAnsiTheme="majorBidi" w:cstheme="majorBidi"/>
          <w:bCs/>
        </w:rPr>
        <w:t>s</w:t>
      </w:r>
      <w:r w:rsidR="00AF1790">
        <w:rPr>
          <w:rFonts w:asciiTheme="majorBidi" w:hAnsiTheme="majorBidi" w:cstheme="majorBidi"/>
          <w:bCs/>
        </w:rPr>
        <w:t>,</w:t>
      </w:r>
      <w:r w:rsidR="00F35C63">
        <w:rPr>
          <w:rFonts w:asciiTheme="majorBidi" w:hAnsiTheme="majorBidi" w:cstheme="majorBidi"/>
          <w:bCs/>
        </w:rPr>
        <w:t xml:space="preserve"> </w:t>
      </w:r>
      <w:r w:rsidR="00A5592B">
        <w:rPr>
          <w:rFonts w:asciiTheme="majorBidi" w:hAnsiTheme="majorBidi" w:cstheme="majorBidi"/>
          <w:bCs/>
        </w:rPr>
        <w:t>Their MAP</w:t>
      </w:r>
      <w:r w:rsidR="008F65FF">
        <w:rPr>
          <w:rFonts w:asciiTheme="majorBidi" w:hAnsiTheme="majorBidi" w:cstheme="majorBidi"/>
          <w:bCs/>
        </w:rPr>
        <w:t>E</w:t>
      </w:r>
      <w:r w:rsidR="00A5592B">
        <w:rPr>
          <w:rFonts w:asciiTheme="majorBidi" w:hAnsiTheme="majorBidi" w:cstheme="majorBidi"/>
          <w:bCs/>
        </w:rPr>
        <w:t xml:space="preserve"> are in the range of </w:t>
      </w:r>
      <w:r w:rsidR="00F35C63">
        <w:rPr>
          <w:rFonts w:asciiTheme="majorBidi" w:hAnsiTheme="majorBidi" w:cstheme="majorBidi"/>
          <w:bCs/>
        </w:rPr>
        <w:t>1.2</w:t>
      </w:r>
      <w:r w:rsidR="00A5592B">
        <w:rPr>
          <w:rFonts w:asciiTheme="majorBidi" w:hAnsiTheme="majorBidi" w:cstheme="majorBidi"/>
          <w:bCs/>
        </w:rPr>
        <w:t xml:space="preserve"> </w:t>
      </w:r>
      <w:r w:rsidR="00F35C63">
        <w:rPr>
          <w:rFonts w:asciiTheme="majorBidi" w:hAnsiTheme="majorBidi" w:cstheme="majorBidi"/>
          <w:bCs/>
        </w:rPr>
        <w:t>%.Further</w:t>
      </w:r>
      <w:r w:rsidR="00A5592B">
        <w:rPr>
          <w:rFonts w:asciiTheme="majorBidi" w:hAnsiTheme="majorBidi" w:cstheme="majorBidi"/>
          <w:bCs/>
        </w:rPr>
        <w:t xml:space="preserve"> details will be discussed in Results and conclusion section.</w:t>
      </w:r>
    </w:p>
    <w:p w14:paraId="2FF0D149" w14:textId="4499AED1" w:rsidR="00F35C63" w:rsidRDefault="00F35C63" w:rsidP="00DC692B">
      <w:pPr>
        <w:pStyle w:val="ThesisBody"/>
        <w:tabs>
          <w:tab w:val="left" w:pos="8370"/>
        </w:tabs>
        <w:rPr>
          <w:rFonts w:asciiTheme="majorBidi" w:hAnsiTheme="majorBidi" w:cstheme="majorBidi"/>
          <w:bCs/>
        </w:rPr>
      </w:pPr>
    </w:p>
    <w:p w14:paraId="6D1AC8E3" w14:textId="1A6B715C" w:rsidR="00F35C63" w:rsidRDefault="00F35C63" w:rsidP="00DC692B">
      <w:pPr>
        <w:pStyle w:val="ThesisBody"/>
        <w:tabs>
          <w:tab w:val="left" w:pos="8370"/>
        </w:tabs>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26E89E34" wp14:editId="2008C991">
            <wp:extent cx="5731510" cy="2400300"/>
            <wp:effectExtent l="0" t="0" r="2540" b="0"/>
            <wp:docPr id="58" name="Picture 5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2400300"/>
                    </a:xfrm>
                    <a:prstGeom prst="rect">
                      <a:avLst/>
                    </a:prstGeom>
                  </pic:spPr>
                </pic:pic>
              </a:graphicData>
            </a:graphic>
          </wp:inline>
        </w:drawing>
      </w:r>
    </w:p>
    <w:p w14:paraId="579BC5EB" w14:textId="0E04A117" w:rsidR="00F35C63" w:rsidRDefault="00F35C63" w:rsidP="006F3AE2">
      <w:pPr>
        <w:pStyle w:val="ThesisBody"/>
        <w:rPr>
          <w:rFonts w:asciiTheme="majorBidi" w:hAnsiTheme="majorBidi" w:cstheme="majorBidi"/>
          <w:bCs/>
          <w:noProof/>
          <w:lang w:val="en-US" w:eastAsia="en-US"/>
        </w:rPr>
      </w:pPr>
    </w:p>
    <w:p w14:paraId="25CEE27C" w14:textId="6FAAE3F4" w:rsidR="001A4C6E" w:rsidRDefault="00D328D8" w:rsidP="001A4C6E">
      <w:pPr>
        <w:pStyle w:val="ThesisBody"/>
        <w:rPr>
          <w:rFonts w:asciiTheme="majorBidi" w:hAnsiTheme="majorBidi" w:cstheme="majorBidi"/>
          <w:bCs/>
        </w:rPr>
      </w:pPr>
      <w:r>
        <w:rPr>
          <w:rFonts w:asciiTheme="majorBidi" w:hAnsiTheme="majorBidi" w:cstheme="majorBidi"/>
          <w:bCs/>
        </w:rPr>
        <w:t>Figure 31: Leader board</w:t>
      </w:r>
      <w:r>
        <w:rPr>
          <w:rFonts w:asciiTheme="majorBidi" w:hAnsiTheme="majorBidi" w:cstheme="majorBidi"/>
          <w:bCs/>
        </w:rPr>
        <w:t xml:space="preserve"> for stock Adaniports</w:t>
      </w:r>
    </w:p>
    <w:p w14:paraId="78E289D6" w14:textId="77777777" w:rsidR="001A4C6E" w:rsidRDefault="001A4C6E" w:rsidP="006F3AE2">
      <w:pPr>
        <w:pStyle w:val="ThesisBody"/>
        <w:rPr>
          <w:rFonts w:asciiTheme="majorBidi" w:hAnsiTheme="majorBidi" w:cstheme="majorBidi"/>
          <w:bCs/>
          <w:noProof/>
          <w:lang w:val="en-US" w:eastAsia="en-US"/>
        </w:rPr>
      </w:pPr>
    </w:p>
    <w:p w14:paraId="62A4A53A" w14:textId="616392E9" w:rsidR="00F35C63" w:rsidRDefault="00F35C63" w:rsidP="006F3AE2">
      <w:pPr>
        <w:pStyle w:val="ThesisBody"/>
        <w:rPr>
          <w:rFonts w:asciiTheme="majorBidi" w:hAnsiTheme="majorBidi" w:cstheme="majorBidi"/>
          <w:bCs/>
          <w:noProof/>
          <w:lang w:val="en-US" w:eastAsia="en-US"/>
        </w:rPr>
      </w:pPr>
    </w:p>
    <w:p w14:paraId="129DEC93" w14:textId="7F650115" w:rsidR="00F35C63" w:rsidRDefault="009F7B14"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t>Feature importan</w:t>
      </w:r>
      <w:r w:rsidR="00C76F97">
        <w:rPr>
          <w:rFonts w:asciiTheme="majorBidi" w:hAnsiTheme="majorBidi" w:cstheme="majorBidi"/>
          <w:bCs/>
          <w:noProof/>
          <w:lang w:val="en-US" w:eastAsia="en-US"/>
        </w:rPr>
        <w:t xml:space="preserve">ce is analysis is important to understand the impact of features on target variable.This helps in intuitive understanding of </w:t>
      </w:r>
      <w:r w:rsidR="000D6AD2">
        <w:rPr>
          <w:rFonts w:asciiTheme="majorBidi" w:hAnsiTheme="majorBidi" w:cstheme="majorBidi"/>
          <w:bCs/>
          <w:noProof/>
          <w:lang w:val="en-US" w:eastAsia="en-US"/>
        </w:rPr>
        <w:t>data behavoiur</w:t>
      </w:r>
      <w:r w:rsidR="00826CDA">
        <w:rPr>
          <w:rFonts w:asciiTheme="majorBidi" w:hAnsiTheme="majorBidi" w:cstheme="majorBidi"/>
          <w:bCs/>
          <w:noProof/>
          <w:lang w:val="en-US" w:eastAsia="en-US"/>
        </w:rPr>
        <w:t xml:space="preserve"> and provided scope for performance improvement.</w:t>
      </w:r>
    </w:p>
    <w:p w14:paraId="60E76EF9" w14:textId="5D05FFCF" w:rsidR="001D200E" w:rsidRDefault="001D200E" w:rsidP="00C76F97">
      <w:pPr>
        <w:pStyle w:val="ThesisBody"/>
        <w:rPr>
          <w:rFonts w:asciiTheme="majorBidi" w:hAnsiTheme="majorBidi" w:cstheme="majorBidi"/>
          <w:bCs/>
          <w:noProof/>
          <w:lang w:val="en-US" w:eastAsia="en-US"/>
        </w:rPr>
      </w:pPr>
    </w:p>
    <w:p w14:paraId="4A33814A" w14:textId="07FCE5D3" w:rsidR="001D200E" w:rsidRDefault="001D200E"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lastRenderedPageBreak/>
        <w:drawing>
          <wp:inline distT="0" distB="0" distL="0" distR="0" wp14:anchorId="0C0973C5" wp14:editId="5E1C1090">
            <wp:extent cx="5731510" cy="4298950"/>
            <wp:effectExtent l="0" t="0" r="2540" b="6350"/>
            <wp:docPr id="64"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computer&#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06C4E7D" w14:textId="02B2C26E" w:rsidR="00EC0BD3" w:rsidRDefault="00EC0BD3" w:rsidP="006F3AE2">
      <w:pPr>
        <w:pStyle w:val="ThesisBody"/>
        <w:rPr>
          <w:rFonts w:asciiTheme="majorBidi" w:hAnsiTheme="majorBidi" w:cstheme="majorBidi"/>
          <w:bCs/>
        </w:rPr>
      </w:pPr>
    </w:p>
    <w:p w14:paraId="44AF5963" w14:textId="570D25F9" w:rsidR="00D328D8" w:rsidRDefault="00D328D8" w:rsidP="00D328D8">
      <w:pPr>
        <w:pStyle w:val="ThesisBody"/>
        <w:rPr>
          <w:rFonts w:asciiTheme="majorBidi" w:hAnsiTheme="majorBidi" w:cstheme="majorBidi"/>
          <w:bCs/>
        </w:rPr>
      </w:pPr>
      <w:r>
        <w:rPr>
          <w:rFonts w:asciiTheme="majorBidi" w:hAnsiTheme="majorBidi" w:cstheme="majorBidi"/>
          <w:bCs/>
        </w:rPr>
        <w:t xml:space="preserve">Figure 31: </w:t>
      </w:r>
      <w:r>
        <w:rPr>
          <w:rFonts w:asciiTheme="majorBidi" w:hAnsiTheme="majorBidi" w:cstheme="majorBidi"/>
          <w:bCs/>
        </w:rPr>
        <w:t>Feature importance chart</w:t>
      </w:r>
    </w:p>
    <w:p w14:paraId="4BF65889" w14:textId="77777777" w:rsidR="00D328D8" w:rsidRDefault="00D328D8" w:rsidP="006F3AE2">
      <w:pPr>
        <w:pStyle w:val="ThesisBody"/>
        <w:rPr>
          <w:rFonts w:asciiTheme="majorBidi" w:hAnsiTheme="majorBidi" w:cstheme="majorBidi"/>
          <w:bCs/>
        </w:rPr>
      </w:pPr>
    </w:p>
    <w:p w14:paraId="5B112A81" w14:textId="4E1395F2" w:rsidR="00EE544A" w:rsidRDefault="00EE544A" w:rsidP="006F3AE2">
      <w:pPr>
        <w:pStyle w:val="ThesisBody"/>
        <w:rPr>
          <w:rFonts w:asciiTheme="majorBidi" w:hAnsiTheme="majorBidi" w:cstheme="majorBidi"/>
          <w:bCs/>
        </w:rPr>
      </w:pPr>
      <w:r>
        <w:rPr>
          <w:rFonts w:asciiTheme="majorBidi" w:hAnsiTheme="majorBidi" w:cstheme="majorBidi"/>
          <w:bCs/>
        </w:rPr>
        <w:t>Through similar method five top models were analysed for each of the ten stocks.Out of which top model for each stock was selected to create an optimum portfolio on the basis of their future return and compared with baseline MVO method in next section.</w:t>
      </w:r>
    </w:p>
    <w:p w14:paraId="2E76ADCE" w14:textId="77777777" w:rsidR="00D328D8" w:rsidRDefault="00D328D8" w:rsidP="006F3AE2">
      <w:pPr>
        <w:pStyle w:val="ThesisBody"/>
        <w:rPr>
          <w:rFonts w:asciiTheme="majorBidi" w:hAnsiTheme="majorBidi" w:cstheme="majorBidi"/>
          <w:bCs/>
        </w:rPr>
      </w:pPr>
    </w:p>
    <w:p w14:paraId="3F7F60FA" w14:textId="1ED997AE" w:rsidR="00EE544A" w:rsidRDefault="00EE544A" w:rsidP="00EE544A">
      <w:pPr>
        <w:pStyle w:val="ThesisBody"/>
        <w:rPr>
          <w:rFonts w:asciiTheme="majorBidi" w:hAnsiTheme="majorBidi" w:cstheme="majorBidi"/>
          <w:b/>
        </w:rPr>
      </w:pPr>
      <w:r>
        <w:rPr>
          <w:rFonts w:asciiTheme="majorBidi" w:hAnsiTheme="majorBidi" w:cstheme="majorBidi"/>
          <w:b/>
        </w:rPr>
        <w:t>4.3       Summary</w:t>
      </w:r>
    </w:p>
    <w:p w14:paraId="46C62C8E" w14:textId="7F7AE925" w:rsidR="00B77950" w:rsidRDefault="00F86171" w:rsidP="00EE544A">
      <w:pPr>
        <w:pStyle w:val="ThesisBody"/>
        <w:rPr>
          <w:rFonts w:asciiTheme="majorBidi" w:hAnsiTheme="majorBidi" w:cstheme="majorBidi"/>
          <w:bCs/>
        </w:rPr>
      </w:pPr>
      <w:r>
        <w:rPr>
          <w:rFonts w:asciiTheme="majorBidi" w:hAnsiTheme="majorBidi" w:cstheme="majorBidi"/>
          <w:bCs/>
        </w:rPr>
        <w:t xml:space="preserve">Portfolio optimisation was implemented key steps involving data downloading from Yahoo Finance for ten representative stocks.Data used in </w:t>
      </w:r>
      <w:r w:rsidR="00D90F8F">
        <w:rPr>
          <w:rFonts w:asciiTheme="majorBidi" w:hAnsiTheme="majorBidi" w:cstheme="majorBidi"/>
          <w:bCs/>
        </w:rPr>
        <w:t>ML models was enriched through feature engineering which led to data smoothening and extracting more information from raw data.</w:t>
      </w:r>
      <w:r>
        <w:rPr>
          <w:rFonts w:asciiTheme="majorBidi" w:hAnsiTheme="majorBidi" w:cstheme="majorBidi"/>
          <w:bCs/>
        </w:rPr>
        <w:t>Past four and half years data was used for training the supervised ML models,remaining 2 months each data was used for validation and testing,</w:t>
      </w:r>
      <w:r w:rsidR="00D90F8F">
        <w:rPr>
          <w:rFonts w:asciiTheme="majorBidi" w:hAnsiTheme="majorBidi" w:cstheme="majorBidi"/>
          <w:bCs/>
        </w:rPr>
        <w:t>Top</w:t>
      </w:r>
      <w:r w:rsidR="00402A4C">
        <w:rPr>
          <w:rFonts w:asciiTheme="majorBidi" w:hAnsiTheme="majorBidi" w:cstheme="majorBidi"/>
          <w:bCs/>
        </w:rPr>
        <w:t xml:space="preserve"> five </w:t>
      </w:r>
      <w:r w:rsidR="00B77950">
        <w:rPr>
          <w:rFonts w:asciiTheme="majorBidi" w:hAnsiTheme="majorBidi" w:cstheme="majorBidi"/>
          <w:bCs/>
        </w:rPr>
        <w:t>models</w:t>
      </w:r>
      <w:r w:rsidR="00402A4C">
        <w:rPr>
          <w:rFonts w:asciiTheme="majorBidi" w:hAnsiTheme="majorBidi" w:cstheme="majorBidi"/>
          <w:bCs/>
        </w:rPr>
        <w:t xml:space="preserve"> with minimum MAPE </w:t>
      </w:r>
      <w:r w:rsidR="00B77950">
        <w:rPr>
          <w:rFonts w:asciiTheme="majorBidi" w:hAnsiTheme="majorBidi" w:cstheme="majorBidi"/>
          <w:bCs/>
        </w:rPr>
        <w:t>developed in datarobot for ten stocks were analysed.Models with similar validation and test errors were chosen for portfolio selection through weighted method.</w:t>
      </w:r>
    </w:p>
    <w:p w14:paraId="4D30F5D2" w14:textId="32535DC3" w:rsidR="00EE544A" w:rsidRPr="00EE544A" w:rsidRDefault="00B77950" w:rsidP="00EE544A">
      <w:pPr>
        <w:pStyle w:val="ThesisBody"/>
        <w:rPr>
          <w:rFonts w:asciiTheme="majorBidi" w:hAnsiTheme="majorBidi" w:cstheme="majorBidi"/>
          <w:bCs/>
        </w:rPr>
      </w:pPr>
      <w:r>
        <w:rPr>
          <w:rFonts w:asciiTheme="majorBidi" w:hAnsiTheme="majorBidi" w:cstheme="majorBidi"/>
          <w:bCs/>
        </w:rPr>
        <w:lastRenderedPageBreak/>
        <w:t xml:space="preserve"> Mean variance optimization method was implemented in python through two approaches one being a Monte-Carlo simulation method and other using python package pyportfoliopt.Monte-Carlo simulation method gave portfolio weignts for stock for in scenarios of minimum risk-return,maximum return-risk and maximum sharpe ratio.The python method was used to maximise Sharpe ratio to arrive at portfolio weights.</w:t>
      </w:r>
    </w:p>
    <w:p w14:paraId="59E94307" w14:textId="77777777" w:rsidR="005E0DB4" w:rsidRDefault="005E0DB4" w:rsidP="00402A4C">
      <w:pPr>
        <w:pStyle w:val="ChapterHeaders"/>
      </w:pPr>
    </w:p>
    <w:p w14:paraId="4D444F1D" w14:textId="77777777" w:rsidR="005E0DB4" w:rsidRDefault="005E0DB4" w:rsidP="00402A4C">
      <w:pPr>
        <w:pStyle w:val="ChapterHeaders"/>
      </w:pPr>
    </w:p>
    <w:p w14:paraId="0A33C919" w14:textId="77777777" w:rsidR="005E0DB4" w:rsidRDefault="005E0DB4" w:rsidP="00402A4C">
      <w:pPr>
        <w:pStyle w:val="ChapterHeaders"/>
      </w:pPr>
    </w:p>
    <w:p w14:paraId="1820A316" w14:textId="77777777" w:rsidR="005E0DB4" w:rsidRDefault="005E0DB4" w:rsidP="00402A4C">
      <w:pPr>
        <w:pStyle w:val="ChapterHeaders"/>
      </w:pPr>
    </w:p>
    <w:p w14:paraId="79434E4B" w14:textId="77777777" w:rsidR="005E0DB4" w:rsidRDefault="005E0DB4" w:rsidP="00402A4C">
      <w:pPr>
        <w:pStyle w:val="ChapterHeaders"/>
      </w:pPr>
    </w:p>
    <w:p w14:paraId="23FB3971" w14:textId="77777777" w:rsidR="005E0DB4" w:rsidRDefault="005E0DB4" w:rsidP="00402A4C">
      <w:pPr>
        <w:pStyle w:val="ChapterHeaders"/>
      </w:pPr>
    </w:p>
    <w:p w14:paraId="1CB87709" w14:textId="77777777" w:rsidR="005E0DB4" w:rsidRDefault="005E0DB4" w:rsidP="00402A4C">
      <w:pPr>
        <w:pStyle w:val="ChapterHeaders"/>
      </w:pPr>
    </w:p>
    <w:p w14:paraId="0B7FB345" w14:textId="77777777" w:rsidR="005E0DB4" w:rsidRDefault="005E0DB4" w:rsidP="00402A4C">
      <w:pPr>
        <w:pStyle w:val="ChapterHeaders"/>
      </w:pPr>
    </w:p>
    <w:p w14:paraId="379AE7DC" w14:textId="77777777" w:rsidR="005E0DB4" w:rsidRDefault="005E0DB4" w:rsidP="00402A4C">
      <w:pPr>
        <w:pStyle w:val="ChapterHeaders"/>
      </w:pPr>
    </w:p>
    <w:p w14:paraId="27020AE0" w14:textId="77777777" w:rsidR="005E0DB4" w:rsidRDefault="005E0DB4" w:rsidP="00402A4C">
      <w:pPr>
        <w:pStyle w:val="ChapterHeaders"/>
      </w:pPr>
    </w:p>
    <w:p w14:paraId="72E775A8" w14:textId="77777777" w:rsidR="005E0DB4" w:rsidRDefault="005E0DB4" w:rsidP="00402A4C">
      <w:pPr>
        <w:pStyle w:val="ChapterHeaders"/>
      </w:pPr>
    </w:p>
    <w:p w14:paraId="03206F31" w14:textId="77777777" w:rsidR="005E0DB4" w:rsidRDefault="005E0DB4" w:rsidP="00402A4C">
      <w:pPr>
        <w:pStyle w:val="ChapterHeaders"/>
      </w:pPr>
    </w:p>
    <w:p w14:paraId="210A0B60" w14:textId="77777777" w:rsidR="005E0DB4" w:rsidRDefault="005E0DB4" w:rsidP="00402A4C">
      <w:pPr>
        <w:pStyle w:val="ChapterHeaders"/>
      </w:pPr>
    </w:p>
    <w:p w14:paraId="0DD17A59" w14:textId="77777777" w:rsidR="005E0DB4" w:rsidRDefault="005E0DB4" w:rsidP="00402A4C">
      <w:pPr>
        <w:pStyle w:val="ChapterHeaders"/>
      </w:pPr>
    </w:p>
    <w:p w14:paraId="5731697E" w14:textId="77777777" w:rsidR="005E0DB4" w:rsidRDefault="005E0DB4" w:rsidP="00402A4C">
      <w:pPr>
        <w:pStyle w:val="ChapterHeaders"/>
      </w:pPr>
    </w:p>
    <w:p w14:paraId="72B7F8F6" w14:textId="77777777" w:rsidR="005E0DB4" w:rsidRDefault="005E0DB4" w:rsidP="00402A4C">
      <w:pPr>
        <w:pStyle w:val="ChapterHeaders"/>
      </w:pPr>
    </w:p>
    <w:p w14:paraId="50C2A656" w14:textId="77777777" w:rsidR="005E0DB4" w:rsidRDefault="005E0DB4" w:rsidP="00402A4C">
      <w:pPr>
        <w:pStyle w:val="ChapterHeaders"/>
      </w:pPr>
    </w:p>
    <w:p w14:paraId="3CD7166E" w14:textId="77777777" w:rsidR="005E0DB4" w:rsidRDefault="005E0DB4" w:rsidP="00402A4C">
      <w:pPr>
        <w:pStyle w:val="ChapterHeaders"/>
      </w:pPr>
    </w:p>
    <w:p w14:paraId="4A1C8ACF" w14:textId="77777777" w:rsidR="005E0DB4" w:rsidRDefault="005E0DB4" w:rsidP="00402A4C">
      <w:pPr>
        <w:pStyle w:val="ChapterHeaders"/>
      </w:pPr>
    </w:p>
    <w:p w14:paraId="33CD608A" w14:textId="77777777" w:rsidR="005E0DB4" w:rsidRDefault="005E0DB4" w:rsidP="00402A4C">
      <w:pPr>
        <w:pStyle w:val="ChapterHeaders"/>
      </w:pPr>
    </w:p>
    <w:p w14:paraId="5D50E434" w14:textId="77777777" w:rsidR="005E0DB4" w:rsidRDefault="005E0DB4" w:rsidP="00402A4C">
      <w:pPr>
        <w:pStyle w:val="ChapterHeaders"/>
      </w:pPr>
    </w:p>
    <w:p w14:paraId="1E276975" w14:textId="77777777" w:rsidR="005E0DB4" w:rsidRDefault="005E0DB4" w:rsidP="00402A4C">
      <w:pPr>
        <w:pStyle w:val="ChapterHeaders"/>
      </w:pPr>
    </w:p>
    <w:p w14:paraId="101E3213" w14:textId="77777777" w:rsidR="005E0DB4" w:rsidRDefault="005E0DB4" w:rsidP="00402A4C">
      <w:pPr>
        <w:pStyle w:val="ChapterHeaders"/>
      </w:pPr>
    </w:p>
    <w:p w14:paraId="68295458" w14:textId="77777777" w:rsidR="005E0DB4" w:rsidRDefault="005E0DB4" w:rsidP="00402A4C">
      <w:pPr>
        <w:pStyle w:val="ChapterHeaders"/>
      </w:pPr>
    </w:p>
    <w:p w14:paraId="48C89BD6" w14:textId="77777777" w:rsidR="005E0DB4" w:rsidRDefault="005E0DB4" w:rsidP="00402A4C">
      <w:pPr>
        <w:pStyle w:val="ChapterHeaders"/>
      </w:pPr>
    </w:p>
    <w:p w14:paraId="0886CBFB" w14:textId="77777777" w:rsidR="005E0DB4" w:rsidRDefault="005E0DB4" w:rsidP="00402A4C">
      <w:pPr>
        <w:pStyle w:val="ChapterHeaders"/>
      </w:pPr>
    </w:p>
    <w:p w14:paraId="796FD78A" w14:textId="77777777" w:rsidR="005E0DB4" w:rsidRDefault="005E0DB4" w:rsidP="00402A4C">
      <w:pPr>
        <w:pStyle w:val="ChapterHeaders"/>
      </w:pPr>
    </w:p>
    <w:p w14:paraId="1D4489A8" w14:textId="77777777" w:rsidR="00414EBB" w:rsidRDefault="00414EBB" w:rsidP="00402A4C">
      <w:pPr>
        <w:pStyle w:val="ChapterHeaders"/>
      </w:pPr>
    </w:p>
    <w:p w14:paraId="6961A787" w14:textId="77777777" w:rsidR="00414EBB" w:rsidRDefault="00414EBB" w:rsidP="00402A4C">
      <w:pPr>
        <w:pStyle w:val="ChapterHeaders"/>
      </w:pPr>
    </w:p>
    <w:p w14:paraId="14F8DC79" w14:textId="14402B8B" w:rsidR="00402A4C" w:rsidRDefault="00402A4C" w:rsidP="00402A4C">
      <w:pPr>
        <w:pStyle w:val="ChapterHeaders"/>
      </w:pPr>
      <w:r>
        <w:rPr>
          <w:noProof/>
          <w:lang w:val="en-US" w:eastAsia="en-US"/>
        </w:rPr>
        <w:lastRenderedPageBreak/>
        <mc:AlternateContent>
          <mc:Choice Requires="wps">
            <w:drawing>
              <wp:anchor distT="0" distB="0" distL="114300" distR="114300" simplePos="0" relativeHeight="251795456" behindDoc="0" locked="0" layoutInCell="1" allowOverlap="1" wp14:anchorId="3D05960C" wp14:editId="1A5A1B5C">
                <wp:simplePos x="0" y="0"/>
                <wp:positionH relativeFrom="column">
                  <wp:posOffset>-586</wp:posOffset>
                </wp:positionH>
                <wp:positionV relativeFrom="page">
                  <wp:posOffset>903605</wp:posOffset>
                </wp:positionV>
                <wp:extent cx="5760000" cy="8892000"/>
                <wp:effectExtent l="0" t="0" r="12700" b="23495"/>
                <wp:wrapNone/>
                <wp:docPr id="28" name="Rectangle 2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D3CB67" id="Rectangle 28" o:spid="_x0000_s1026" style="position:absolute;margin-left:-.05pt;margin-top:71.15pt;width:453.55pt;height:700.1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5</w:t>
      </w:r>
    </w:p>
    <w:p w14:paraId="2A2EC029" w14:textId="77777777" w:rsidR="00402A4C" w:rsidRPr="00C96340" w:rsidRDefault="00402A4C" w:rsidP="00402A4C">
      <w:pPr>
        <w:pStyle w:val="ChapterHeaders"/>
      </w:pPr>
    </w:p>
    <w:p w14:paraId="5E8EB331" w14:textId="390756BF" w:rsidR="00402A4C" w:rsidRDefault="00402A4C" w:rsidP="00402A4C">
      <w:pPr>
        <w:pStyle w:val="ChapterHeaders"/>
      </w:pPr>
      <w:r>
        <w:t>RESULT</w:t>
      </w:r>
      <w:r w:rsidR="00726047">
        <w:t>S</w:t>
      </w:r>
      <w:r>
        <w:t xml:space="preserve"> AND </w:t>
      </w:r>
      <w:r w:rsidR="00726047">
        <w:t>EVALUATION</w:t>
      </w:r>
    </w:p>
    <w:p w14:paraId="237D57E3" w14:textId="77777777" w:rsidR="00402A4C" w:rsidRPr="00C96340" w:rsidRDefault="00402A4C" w:rsidP="00402A4C">
      <w:pPr>
        <w:pStyle w:val="ChapterHeaders"/>
      </w:pPr>
    </w:p>
    <w:p w14:paraId="1AA16753" w14:textId="521BA4FE" w:rsidR="00402A4C" w:rsidRDefault="00414EBB" w:rsidP="00402A4C">
      <w:pPr>
        <w:pStyle w:val="ThesisBody"/>
        <w:rPr>
          <w:rFonts w:asciiTheme="majorBidi" w:hAnsiTheme="majorBidi" w:cstheme="majorBidi"/>
          <w:b/>
        </w:rPr>
      </w:pPr>
      <w:r>
        <w:rPr>
          <w:rFonts w:asciiTheme="majorBidi" w:hAnsiTheme="majorBidi" w:cstheme="majorBidi"/>
          <w:b/>
        </w:rPr>
        <w:t>5</w:t>
      </w:r>
      <w:r w:rsidR="00402A4C">
        <w:rPr>
          <w:rFonts w:asciiTheme="majorBidi" w:hAnsiTheme="majorBidi" w:cstheme="majorBidi"/>
          <w:b/>
        </w:rPr>
        <w:t xml:space="preserve">.1       </w:t>
      </w:r>
      <w:r w:rsidR="00402A4C" w:rsidRPr="00D3357D">
        <w:rPr>
          <w:rFonts w:asciiTheme="majorBidi" w:hAnsiTheme="majorBidi" w:cstheme="majorBidi"/>
          <w:b/>
        </w:rPr>
        <w:t>Introduction</w:t>
      </w:r>
    </w:p>
    <w:p w14:paraId="2D456E1A" w14:textId="641B6846" w:rsidR="005402A6" w:rsidRDefault="00726047" w:rsidP="00402A4C">
      <w:pPr>
        <w:pStyle w:val="ThesisBody"/>
        <w:rPr>
          <w:rFonts w:asciiTheme="majorBidi" w:hAnsiTheme="majorBidi" w:cstheme="majorBidi"/>
          <w:bCs/>
        </w:rPr>
      </w:pPr>
      <w:r>
        <w:rPr>
          <w:rFonts w:asciiTheme="majorBidi" w:hAnsiTheme="majorBidi" w:cstheme="majorBidi"/>
        </w:rPr>
        <w:t xml:space="preserve">Portfolio allocation received from both traditional and ML based techniques would be assessed here.Portfolio allocation from the </w:t>
      </w:r>
      <w:r>
        <w:rPr>
          <w:rFonts w:asciiTheme="majorBidi" w:hAnsiTheme="majorBidi" w:cstheme="majorBidi"/>
          <w:bCs/>
        </w:rPr>
        <w:t xml:space="preserve">pyportfoliopt method will be used for MVO method allocation given it returns are higher than Monte-Carlo method.For ML models top model will be decided for each stock </w:t>
      </w:r>
      <w:r w:rsidR="00414EBB">
        <w:rPr>
          <w:rFonts w:asciiTheme="majorBidi" w:hAnsiTheme="majorBidi" w:cstheme="majorBidi"/>
          <w:bCs/>
        </w:rPr>
        <w:t>on the basis of MAPE and generalisation.The simulation methodology defined in methodology section will be used to create multiple forecasts</w:t>
      </w:r>
      <w:bookmarkStart w:id="0" w:name="_GoBack"/>
      <w:bookmarkEnd w:id="0"/>
      <w:r w:rsidR="00414EBB">
        <w:rPr>
          <w:rFonts w:asciiTheme="majorBidi" w:hAnsiTheme="majorBidi" w:cstheme="majorBidi"/>
          <w:bCs/>
        </w:rPr>
        <w:t xml:space="preserve"> </w:t>
      </w:r>
    </w:p>
    <w:p w14:paraId="67ABB0B0" w14:textId="77777777" w:rsidR="003A6134" w:rsidRDefault="003A6134" w:rsidP="00402A4C">
      <w:pPr>
        <w:pStyle w:val="ThesisBody"/>
        <w:rPr>
          <w:rFonts w:asciiTheme="majorBidi" w:hAnsiTheme="majorBidi" w:cstheme="majorBidi"/>
          <w:bCs/>
        </w:rPr>
      </w:pPr>
    </w:p>
    <w:p w14:paraId="6F89F2DA" w14:textId="45099A94" w:rsidR="005402A6" w:rsidRDefault="00414EBB" w:rsidP="005402A6">
      <w:pPr>
        <w:pStyle w:val="ThesisBody"/>
        <w:rPr>
          <w:rFonts w:asciiTheme="majorBidi" w:hAnsiTheme="majorBidi" w:cstheme="majorBidi"/>
          <w:b/>
        </w:rPr>
      </w:pPr>
      <w:r>
        <w:rPr>
          <w:rFonts w:asciiTheme="majorBidi" w:hAnsiTheme="majorBidi" w:cstheme="majorBidi"/>
          <w:b/>
        </w:rPr>
        <w:t>5.2</w:t>
      </w:r>
      <w:r w:rsidR="005402A6">
        <w:rPr>
          <w:rFonts w:asciiTheme="majorBidi" w:hAnsiTheme="majorBidi" w:cstheme="majorBidi"/>
          <w:b/>
        </w:rPr>
        <w:t xml:space="preserve">       </w:t>
      </w:r>
      <w:r>
        <w:rPr>
          <w:rFonts w:asciiTheme="majorBidi" w:hAnsiTheme="majorBidi" w:cstheme="majorBidi"/>
          <w:b/>
        </w:rPr>
        <w:t>Models from Datarobot</w:t>
      </w:r>
    </w:p>
    <w:p w14:paraId="0B05092D" w14:textId="14E1B370" w:rsidR="005E0DB4" w:rsidRPr="00B02CCB" w:rsidRDefault="005E0DB4" w:rsidP="005402A6">
      <w:pPr>
        <w:pStyle w:val="ThesisBody"/>
        <w:rPr>
          <w:rFonts w:asciiTheme="majorBidi" w:hAnsiTheme="majorBidi" w:cstheme="majorBidi"/>
          <w:bCs/>
        </w:rPr>
      </w:pPr>
      <w:r w:rsidRPr="00B02CCB">
        <w:rPr>
          <w:rFonts w:asciiTheme="majorBidi" w:hAnsiTheme="majorBidi" w:cstheme="majorBidi"/>
          <w:bCs/>
        </w:rPr>
        <w:t>Dat</w:t>
      </w:r>
      <w:r w:rsidR="003A6134">
        <w:rPr>
          <w:rFonts w:asciiTheme="majorBidi" w:hAnsiTheme="majorBidi" w:cstheme="majorBidi"/>
          <w:bCs/>
        </w:rPr>
        <w:t>arobot provides various metric related to a particular model which might be helpful in choosing that particular model from the pipleline of models.</w:t>
      </w:r>
    </w:p>
    <w:p w14:paraId="1E945720" w14:textId="003A15D8" w:rsidR="005E0DB4" w:rsidRPr="00B02CCB" w:rsidRDefault="005E0DB4" w:rsidP="005402A6">
      <w:pPr>
        <w:pStyle w:val="ThesisBody"/>
        <w:rPr>
          <w:rFonts w:asciiTheme="majorBidi" w:hAnsiTheme="majorBidi" w:cstheme="majorBidi"/>
          <w:bCs/>
        </w:rPr>
      </w:pPr>
    </w:p>
    <w:p w14:paraId="31AD9778" w14:textId="3C1E0EAF" w:rsidR="003A6134" w:rsidRDefault="00D328D8" w:rsidP="005402A6">
      <w:pPr>
        <w:pStyle w:val="ThesisBody"/>
        <w:rPr>
          <w:rFonts w:asciiTheme="majorBidi" w:hAnsiTheme="majorBidi" w:cstheme="majorBidi"/>
          <w:bCs/>
        </w:rPr>
      </w:pPr>
      <w:r>
        <w:rPr>
          <w:rFonts w:asciiTheme="majorBidi" w:hAnsiTheme="majorBidi" w:cstheme="majorBidi"/>
          <w:bCs/>
        </w:rPr>
        <w:t>Table 7</w:t>
      </w:r>
      <w:r w:rsidR="003A6134">
        <w:rPr>
          <w:rFonts w:asciiTheme="majorBidi" w:hAnsiTheme="majorBidi" w:cstheme="majorBidi"/>
          <w:bCs/>
        </w:rPr>
        <w:t>:</w:t>
      </w:r>
      <w:r w:rsidRPr="00B02CCB">
        <w:rPr>
          <w:rFonts w:asciiTheme="majorBidi" w:hAnsiTheme="majorBidi" w:cstheme="majorBidi"/>
          <w:bCs/>
        </w:rPr>
        <w:t xml:space="preserve"> </w:t>
      </w:r>
      <w:r w:rsidR="003A6134" w:rsidRPr="00B02CCB">
        <w:rPr>
          <w:rFonts w:asciiTheme="majorBidi" w:hAnsiTheme="majorBidi" w:cstheme="majorBidi"/>
          <w:bCs/>
        </w:rPr>
        <w:t>Leader board</w:t>
      </w:r>
      <w:r w:rsidR="005E0DB4" w:rsidRPr="00B02CCB">
        <w:rPr>
          <w:rFonts w:asciiTheme="majorBidi" w:hAnsiTheme="majorBidi" w:cstheme="majorBidi"/>
          <w:bCs/>
        </w:rPr>
        <w:t xml:space="preserve"> for stock Asianpaints.</w:t>
      </w:r>
    </w:p>
    <w:p w14:paraId="0838A428" w14:textId="6B98B0E1" w:rsidR="005F5516" w:rsidRDefault="005F5516" w:rsidP="005402A6">
      <w:pPr>
        <w:pStyle w:val="ThesisBody"/>
        <w:rPr>
          <w:rFonts w:asciiTheme="minorHAnsi" w:eastAsiaTheme="minorHAnsi" w:hAnsiTheme="minorHAnsi" w:cstheme="minorBidi"/>
          <w:sz w:val="22"/>
          <w:szCs w:val="22"/>
          <w:lang w:eastAsia="en-US"/>
        </w:rPr>
      </w:pPr>
      <w:r>
        <w:rPr>
          <w:rFonts w:asciiTheme="majorBidi" w:hAnsiTheme="majorBidi" w:cstheme="majorBidi"/>
          <w:bCs/>
        </w:rPr>
        <w:fldChar w:fldCharType="begin"/>
      </w:r>
      <w:r>
        <w:rPr>
          <w:rFonts w:asciiTheme="majorBidi" w:hAnsiTheme="majorBidi" w:cstheme="majorBidi"/>
          <w:bCs/>
        </w:rPr>
        <w:instrText xml:space="preserve"> LINK Excel.SheetBinaryMacroEnabled.12 "C:\\Users\\y90ixq4\\System_RACF\\Downloads\\Leaderboard (1).csv" "Leaderboard (1)!R1C1:R6C3" \a \f 5 \h  \* MERGEFORMAT </w:instrText>
      </w:r>
      <w:r>
        <w:rPr>
          <w:rFonts w:asciiTheme="majorBidi" w:hAnsiTheme="majorBidi" w:cstheme="majorBidi"/>
          <w:bCs/>
        </w:rPr>
        <w:fldChar w:fldCharType="separate"/>
      </w:r>
    </w:p>
    <w:tbl>
      <w:tblPr>
        <w:tblStyle w:val="TableGrid"/>
        <w:tblW w:w="9072" w:type="dxa"/>
        <w:tblInd w:w="108" w:type="dxa"/>
        <w:tblLook w:val="04A0" w:firstRow="1" w:lastRow="0" w:firstColumn="1" w:lastColumn="0" w:noHBand="0" w:noVBand="1"/>
      </w:tblPr>
      <w:tblGrid>
        <w:gridCol w:w="723"/>
        <w:gridCol w:w="5309"/>
        <w:gridCol w:w="3040"/>
      </w:tblGrid>
      <w:tr w:rsidR="005F5516" w:rsidRPr="005F5516" w14:paraId="714F3267" w14:textId="77777777" w:rsidTr="00D328D8">
        <w:trPr>
          <w:trHeight w:val="312"/>
        </w:trPr>
        <w:tc>
          <w:tcPr>
            <w:tcW w:w="723" w:type="dxa"/>
            <w:noWrap/>
            <w:hideMark/>
          </w:tcPr>
          <w:p w14:paraId="4BB056C6" w14:textId="23B8EBBE"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k</w:t>
            </w:r>
          </w:p>
        </w:tc>
        <w:tc>
          <w:tcPr>
            <w:tcW w:w="5309" w:type="dxa"/>
            <w:hideMark/>
          </w:tcPr>
          <w:p w14:paraId="46FDBDB3"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ing Results</w:t>
            </w:r>
          </w:p>
        </w:tc>
        <w:tc>
          <w:tcPr>
            <w:tcW w:w="3040" w:type="dxa"/>
            <w:noWrap/>
            <w:hideMark/>
          </w:tcPr>
          <w:p w14:paraId="0F6358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 Type</w:t>
            </w:r>
          </w:p>
        </w:tc>
      </w:tr>
      <w:tr w:rsidR="005F5516" w:rsidRPr="005F5516" w14:paraId="77B9D3DC" w14:textId="77777777" w:rsidTr="00D328D8">
        <w:trPr>
          <w:trHeight w:val="3744"/>
        </w:trPr>
        <w:tc>
          <w:tcPr>
            <w:tcW w:w="723" w:type="dxa"/>
            <w:noWrap/>
            <w:hideMark/>
          </w:tcPr>
          <w:p w14:paraId="064D960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1</w:t>
            </w:r>
          </w:p>
        </w:tc>
        <w:tc>
          <w:tcPr>
            <w:tcW w:w="5309" w:type="dxa"/>
            <w:hideMark/>
          </w:tcPr>
          <w:p w14:paraId="698140B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73608], FVE Poisson: [0.7388], FVE Tweedie: [0.73746], Gamma Deviance: [0.00039], Gini Norm: [0.8611], MAE: [47.28689], MAPE: [1.47834], Poisson Deviance: [1.24622], Quantile Loss: [23.64345], R Squared: [0.74135], RMSE: [63.4645], RMSLE: [0.01974], SMAPE: [1.46489], Tweedie Deviance: [0.02193], labels: ['(0,-1)'], metrics: ['FVE Gamma', 'FVE Poisson', 'FVE Tweedie', 'Gamma Deviance', 'Gini Norm', 'MAE', 'MAPE', 'Poisson Deviance', 'Quantile Loss', 'R Squared', 'RMSE', 'RMSLE', 'SMAPE', 'Tweedie Deviance']</w:t>
            </w:r>
          </w:p>
        </w:tc>
        <w:tc>
          <w:tcPr>
            <w:tcW w:w="3040" w:type="dxa"/>
            <w:noWrap/>
            <w:hideMark/>
          </w:tcPr>
          <w:p w14:paraId="1E9C92D6" w14:textId="78FEE96D" w:rsidR="005F5516" w:rsidRPr="005F5516" w:rsidRDefault="00C06989" w:rsidP="005F5516">
            <w:pPr>
              <w:pStyle w:val="ThesisBody"/>
              <w:rPr>
                <w:rFonts w:asciiTheme="majorBidi" w:hAnsiTheme="majorBidi" w:cstheme="majorBidi"/>
                <w:bCs/>
              </w:rPr>
            </w:pPr>
            <w:r>
              <w:rPr>
                <w:rFonts w:asciiTheme="majorBidi" w:hAnsiTheme="majorBidi" w:cstheme="majorBidi"/>
                <w:bCs/>
              </w:rPr>
              <w:t>Ridge Regressor</w:t>
            </w:r>
          </w:p>
        </w:tc>
      </w:tr>
      <w:tr w:rsidR="005F5516" w:rsidRPr="005F5516" w14:paraId="7F5A2C71" w14:textId="77777777" w:rsidTr="00D328D8">
        <w:trPr>
          <w:trHeight w:val="3744"/>
        </w:trPr>
        <w:tc>
          <w:tcPr>
            <w:tcW w:w="723" w:type="dxa"/>
            <w:noWrap/>
            <w:hideMark/>
          </w:tcPr>
          <w:p w14:paraId="2F01A10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2</w:t>
            </w:r>
          </w:p>
        </w:tc>
        <w:tc>
          <w:tcPr>
            <w:tcW w:w="5309" w:type="dxa"/>
            <w:hideMark/>
          </w:tcPr>
          <w:p w14:paraId="6C8A3D1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40807], FVE Poisson: [0.40544], FVE Tweedie: [0.40679], Gamma Deviance: [0.00087], Gini Norm: [0.85221], MAE: [73.49674], MAPE: [2.22507], Poisson Deviance: [2.83675], Quantile Loss: [36.74837], R Squared: [0.40254], RMSE: [96.45654], RMSLE: [0.0292], SMAPE: [2.25947], Tweedie Deviance: [0.04955], labels: ['(0,-1)'], metrics: ['FVE Gamma', 'FVE Poisson', 'FVE Tweedie', 'Gamma Deviance', 'Gini Norm', 'MAE', 'MAPE', 'Poisson Deviance', 'Quantile Loss', 'R Squared', 'RMSE', 'RMSLE', 'SMAPE', 'Tweedie Deviance']</w:t>
            </w:r>
          </w:p>
        </w:tc>
        <w:tc>
          <w:tcPr>
            <w:tcW w:w="3040" w:type="dxa"/>
            <w:noWrap/>
            <w:hideMark/>
          </w:tcPr>
          <w:p w14:paraId="0E55744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Gradient Boosted Trees Regressor (Least-Squares Loss)</w:t>
            </w:r>
          </w:p>
        </w:tc>
      </w:tr>
      <w:tr w:rsidR="005F5516" w:rsidRPr="005F5516" w14:paraId="238380A1" w14:textId="77777777" w:rsidTr="00D328D8">
        <w:trPr>
          <w:trHeight w:val="3744"/>
        </w:trPr>
        <w:tc>
          <w:tcPr>
            <w:tcW w:w="723" w:type="dxa"/>
            <w:noWrap/>
            <w:hideMark/>
          </w:tcPr>
          <w:p w14:paraId="4167DFCA"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3</w:t>
            </w:r>
          </w:p>
        </w:tc>
        <w:tc>
          <w:tcPr>
            <w:tcW w:w="5309" w:type="dxa"/>
            <w:hideMark/>
          </w:tcPr>
          <w:p w14:paraId="49012239"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10938], FVE Poisson: [0.1117], FVE Tweedie: [0.11057], Gamma Deviance: [0.0013], Gini Norm: [0.8493], MAE: [95.64513], MAPE: [2.89405], Poisson Deviance: [4.23827], Quantile Loss: [47.82257], R Squared: [0.11376], RMSE: [117.47751], RMSLE: [0.03576], SMAPE: [2.95282], Tweedie Deviance: [0.0743], labels: ['(0,-1)'], metrics: ['FVE Gamma', 'FVE Poisson', 'FVE Tweedie', 'Gamma Deviance', 'Gini Norm', 'MAE', 'MAPE', 'Poisson Deviance', 'Quantile Loss', 'R Squared', 'RMSE', 'RMSLE', 'SMAPE', 'Tweedie Deviance']</w:t>
            </w:r>
          </w:p>
        </w:tc>
        <w:tc>
          <w:tcPr>
            <w:tcW w:w="3040" w:type="dxa"/>
            <w:noWrap/>
            <w:hideMark/>
          </w:tcPr>
          <w:p w14:paraId="4B8AB661"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domForest Regressor</w:t>
            </w:r>
          </w:p>
        </w:tc>
      </w:tr>
      <w:tr w:rsidR="005F5516" w:rsidRPr="005F5516" w14:paraId="6C5AAFCF" w14:textId="77777777" w:rsidTr="00D328D8">
        <w:trPr>
          <w:trHeight w:val="3744"/>
        </w:trPr>
        <w:tc>
          <w:tcPr>
            <w:tcW w:w="723" w:type="dxa"/>
            <w:noWrap/>
            <w:hideMark/>
          </w:tcPr>
          <w:p w14:paraId="06EA6E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4</w:t>
            </w:r>
          </w:p>
        </w:tc>
        <w:tc>
          <w:tcPr>
            <w:tcW w:w="5309" w:type="dxa"/>
            <w:hideMark/>
          </w:tcPr>
          <w:p w14:paraId="6AA62E3B" w14:textId="5CFA5458"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04275], FVE Poisson: [-0.02322], FVE Tweedie: [-0.03285], Gamma Deviance: [0.00153], Gini Norm: [0.69897], MAE: [110.67931], MAPE: [3.37966], Poisson Deviance: [4.88197], Quantile Loss: [55.33966], R Squared: [-0.00472], RMSE: [125.08338], RMSLE: [0.</w:t>
            </w:r>
            <w:r w:rsidR="00C661B5">
              <w:rPr>
                <w:rFonts w:asciiTheme="majorBidi" w:hAnsiTheme="majorBidi" w:cstheme="majorBidi"/>
                <w:bCs/>
              </w:rPr>
              <w:t xml:space="preserve"> </w:t>
            </w:r>
            <w:r w:rsidRPr="005F5516">
              <w:rPr>
                <w:rFonts w:asciiTheme="majorBidi" w:hAnsiTheme="majorBidi" w:cstheme="majorBidi"/>
                <w:bCs/>
              </w:rPr>
              <w:t xml:space="preserve">03874], SMAPE: [3.44889], Tweedie Deviance: [0.08628], labels: ['(0,-1)'], metrics: ['FVE Gamma', 'FVE Poisson', 'FVE Tweedie', 'Gamma Deviance', 'Gini </w:t>
            </w:r>
            <w:r w:rsidRPr="005F5516">
              <w:rPr>
                <w:rFonts w:asciiTheme="majorBidi" w:hAnsiTheme="majorBidi" w:cstheme="majorBidi"/>
                <w:bCs/>
              </w:rPr>
              <w:lastRenderedPageBreak/>
              <w:t>Norm', 'MAE', 'MAPE', 'Poisson Deviance', 'Quantile Loss', 'R Squared', 'RMSE', 'RMSLE', 'SMAPE', 'Tweedie Deviance']</w:t>
            </w:r>
          </w:p>
        </w:tc>
        <w:tc>
          <w:tcPr>
            <w:tcW w:w="3040" w:type="dxa"/>
            <w:noWrap/>
            <w:hideMark/>
          </w:tcPr>
          <w:p w14:paraId="04487FC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Auto-tuned K-Nearest Neighbors Regressor (Euclidean Distance)</w:t>
            </w:r>
          </w:p>
        </w:tc>
      </w:tr>
      <w:tr w:rsidR="005F5516" w:rsidRPr="005F5516" w14:paraId="72714F15" w14:textId="77777777" w:rsidTr="00D328D8">
        <w:trPr>
          <w:trHeight w:val="3744"/>
        </w:trPr>
        <w:tc>
          <w:tcPr>
            <w:tcW w:w="723" w:type="dxa"/>
            <w:noWrap/>
            <w:hideMark/>
          </w:tcPr>
          <w:p w14:paraId="6E179314" w14:textId="7FA6CA9F" w:rsidR="005F5516" w:rsidRPr="005F5516" w:rsidRDefault="005F5516" w:rsidP="005F5516">
            <w:pPr>
              <w:pStyle w:val="ThesisBody"/>
              <w:rPr>
                <w:rFonts w:asciiTheme="majorBidi" w:hAnsiTheme="majorBidi" w:cstheme="majorBidi"/>
                <w:bCs/>
              </w:rPr>
            </w:pPr>
            <w:r>
              <w:rPr>
                <w:rFonts w:asciiTheme="majorBidi" w:hAnsiTheme="majorBidi" w:cstheme="majorBidi"/>
                <w:bCs/>
              </w:rPr>
              <w:lastRenderedPageBreak/>
              <w:t>5</w:t>
            </w:r>
          </w:p>
        </w:tc>
        <w:tc>
          <w:tcPr>
            <w:tcW w:w="5309" w:type="dxa"/>
            <w:hideMark/>
          </w:tcPr>
          <w:p w14:paraId="19726246"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28978], FVE Poisson: [0.28814], FVE Tweedie: [0.28895], Gamma Deviance: [0.00104], Gini Norm: [0.87199], MAE: [81.69133], MAPE: [2.47178], Poisson Deviance: [3.39644], Quantile Loss: [40.84566], R Squared: [0.28624], RMSE: [105.42774], RMSLE: [0.03195], SMAPE: [2.51578], Tweedie Deviance: [0.0594], labels: ['(0,-1)'], metrics: ['FVE Gamma', 'FVE Poisson', 'FVE Tweedie', 'Gamma Deviance', 'Gini Norm', 'MAE', 'MAPE', 'Poisson Deviance', 'Quantile Loss', 'R Squared', 'RMSE', 'RMSLE', 'SMAPE', 'Tweedie Deviance']</w:t>
            </w:r>
          </w:p>
        </w:tc>
        <w:tc>
          <w:tcPr>
            <w:tcW w:w="3040" w:type="dxa"/>
            <w:noWrap/>
            <w:hideMark/>
          </w:tcPr>
          <w:p w14:paraId="5430E29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eXtreme Gradient Boosted Trees Regressor (Gamma Loss)</w:t>
            </w:r>
          </w:p>
        </w:tc>
      </w:tr>
    </w:tbl>
    <w:p w14:paraId="3FBDEE5D" w14:textId="7FF3DA7A" w:rsidR="005F5516" w:rsidRDefault="005F5516" w:rsidP="005402A6">
      <w:pPr>
        <w:pStyle w:val="ThesisBody"/>
        <w:rPr>
          <w:rFonts w:asciiTheme="majorBidi" w:hAnsiTheme="majorBidi" w:cstheme="majorBidi"/>
          <w:bCs/>
        </w:rPr>
      </w:pPr>
      <w:r>
        <w:rPr>
          <w:rFonts w:asciiTheme="majorBidi" w:hAnsiTheme="majorBidi" w:cstheme="majorBidi"/>
          <w:bCs/>
        </w:rPr>
        <w:fldChar w:fldCharType="end"/>
      </w:r>
    </w:p>
    <w:p w14:paraId="7CAA55EB" w14:textId="6591A65E" w:rsidR="005F5516" w:rsidRDefault="00CB0CC4" w:rsidP="005402A6">
      <w:pPr>
        <w:pStyle w:val="ThesisBody"/>
        <w:rPr>
          <w:rFonts w:asciiTheme="majorBidi" w:hAnsiTheme="majorBidi" w:cstheme="majorBidi"/>
          <w:bCs/>
        </w:rPr>
      </w:pPr>
      <w:r>
        <w:rPr>
          <w:rFonts w:asciiTheme="majorBidi" w:hAnsiTheme="majorBidi" w:cstheme="majorBidi"/>
          <w:bCs/>
        </w:rPr>
        <w:t>Herein all relevant metric related to regression problem are tracked</w:t>
      </w:r>
      <w:r w:rsidR="00C661B5">
        <w:rPr>
          <w:rFonts w:asciiTheme="majorBidi" w:hAnsiTheme="majorBidi" w:cstheme="majorBidi"/>
          <w:bCs/>
        </w:rPr>
        <w:t>.Important metric for regression like root mean squared error(RMSE),mean absolute error(MA</w:t>
      </w:r>
      <w:r w:rsidR="00F84A9D">
        <w:rPr>
          <w:rFonts w:asciiTheme="majorBidi" w:hAnsiTheme="majorBidi" w:cstheme="majorBidi"/>
          <w:bCs/>
        </w:rPr>
        <w:t>E),MAPE,R squared to name a few.</w:t>
      </w:r>
      <w:r w:rsidR="003A6134">
        <w:rPr>
          <w:rFonts w:asciiTheme="majorBidi" w:hAnsiTheme="majorBidi" w:cstheme="majorBidi"/>
          <w:bCs/>
        </w:rPr>
        <w:t>The models are mentioned with their names to a detail of their variant like XGBoost model has multiple variants like early stopping,learning rate 0.001 etc. herein the model gaining performance is XGBoost with Gamma loss this is due the fact that datarobot finds data to be Gamma distributed.</w:t>
      </w:r>
    </w:p>
    <w:p w14:paraId="21E946D8" w14:textId="6F83D577" w:rsidR="00E95C4D" w:rsidRDefault="003A6134" w:rsidP="005402A6">
      <w:pPr>
        <w:pStyle w:val="ThesisBody"/>
        <w:rPr>
          <w:rFonts w:asciiTheme="majorBidi" w:hAnsiTheme="majorBidi" w:cstheme="majorBidi"/>
          <w:bCs/>
        </w:rPr>
      </w:pPr>
      <w:r>
        <w:rPr>
          <w:rFonts w:asciiTheme="majorBidi" w:hAnsiTheme="majorBidi" w:cstheme="majorBidi"/>
          <w:bCs/>
        </w:rPr>
        <w:t>Such leaderboards are obtained for all 10 stocks.However for this experiment the top model is to be chosen from the list.</w:t>
      </w:r>
      <w:r w:rsidR="00E95C4D">
        <w:rPr>
          <w:rFonts w:asciiTheme="majorBidi" w:hAnsiTheme="majorBidi" w:cstheme="majorBidi"/>
          <w:bCs/>
        </w:rPr>
        <w:t>Top models from Datarobot</w:t>
      </w:r>
      <w:r>
        <w:rPr>
          <w:rFonts w:asciiTheme="majorBidi" w:hAnsiTheme="majorBidi" w:cstheme="majorBidi"/>
          <w:bCs/>
        </w:rPr>
        <w:t xml:space="preserve"> for all 10 stocks are selected for portfolio simulations.</w:t>
      </w:r>
    </w:p>
    <w:p w14:paraId="179ACC1F" w14:textId="77777777" w:rsidR="003A6134" w:rsidRDefault="003A6134" w:rsidP="005402A6">
      <w:pPr>
        <w:pStyle w:val="ThesisBody"/>
        <w:rPr>
          <w:rFonts w:asciiTheme="majorBidi" w:hAnsiTheme="majorBidi" w:cstheme="majorBidi"/>
          <w:bCs/>
        </w:rPr>
      </w:pPr>
    </w:p>
    <w:p w14:paraId="4AEAE3A1" w14:textId="77777777" w:rsidR="00F84A9D" w:rsidRDefault="00F84A9D" w:rsidP="005402A6">
      <w:pPr>
        <w:pStyle w:val="ThesisBody"/>
        <w:rPr>
          <w:rFonts w:asciiTheme="majorBidi" w:hAnsiTheme="majorBidi" w:cstheme="majorBidi"/>
          <w:bCs/>
        </w:rPr>
      </w:pPr>
    </w:p>
    <w:p w14:paraId="28959123" w14:textId="10EE15C5" w:rsidR="003A6134" w:rsidRDefault="003A6134" w:rsidP="003A6134">
      <w:pPr>
        <w:pStyle w:val="ThesisBody"/>
        <w:rPr>
          <w:rFonts w:asciiTheme="majorBidi" w:hAnsiTheme="majorBidi" w:cstheme="majorBidi"/>
          <w:bCs/>
        </w:rPr>
      </w:pPr>
      <w:r>
        <w:rPr>
          <w:rFonts w:asciiTheme="majorBidi" w:hAnsiTheme="majorBidi" w:cstheme="majorBidi"/>
          <w:bCs/>
        </w:rPr>
        <w:t>Table 8:Top models for each</w:t>
      </w:r>
      <w:r>
        <w:rPr>
          <w:rFonts w:asciiTheme="majorBidi" w:hAnsiTheme="majorBidi" w:cstheme="majorBidi"/>
          <w:bCs/>
        </w:rPr>
        <w:t xml:space="preserve"> of 10</w:t>
      </w:r>
      <w:r>
        <w:rPr>
          <w:rFonts w:asciiTheme="majorBidi" w:hAnsiTheme="majorBidi" w:cstheme="majorBidi"/>
          <w:bCs/>
        </w:rPr>
        <w:t xml:space="preserve"> stock</w:t>
      </w:r>
      <w:r>
        <w:rPr>
          <w:rFonts w:asciiTheme="majorBidi" w:hAnsiTheme="majorBidi" w:cstheme="majorBidi"/>
          <w:bCs/>
        </w:rPr>
        <w:t>s</w:t>
      </w:r>
    </w:p>
    <w:tbl>
      <w:tblPr>
        <w:tblStyle w:val="TableGrid"/>
        <w:tblW w:w="7331" w:type="dxa"/>
        <w:tblInd w:w="108" w:type="dxa"/>
        <w:tblLook w:val="04A0" w:firstRow="1" w:lastRow="0" w:firstColumn="1" w:lastColumn="0" w:noHBand="0" w:noVBand="1"/>
      </w:tblPr>
      <w:tblGrid>
        <w:gridCol w:w="2902"/>
        <w:gridCol w:w="2629"/>
        <w:gridCol w:w="1800"/>
      </w:tblGrid>
      <w:tr w:rsidR="003A6134" w14:paraId="2751257A" w14:textId="77777777" w:rsidTr="00CB7962">
        <w:tc>
          <w:tcPr>
            <w:tcW w:w="2902" w:type="dxa"/>
          </w:tcPr>
          <w:p w14:paraId="3D0F826B" w14:textId="77777777" w:rsidR="003A6134" w:rsidRPr="00D104FF" w:rsidRDefault="003A6134" w:rsidP="00CB7962">
            <w:pPr>
              <w:spacing w:before="96" w:after="48"/>
              <w:rPr>
                <w:rFonts w:ascii="Times New Roman" w:hAnsi="Times New Roman" w:cs="Times New Roman"/>
                <w:sz w:val="24"/>
                <w:szCs w:val="24"/>
              </w:rPr>
            </w:pPr>
            <w:r>
              <w:rPr>
                <w:rFonts w:ascii="Times New Roman" w:hAnsi="Times New Roman" w:cs="Times New Roman"/>
                <w:sz w:val="24"/>
                <w:szCs w:val="24"/>
              </w:rPr>
              <w:lastRenderedPageBreak/>
              <w:t>Nify50 Stock</w:t>
            </w:r>
          </w:p>
        </w:tc>
        <w:tc>
          <w:tcPr>
            <w:tcW w:w="2629" w:type="dxa"/>
          </w:tcPr>
          <w:p w14:paraId="170B1E49" w14:textId="77777777" w:rsidR="003A6134" w:rsidRPr="00D104FF" w:rsidRDefault="003A6134" w:rsidP="00CB7962">
            <w:pPr>
              <w:spacing w:before="96" w:after="48"/>
              <w:rPr>
                <w:rFonts w:ascii="Times New Roman" w:hAnsi="Times New Roman" w:cs="Times New Roman"/>
                <w:sz w:val="24"/>
                <w:szCs w:val="24"/>
              </w:rPr>
            </w:pPr>
            <w:r>
              <w:rPr>
                <w:rFonts w:ascii="Times New Roman" w:hAnsi="Times New Roman" w:cs="Times New Roman"/>
                <w:sz w:val="24"/>
                <w:szCs w:val="24"/>
              </w:rPr>
              <w:t>ML Model</w:t>
            </w:r>
          </w:p>
        </w:tc>
        <w:tc>
          <w:tcPr>
            <w:tcW w:w="1800" w:type="dxa"/>
          </w:tcPr>
          <w:p w14:paraId="2095A113"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MAPE</w:t>
            </w:r>
          </w:p>
        </w:tc>
      </w:tr>
      <w:tr w:rsidR="003A6134" w14:paraId="7E7E7956" w14:textId="77777777" w:rsidTr="00CB7962">
        <w:tc>
          <w:tcPr>
            <w:tcW w:w="2902" w:type="dxa"/>
          </w:tcPr>
          <w:p w14:paraId="6F178F69"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BHARTIARTL-BhartiAirtel</w:t>
            </w:r>
          </w:p>
        </w:tc>
        <w:tc>
          <w:tcPr>
            <w:tcW w:w="2629" w:type="dxa"/>
          </w:tcPr>
          <w:p w14:paraId="75E5A408"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Lasso regressor</w:t>
            </w:r>
          </w:p>
        </w:tc>
        <w:tc>
          <w:tcPr>
            <w:tcW w:w="1800" w:type="dxa"/>
          </w:tcPr>
          <w:p w14:paraId="05D2AE89"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2738</w:t>
            </w:r>
          </w:p>
        </w:tc>
      </w:tr>
      <w:tr w:rsidR="003A6134" w14:paraId="1CE6CBC4" w14:textId="77777777" w:rsidTr="00CB7962">
        <w:tc>
          <w:tcPr>
            <w:tcW w:w="2902" w:type="dxa"/>
          </w:tcPr>
          <w:p w14:paraId="5501C197"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ULTRACEMO-Ultratech Cement Limited</w:t>
            </w:r>
          </w:p>
        </w:tc>
        <w:tc>
          <w:tcPr>
            <w:tcW w:w="2629" w:type="dxa"/>
          </w:tcPr>
          <w:p w14:paraId="3F6CA6AE"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w:t>
            </w:r>
          </w:p>
        </w:tc>
        <w:tc>
          <w:tcPr>
            <w:tcW w:w="1800" w:type="dxa"/>
          </w:tcPr>
          <w:p w14:paraId="46433F78"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2431</w:t>
            </w:r>
          </w:p>
        </w:tc>
      </w:tr>
      <w:tr w:rsidR="003A6134" w14:paraId="685E9785" w14:textId="77777777" w:rsidTr="00CB7962">
        <w:tc>
          <w:tcPr>
            <w:tcW w:w="2902" w:type="dxa"/>
          </w:tcPr>
          <w:p w14:paraId="5D23EAA1"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Asian-Asian paints</w:t>
            </w:r>
          </w:p>
        </w:tc>
        <w:tc>
          <w:tcPr>
            <w:tcW w:w="2629" w:type="dxa"/>
          </w:tcPr>
          <w:p w14:paraId="45ED06D1"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Ridge regressor</w:t>
            </w:r>
          </w:p>
        </w:tc>
        <w:tc>
          <w:tcPr>
            <w:tcW w:w="1800" w:type="dxa"/>
          </w:tcPr>
          <w:p w14:paraId="312B6215"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4783</w:t>
            </w:r>
          </w:p>
        </w:tc>
      </w:tr>
      <w:tr w:rsidR="003A6134" w14:paraId="63F90212" w14:textId="77777777" w:rsidTr="00CB7962">
        <w:tc>
          <w:tcPr>
            <w:tcW w:w="2902" w:type="dxa"/>
          </w:tcPr>
          <w:p w14:paraId="0FE7A5A2"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HINDUNILVR-Hindustan Uniliver</w:t>
            </w:r>
          </w:p>
        </w:tc>
        <w:tc>
          <w:tcPr>
            <w:tcW w:w="2629" w:type="dxa"/>
          </w:tcPr>
          <w:p w14:paraId="44C9E2EF"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Eureqa Generalised Addtive model(1000 Generations)</w:t>
            </w:r>
          </w:p>
        </w:tc>
        <w:tc>
          <w:tcPr>
            <w:tcW w:w="1800" w:type="dxa"/>
          </w:tcPr>
          <w:p w14:paraId="1013D5AD"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0.8799</w:t>
            </w:r>
          </w:p>
        </w:tc>
      </w:tr>
      <w:tr w:rsidR="003A6134" w14:paraId="4C4F3226" w14:textId="77777777" w:rsidTr="00CB7962">
        <w:tc>
          <w:tcPr>
            <w:tcW w:w="2902" w:type="dxa"/>
          </w:tcPr>
          <w:p w14:paraId="62D15D87"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ADANIPORTS-Adani Ports SEZ</w:t>
            </w:r>
          </w:p>
        </w:tc>
        <w:tc>
          <w:tcPr>
            <w:tcW w:w="2629" w:type="dxa"/>
          </w:tcPr>
          <w:p w14:paraId="14FE00F4"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ExtraTrees Regressor</w:t>
            </w:r>
          </w:p>
        </w:tc>
        <w:tc>
          <w:tcPr>
            <w:tcW w:w="1800" w:type="dxa"/>
          </w:tcPr>
          <w:p w14:paraId="6F773C3F"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6404</w:t>
            </w:r>
          </w:p>
        </w:tc>
      </w:tr>
      <w:tr w:rsidR="003A6134" w14:paraId="608AEBCE" w14:textId="77777777" w:rsidTr="00CB7962">
        <w:tc>
          <w:tcPr>
            <w:tcW w:w="2902" w:type="dxa"/>
          </w:tcPr>
          <w:p w14:paraId="1543BFFD"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RELIANCE-Reliance indutries</w:t>
            </w:r>
          </w:p>
        </w:tc>
        <w:tc>
          <w:tcPr>
            <w:tcW w:w="2629" w:type="dxa"/>
          </w:tcPr>
          <w:p w14:paraId="6328FAC4"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AVG Blender(Ridge regressor,Keras Slim Residual Neural Network)</w:t>
            </w:r>
          </w:p>
        </w:tc>
        <w:tc>
          <w:tcPr>
            <w:tcW w:w="1800" w:type="dxa"/>
          </w:tcPr>
          <w:p w14:paraId="36291156"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3332</w:t>
            </w:r>
          </w:p>
        </w:tc>
      </w:tr>
      <w:tr w:rsidR="003A6134" w14:paraId="337F3655" w14:textId="77777777" w:rsidTr="00CB7962">
        <w:tc>
          <w:tcPr>
            <w:tcW w:w="2902" w:type="dxa"/>
          </w:tcPr>
          <w:p w14:paraId="4C851653"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NTPC</w:t>
            </w:r>
          </w:p>
        </w:tc>
        <w:tc>
          <w:tcPr>
            <w:tcW w:w="2629" w:type="dxa"/>
          </w:tcPr>
          <w:p w14:paraId="28B65BD9"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M93</w:t>
            </w:r>
          </w:p>
        </w:tc>
        <w:tc>
          <w:tcPr>
            <w:tcW w:w="1800" w:type="dxa"/>
          </w:tcPr>
          <w:p w14:paraId="76EE6AAC"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3099</w:t>
            </w:r>
          </w:p>
        </w:tc>
      </w:tr>
      <w:tr w:rsidR="003A6134" w14:paraId="7E27F962" w14:textId="77777777" w:rsidTr="00CB7962">
        <w:tc>
          <w:tcPr>
            <w:tcW w:w="2902" w:type="dxa"/>
          </w:tcPr>
          <w:p w14:paraId="32541972"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SBI-State Bank of India</w:t>
            </w:r>
          </w:p>
        </w:tc>
        <w:tc>
          <w:tcPr>
            <w:tcW w:w="2629" w:type="dxa"/>
          </w:tcPr>
          <w:p w14:paraId="5F60F797"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M81</w:t>
            </w:r>
          </w:p>
        </w:tc>
        <w:tc>
          <w:tcPr>
            <w:tcW w:w="1800" w:type="dxa"/>
          </w:tcPr>
          <w:p w14:paraId="26073925"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5383</w:t>
            </w:r>
          </w:p>
        </w:tc>
      </w:tr>
      <w:tr w:rsidR="003A6134" w14:paraId="7F19D261" w14:textId="77777777" w:rsidTr="00CB7962">
        <w:tc>
          <w:tcPr>
            <w:tcW w:w="2902" w:type="dxa"/>
          </w:tcPr>
          <w:p w14:paraId="5E97269A"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ADANI</w:t>
            </w:r>
          </w:p>
        </w:tc>
        <w:tc>
          <w:tcPr>
            <w:tcW w:w="2629" w:type="dxa"/>
          </w:tcPr>
          <w:p w14:paraId="67B0C17A"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Eureqa Generalised Addtive model(1000 Generations)</w:t>
            </w:r>
          </w:p>
        </w:tc>
        <w:tc>
          <w:tcPr>
            <w:tcW w:w="1800" w:type="dxa"/>
          </w:tcPr>
          <w:p w14:paraId="02FB55DE"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6781</w:t>
            </w:r>
          </w:p>
        </w:tc>
      </w:tr>
      <w:tr w:rsidR="003A6134" w14:paraId="56F620F0" w14:textId="77777777" w:rsidTr="00CB7962">
        <w:tc>
          <w:tcPr>
            <w:tcW w:w="2902" w:type="dxa"/>
          </w:tcPr>
          <w:p w14:paraId="1CA8BDF1"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SUN Pharma</w:t>
            </w:r>
          </w:p>
        </w:tc>
        <w:tc>
          <w:tcPr>
            <w:tcW w:w="2629" w:type="dxa"/>
          </w:tcPr>
          <w:p w14:paraId="108B83EC"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Instant search:40 Generation)</w:t>
            </w:r>
          </w:p>
        </w:tc>
        <w:tc>
          <w:tcPr>
            <w:tcW w:w="1800" w:type="dxa"/>
          </w:tcPr>
          <w:p w14:paraId="53509F25" w14:textId="77777777" w:rsidR="003A6134" w:rsidRPr="00D104FF" w:rsidRDefault="003A6134"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2375</w:t>
            </w:r>
          </w:p>
        </w:tc>
      </w:tr>
    </w:tbl>
    <w:p w14:paraId="0D8AB67C" w14:textId="77777777" w:rsidR="00F84A9D" w:rsidRDefault="00F84A9D" w:rsidP="005402A6">
      <w:pPr>
        <w:pStyle w:val="ThesisBody"/>
        <w:rPr>
          <w:rFonts w:asciiTheme="majorBidi" w:hAnsiTheme="majorBidi" w:cstheme="majorBidi"/>
          <w:bCs/>
        </w:rPr>
      </w:pPr>
    </w:p>
    <w:p w14:paraId="1D8768EC" w14:textId="77777777" w:rsidR="00F84A9D" w:rsidRDefault="00F84A9D" w:rsidP="005402A6">
      <w:pPr>
        <w:pStyle w:val="ThesisBody"/>
        <w:rPr>
          <w:rFonts w:asciiTheme="majorBidi" w:hAnsiTheme="majorBidi" w:cstheme="majorBidi"/>
          <w:bCs/>
        </w:rPr>
      </w:pPr>
    </w:p>
    <w:p w14:paraId="313FF5EC" w14:textId="1F7D9795" w:rsidR="009C32C5" w:rsidRDefault="009C32C5" w:rsidP="005402A6">
      <w:pPr>
        <w:pStyle w:val="ThesisBody"/>
        <w:rPr>
          <w:rFonts w:asciiTheme="majorBidi" w:hAnsiTheme="majorBidi" w:cstheme="majorBidi"/>
          <w:bCs/>
        </w:rPr>
      </w:pPr>
      <w:r>
        <w:rPr>
          <w:rFonts w:asciiTheme="majorBidi" w:hAnsiTheme="majorBidi" w:cstheme="majorBidi"/>
          <w:bCs/>
        </w:rPr>
        <w:lastRenderedPageBreak/>
        <w:t xml:space="preserve">First simulation task </w:t>
      </w:r>
    </w:p>
    <w:p w14:paraId="74491B8A" w14:textId="77777777" w:rsidR="00E95C4D" w:rsidRDefault="00E95C4D" w:rsidP="005402A6">
      <w:pPr>
        <w:pStyle w:val="ThesisBody"/>
        <w:rPr>
          <w:rFonts w:asciiTheme="majorBidi" w:hAnsiTheme="majorBidi" w:cstheme="majorBidi"/>
          <w:bCs/>
        </w:rPr>
      </w:pPr>
    </w:p>
    <w:p w14:paraId="2F51C81E" w14:textId="77777777" w:rsidR="005F5516" w:rsidRDefault="005F5516" w:rsidP="005402A6">
      <w:pPr>
        <w:pStyle w:val="ThesisBody"/>
        <w:rPr>
          <w:rFonts w:asciiTheme="majorBidi" w:hAnsiTheme="majorBidi" w:cstheme="majorBidi"/>
          <w:bCs/>
        </w:rPr>
      </w:pPr>
    </w:p>
    <w:p w14:paraId="170CEE83" w14:textId="77777777" w:rsidR="005F5516" w:rsidRDefault="005F5516" w:rsidP="005402A6">
      <w:pPr>
        <w:pStyle w:val="ThesisBody"/>
        <w:rPr>
          <w:rFonts w:asciiTheme="majorBidi" w:hAnsiTheme="majorBidi" w:cstheme="majorBidi"/>
          <w:bCs/>
        </w:rPr>
      </w:pPr>
    </w:p>
    <w:p w14:paraId="3AC359D7" w14:textId="735A51D0" w:rsidR="005F5516" w:rsidRDefault="005F5516" w:rsidP="005402A6">
      <w:pPr>
        <w:pStyle w:val="ThesisBody"/>
        <w:rPr>
          <w:rFonts w:asciiTheme="majorBidi" w:hAnsiTheme="majorBidi" w:cstheme="majorBidi"/>
          <w:bCs/>
        </w:rPr>
      </w:pPr>
    </w:p>
    <w:p w14:paraId="6B01880E" w14:textId="77777777" w:rsidR="005F5516" w:rsidRDefault="005F5516" w:rsidP="005402A6">
      <w:pPr>
        <w:pStyle w:val="ThesisBody"/>
        <w:rPr>
          <w:rFonts w:asciiTheme="majorBidi" w:hAnsiTheme="majorBidi" w:cstheme="majorBidi"/>
          <w:bCs/>
        </w:rPr>
      </w:pPr>
    </w:p>
    <w:p w14:paraId="30D89581" w14:textId="5CF46D76" w:rsidR="00121886" w:rsidRDefault="00121886" w:rsidP="005402A6">
      <w:pPr>
        <w:pStyle w:val="ThesisBody"/>
        <w:rPr>
          <w:rFonts w:asciiTheme="minorHAnsi" w:eastAsiaTheme="minorHAnsi" w:hAnsiTheme="minorHAnsi" w:cstheme="minorBidi"/>
          <w:sz w:val="22"/>
          <w:szCs w:val="22"/>
          <w:lang w:eastAsia="en-US"/>
        </w:rPr>
      </w:pPr>
      <w:r>
        <w:rPr>
          <w:rFonts w:asciiTheme="majorBidi" w:hAnsiTheme="majorBidi" w:cstheme="majorBidi"/>
          <w:bCs/>
        </w:rPr>
        <w:fldChar w:fldCharType="begin"/>
      </w:r>
      <w:r>
        <w:rPr>
          <w:rFonts w:asciiTheme="majorBidi" w:hAnsiTheme="majorBidi" w:cstheme="majorBidi"/>
          <w:bCs/>
        </w:rPr>
        <w:instrText xml:space="preserve"> LINK Excel.SheetBinaryMacroEnabled.12 "C:\\Users\\y90ixq4\\System_RACF\\Downloads\\Leaderboard (1).csv" "Leaderboard (1)!R1C1:R7C3" \a \f 5 \h  \* MERGEFORMAT </w:instrText>
      </w:r>
      <w:r>
        <w:rPr>
          <w:rFonts w:asciiTheme="majorBidi" w:hAnsiTheme="majorBidi" w:cstheme="majorBidi"/>
          <w:bCs/>
        </w:rPr>
        <w:fldChar w:fldCharType="separate"/>
      </w:r>
    </w:p>
    <w:p w14:paraId="1BCF1DBD" w14:textId="5C2FF3D2" w:rsidR="00121886" w:rsidRDefault="00121886" w:rsidP="005402A6">
      <w:pPr>
        <w:pStyle w:val="ThesisBody"/>
        <w:rPr>
          <w:rFonts w:asciiTheme="majorBidi" w:hAnsiTheme="majorBidi" w:cstheme="majorBidi"/>
          <w:bCs/>
        </w:rPr>
      </w:pPr>
      <w:r>
        <w:rPr>
          <w:rFonts w:asciiTheme="majorBidi" w:hAnsiTheme="majorBidi" w:cstheme="majorBidi"/>
          <w:bCs/>
        </w:rPr>
        <w:fldChar w:fldCharType="end"/>
      </w:r>
    </w:p>
    <w:p w14:paraId="048286B7" w14:textId="77777777" w:rsidR="009E5FAF" w:rsidRDefault="009E5FAF" w:rsidP="005402A6">
      <w:pPr>
        <w:pStyle w:val="ThesisBody"/>
        <w:rPr>
          <w:rFonts w:asciiTheme="majorBidi" w:hAnsiTheme="majorBidi" w:cstheme="majorBidi"/>
          <w:bCs/>
        </w:rPr>
      </w:pPr>
    </w:p>
    <w:p w14:paraId="32016571" w14:textId="77777777" w:rsidR="009E5FAF" w:rsidRDefault="009E5FAF" w:rsidP="005402A6">
      <w:pPr>
        <w:pStyle w:val="ThesisBody"/>
        <w:rPr>
          <w:rFonts w:asciiTheme="majorBidi" w:hAnsiTheme="majorBidi" w:cstheme="majorBidi"/>
          <w:bCs/>
        </w:rPr>
      </w:pPr>
    </w:p>
    <w:p w14:paraId="0F181B33" w14:textId="2AD83265" w:rsidR="009E5FAF" w:rsidRDefault="009E5FAF" w:rsidP="005402A6">
      <w:pPr>
        <w:pStyle w:val="ThesisBody"/>
        <w:rPr>
          <w:rFonts w:asciiTheme="majorBidi" w:hAnsiTheme="majorBidi" w:cstheme="majorBidi"/>
          <w:bCs/>
        </w:rPr>
      </w:pPr>
    </w:p>
    <w:p w14:paraId="43120F61" w14:textId="77777777" w:rsidR="009E5FAF" w:rsidRDefault="009E5FAF" w:rsidP="005402A6">
      <w:pPr>
        <w:pStyle w:val="ThesisBody"/>
        <w:rPr>
          <w:rFonts w:asciiTheme="majorBidi" w:hAnsiTheme="majorBidi" w:cstheme="majorBidi"/>
          <w:bCs/>
        </w:rPr>
      </w:pPr>
    </w:p>
    <w:p w14:paraId="2D7B86EF" w14:textId="77777777" w:rsidR="009E5FAF" w:rsidRDefault="009E5FAF" w:rsidP="005402A6">
      <w:pPr>
        <w:pStyle w:val="ThesisBody"/>
        <w:rPr>
          <w:rFonts w:asciiTheme="majorBidi" w:hAnsiTheme="majorBidi" w:cstheme="majorBidi"/>
          <w:bCs/>
        </w:rPr>
      </w:pPr>
    </w:p>
    <w:p w14:paraId="456B1422" w14:textId="77777777" w:rsidR="00EA52D0" w:rsidRDefault="00EA52D0" w:rsidP="005402A6">
      <w:pPr>
        <w:pStyle w:val="ThesisBody"/>
        <w:rPr>
          <w:rFonts w:asciiTheme="majorBidi" w:hAnsiTheme="majorBidi" w:cstheme="majorBidi"/>
          <w:bCs/>
        </w:rPr>
      </w:pPr>
    </w:p>
    <w:p w14:paraId="75528A60" w14:textId="77777777" w:rsidR="00B02CCB" w:rsidRPr="00B02CCB" w:rsidRDefault="00B02CCB" w:rsidP="005402A6">
      <w:pPr>
        <w:pStyle w:val="ThesisBody"/>
        <w:rPr>
          <w:rFonts w:asciiTheme="majorBidi" w:hAnsiTheme="majorBidi" w:cstheme="majorBidi"/>
          <w:bCs/>
        </w:rPr>
      </w:pPr>
    </w:p>
    <w:p w14:paraId="57D4C15D" w14:textId="77777777" w:rsidR="005E0DB4" w:rsidRDefault="005E0DB4" w:rsidP="005402A6">
      <w:pPr>
        <w:pStyle w:val="ThesisBody"/>
        <w:rPr>
          <w:rFonts w:asciiTheme="majorBidi" w:hAnsiTheme="majorBidi" w:cstheme="majorBidi"/>
          <w:b/>
        </w:rPr>
      </w:pPr>
    </w:p>
    <w:p w14:paraId="379453E9" w14:textId="77777777" w:rsidR="005E0DB4" w:rsidRDefault="005E0DB4" w:rsidP="005402A6">
      <w:pPr>
        <w:pStyle w:val="ThesisBody"/>
        <w:rPr>
          <w:rFonts w:asciiTheme="majorBidi" w:hAnsiTheme="majorBidi" w:cstheme="majorBidi"/>
          <w:b/>
        </w:rPr>
      </w:pPr>
    </w:p>
    <w:p w14:paraId="572537A1" w14:textId="77777777" w:rsidR="005E0DB4" w:rsidRDefault="005E0DB4" w:rsidP="005402A6">
      <w:pPr>
        <w:pStyle w:val="ThesisBody"/>
        <w:rPr>
          <w:rFonts w:asciiTheme="majorBidi" w:hAnsiTheme="majorBidi" w:cstheme="majorBidi"/>
          <w:b/>
        </w:rPr>
      </w:pPr>
    </w:p>
    <w:p w14:paraId="68D87695" w14:textId="77777777" w:rsidR="00DC692B" w:rsidRDefault="00DC692B" w:rsidP="005402A6">
      <w:pPr>
        <w:pStyle w:val="ThesisBody"/>
        <w:rPr>
          <w:rFonts w:asciiTheme="majorBidi" w:hAnsiTheme="majorBidi" w:cstheme="majorBidi"/>
          <w:b/>
        </w:rPr>
      </w:pPr>
    </w:p>
    <w:p w14:paraId="0764A834" w14:textId="494517E9" w:rsidR="005402A6" w:rsidRDefault="005402A6" w:rsidP="005402A6">
      <w:pPr>
        <w:pStyle w:val="ThesisBody"/>
        <w:rPr>
          <w:rFonts w:asciiTheme="majorBidi" w:hAnsiTheme="majorBidi" w:cstheme="majorBidi"/>
          <w:b/>
        </w:rPr>
      </w:pPr>
    </w:p>
    <w:p w14:paraId="184CBC07" w14:textId="26FDBEB5" w:rsidR="005402A6" w:rsidRPr="00726047" w:rsidRDefault="005402A6" w:rsidP="00402A4C">
      <w:pPr>
        <w:pStyle w:val="ThesisBody"/>
        <w:rPr>
          <w:rFonts w:asciiTheme="majorBidi" w:hAnsiTheme="majorBidi" w:cstheme="majorBidi"/>
        </w:rPr>
      </w:pPr>
    </w:p>
    <w:p w14:paraId="08F87A7A" w14:textId="77777777" w:rsidR="00EE544A" w:rsidRDefault="00EE544A" w:rsidP="006F3AE2">
      <w:pPr>
        <w:pStyle w:val="ThesisBody"/>
        <w:rPr>
          <w:rFonts w:asciiTheme="majorBidi" w:hAnsiTheme="majorBidi" w:cstheme="majorBidi"/>
          <w:bCs/>
        </w:rPr>
      </w:pPr>
    </w:p>
    <w:p w14:paraId="4C841D3C" w14:textId="77777777" w:rsidR="00EE544A" w:rsidRDefault="00EE544A" w:rsidP="006F3AE2">
      <w:pPr>
        <w:pStyle w:val="ThesisBody"/>
        <w:rPr>
          <w:rFonts w:asciiTheme="majorBidi" w:hAnsiTheme="majorBidi" w:cstheme="majorBidi"/>
          <w:bCs/>
        </w:rPr>
      </w:pPr>
    </w:p>
    <w:p w14:paraId="5CA02E9D" w14:textId="77777777" w:rsidR="008F65FF" w:rsidRDefault="008F65FF" w:rsidP="006F3AE2">
      <w:pPr>
        <w:pStyle w:val="ThesisBody"/>
        <w:rPr>
          <w:rFonts w:asciiTheme="majorBidi" w:hAnsiTheme="majorBidi" w:cstheme="majorBidi"/>
          <w:bCs/>
        </w:rPr>
      </w:pPr>
    </w:p>
    <w:p w14:paraId="3642A375" w14:textId="77777777" w:rsidR="00A5592B" w:rsidRDefault="00A5592B" w:rsidP="006F3AE2">
      <w:pPr>
        <w:pStyle w:val="ThesisBody"/>
        <w:rPr>
          <w:rFonts w:asciiTheme="majorBidi" w:hAnsiTheme="majorBidi" w:cstheme="majorBidi"/>
          <w:bCs/>
        </w:rPr>
      </w:pPr>
    </w:p>
    <w:p w14:paraId="2DFE2A7C" w14:textId="77777777" w:rsidR="00AF1790" w:rsidRDefault="00AF1790" w:rsidP="006F3AE2">
      <w:pPr>
        <w:pStyle w:val="ThesisBody"/>
        <w:rPr>
          <w:rFonts w:asciiTheme="majorBidi" w:hAnsiTheme="majorBidi" w:cstheme="majorBidi"/>
          <w:bCs/>
        </w:rPr>
      </w:pPr>
    </w:p>
    <w:p w14:paraId="6361E5CE" w14:textId="77777777" w:rsidR="00AF1790" w:rsidRPr="006F3AE2" w:rsidRDefault="00AF1790" w:rsidP="006F3AE2">
      <w:pPr>
        <w:pStyle w:val="ThesisBody"/>
        <w:rPr>
          <w:rFonts w:asciiTheme="majorBidi" w:hAnsiTheme="majorBidi" w:cstheme="majorBidi"/>
          <w:bCs/>
        </w:rPr>
      </w:pPr>
    </w:p>
    <w:p w14:paraId="28F1BE2F" w14:textId="2A0BF832" w:rsidR="00300EE4" w:rsidRDefault="00300EE4" w:rsidP="00833326">
      <w:pPr>
        <w:pStyle w:val="ThesisBody"/>
        <w:rPr>
          <w:rFonts w:asciiTheme="majorBidi" w:hAnsiTheme="majorBidi" w:cstheme="majorBidi"/>
          <w:bCs/>
        </w:rPr>
      </w:pPr>
    </w:p>
    <w:p w14:paraId="7C624823" w14:textId="05BB02AC" w:rsidR="00737CD7" w:rsidRDefault="00737CD7" w:rsidP="00833326">
      <w:pPr>
        <w:pStyle w:val="ThesisBody"/>
        <w:rPr>
          <w:rFonts w:asciiTheme="majorBidi" w:hAnsiTheme="majorBidi" w:cstheme="majorBidi"/>
          <w:bCs/>
        </w:rPr>
      </w:pPr>
    </w:p>
    <w:p w14:paraId="726227F8" w14:textId="77777777" w:rsidR="00300EE4" w:rsidRDefault="00300EE4" w:rsidP="00833326">
      <w:pPr>
        <w:pStyle w:val="ThesisBody"/>
        <w:rPr>
          <w:rFonts w:asciiTheme="majorBidi" w:hAnsiTheme="majorBidi" w:cstheme="majorBidi"/>
          <w:bCs/>
        </w:rPr>
      </w:pPr>
    </w:p>
    <w:p w14:paraId="4F50B73A" w14:textId="08FAB60B" w:rsidR="00833326" w:rsidRDefault="00833326" w:rsidP="00833326">
      <w:pPr>
        <w:pStyle w:val="ThesisBody"/>
        <w:rPr>
          <w:rFonts w:asciiTheme="majorBidi" w:hAnsiTheme="majorBidi" w:cstheme="majorBidi"/>
          <w:bCs/>
        </w:rPr>
      </w:pPr>
    </w:p>
    <w:p w14:paraId="669217E4" w14:textId="226655CD" w:rsidR="00833326" w:rsidRDefault="00833326" w:rsidP="00833326">
      <w:pPr>
        <w:pStyle w:val="ThesisBody"/>
        <w:rPr>
          <w:rFonts w:asciiTheme="majorBidi" w:hAnsiTheme="majorBidi" w:cstheme="majorBidi"/>
        </w:rPr>
      </w:pPr>
      <w:r>
        <w:rPr>
          <w:rFonts w:asciiTheme="majorBidi" w:hAnsiTheme="majorBidi" w:cstheme="majorBidi"/>
        </w:rPr>
        <w:t xml:space="preserve">       </w:t>
      </w:r>
    </w:p>
    <w:p w14:paraId="0DAB6E48"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04B27B94" w14:textId="77777777" w:rsidR="00833326" w:rsidRDefault="00833326" w:rsidP="00833326">
      <w:pPr>
        <w:pStyle w:val="ThesisBody"/>
        <w:tabs>
          <w:tab w:val="left" w:pos="720"/>
        </w:tabs>
        <w:contextualSpacing w:val="0"/>
        <w:rPr>
          <w:b/>
          <w:bCs/>
        </w:rPr>
      </w:pPr>
    </w:p>
    <w:p w14:paraId="4E3B91D0" w14:textId="77777777" w:rsidR="00833326" w:rsidRPr="00FD4A01" w:rsidRDefault="00833326" w:rsidP="00833326">
      <w:pPr>
        <w:pStyle w:val="ThesisBody"/>
        <w:tabs>
          <w:tab w:val="left" w:pos="720"/>
        </w:tabs>
        <w:contextualSpacing w:val="0"/>
        <w:rPr>
          <w:bCs/>
        </w:rPr>
      </w:pPr>
    </w:p>
    <w:p w14:paraId="5E55C97A" w14:textId="77777777" w:rsidR="00833326" w:rsidRDefault="00833326" w:rsidP="00833326">
      <w:pPr>
        <w:pStyle w:val="ThesisBody"/>
        <w:tabs>
          <w:tab w:val="left" w:pos="720"/>
        </w:tabs>
        <w:contextualSpacing w:val="0"/>
        <w:rPr>
          <w:bCs/>
        </w:rPr>
      </w:pPr>
    </w:p>
    <w:p w14:paraId="1C1F4343" w14:textId="77777777" w:rsidR="00833326" w:rsidRDefault="00833326" w:rsidP="00833326">
      <w:pPr>
        <w:pStyle w:val="ThesisBody"/>
        <w:tabs>
          <w:tab w:val="left" w:pos="720"/>
        </w:tabs>
        <w:contextualSpacing w:val="0"/>
        <w:rPr>
          <w:bCs/>
        </w:rPr>
      </w:pPr>
    </w:p>
    <w:p w14:paraId="7C98CC7D" w14:textId="77777777" w:rsidR="00833326" w:rsidRDefault="00833326" w:rsidP="00833326">
      <w:pPr>
        <w:pStyle w:val="ThesisBody"/>
        <w:rPr>
          <w:rFonts w:asciiTheme="majorBidi" w:hAnsiTheme="majorBidi" w:cstheme="majorBidi"/>
          <w:bCs/>
        </w:rPr>
      </w:pPr>
    </w:p>
    <w:p w14:paraId="0CE9D6F1" w14:textId="01715B3C" w:rsidR="00833326" w:rsidRDefault="00833326" w:rsidP="00833326">
      <w:pPr>
        <w:pStyle w:val="ThesisBody"/>
        <w:rPr>
          <w:rFonts w:asciiTheme="majorBidi" w:hAnsiTheme="majorBidi" w:cstheme="majorBidi"/>
          <w:bCs/>
        </w:rPr>
      </w:pPr>
    </w:p>
    <w:p w14:paraId="01E79506" w14:textId="7AB330F0" w:rsidR="00833326" w:rsidRDefault="00833326" w:rsidP="008D5D7D">
      <w:pPr>
        <w:pStyle w:val="ThesisBody"/>
        <w:jc w:val="left"/>
        <w:rPr>
          <w:rFonts w:asciiTheme="majorBidi" w:hAnsiTheme="majorBidi" w:cstheme="majorBidi"/>
        </w:rPr>
      </w:pPr>
      <w:r>
        <w:rPr>
          <w:rFonts w:asciiTheme="majorBidi" w:hAnsiTheme="majorBidi" w:cstheme="majorBidi"/>
        </w:rPr>
        <w:t xml:space="preserve">       </w:t>
      </w:r>
    </w:p>
    <w:p w14:paraId="2C4CC6DF"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18761BA1" w14:textId="77777777" w:rsidR="00833326" w:rsidRDefault="00833326" w:rsidP="00833326">
      <w:pPr>
        <w:pStyle w:val="ThesisBody"/>
        <w:tabs>
          <w:tab w:val="left" w:pos="720"/>
        </w:tabs>
        <w:contextualSpacing w:val="0"/>
        <w:rPr>
          <w:b/>
          <w:bCs/>
        </w:rPr>
      </w:pPr>
    </w:p>
    <w:p w14:paraId="060EA5F7" w14:textId="77777777" w:rsidR="00833326" w:rsidRPr="00FD4A01" w:rsidRDefault="00833326" w:rsidP="00833326">
      <w:pPr>
        <w:pStyle w:val="ThesisBody"/>
        <w:tabs>
          <w:tab w:val="left" w:pos="720"/>
        </w:tabs>
        <w:contextualSpacing w:val="0"/>
        <w:rPr>
          <w:bCs/>
        </w:rPr>
      </w:pPr>
    </w:p>
    <w:p w14:paraId="7B01AA3A" w14:textId="77777777" w:rsidR="00833326" w:rsidRDefault="00833326" w:rsidP="00833326">
      <w:pPr>
        <w:pStyle w:val="ThesisBody"/>
        <w:tabs>
          <w:tab w:val="left" w:pos="720"/>
        </w:tabs>
        <w:contextualSpacing w:val="0"/>
        <w:rPr>
          <w:bCs/>
        </w:rPr>
      </w:pPr>
    </w:p>
    <w:p w14:paraId="09EC6770" w14:textId="77777777" w:rsidR="00833326" w:rsidRDefault="00833326" w:rsidP="00833326">
      <w:pPr>
        <w:pStyle w:val="ThesisBody"/>
        <w:tabs>
          <w:tab w:val="left" w:pos="720"/>
        </w:tabs>
        <w:contextualSpacing w:val="0"/>
        <w:rPr>
          <w:bCs/>
        </w:rPr>
      </w:pPr>
    </w:p>
    <w:p w14:paraId="42724710" w14:textId="77777777" w:rsidR="00833326" w:rsidRDefault="00833326" w:rsidP="00833326">
      <w:pPr>
        <w:pStyle w:val="ThesisBody"/>
        <w:rPr>
          <w:rFonts w:asciiTheme="majorBidi" w:hAnsiTheme="majorBidi" w:cstheme="majorBidi"/>
          <w:bCs/>
        </w:rPr>
      </w:pPr>
    </w:p>
    <w:p w14:paraId="351D1884" w14:textId="60B61761" w:rsidR="00833326" w:rsidRDefault="00833326" w:rsidP="00833326">
      <w:pPr>
        <w:pStyle w:val="ThesisBody"/>
        <w:rPr>
          <w:rFonts w:asciiTheme="majorBidi" w:hAnsiTheme="majorBidi" w:cstheme="majorBidi"/>
          <w:bCs/>
        </w:rPr>
      </w:pPr>
    </w:p>
    <w:p w14:paraId="3842426A"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68832" behindDoc="0" locked="0" layoutInCell="1" allowOverlap="1" wp14:anchorId="3EC0BC82" wp14:editId="030C9229">
                <wp:simplePos x="0" y="0"/>
                <wp:positionH relativeFrom="page">
                  <wp:posOffset>1089660</wp:posOffset>
                </wp:positionH>
                <wp:positionV relativeFrom="page">
                  <wp:posOffset>892810</wp:posOffset>
                </wp:positionV>
                <wp:extent cx="5759450" cy="8891905"/>
                <wp:effectExtent l="0" t="0" r="12700" b="23495"/>
                <wp:wrapNone/>
                <wp:docPr id="69" name="Rectangle 6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09C433" id="Rectangle 69" o:spid="_x0000_s1026" style="position:absolute;margin-left:85.8pt;margin-top:70.3pt;width:453.5pt;height:700.15pt;z-index:251768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0FABAC4"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0DDBDE61" w14:textId="77777777" w:rsidR="00833326" w:rsidRDefault="00833326" w:rsidP="00833326">
      <w:pPr>
        <w:pStyle w:val="ThesisBody"/>
        <w:tabs>
          <w:tab w:val="left" w:pos="720"/>
        </w:tabs>
        <w:contextualSpacing w:val="0"/>
        <w:rPr>
          <w:b/>
          <w:bCs/>
        </w:rPr>
      </w:pPr>
    </w:p>
    <w:p w14:paraId="46EED54D" w14:textId="77777777" w:rsidR="00833326" w:rsidRPr="00FD4A01" w:rsidRDefault="00833326" w:rsidP="00833326">
      <w:pPr>
        <w:pStyle w:val="ThesisBody"/>
        <w:tabs>
          <w:tab w:val="left" w:pos="720"/>
        </w:tabs>
        <w:contextualSpacing w:val="0"/>
        <w:rPr>
          <w:bCs/>
        </w:rPr>
      </w:pPr>
    </w:p>
    <w:p w14:paraId="5379CF4D" w14:textId="77777777" w:rsidR="00833326" w:rsidRDefault="00833326" w:rsidP="00833326">
      <w:pPr>
        <w:pStyle w:val="ThesisBody"/>
        <w:tabs>
          <w:tab w:val="left" w:pos="720"/>
        </w:tabs>
        <w:contextualSpacing w:val="0"/>
        <w:rPr>
          <w:bCs/>
        </w:rPr>
      </w:pPr>
    </w:p>
    <w:p w14:paraId="03129F22" w14:textId="77777777" w:rsidR="00833326" w:rsidRDefault="00833326" w:rsidP="00833326">
      <w:pPr>
        <w:pStyle w:val="ThesisBody"/>
        <w:tabs>
          <w:tab w:val="left" w:pos="720"/>
        </w:tabs>
        <w:contextualSpacing w:val="0"/>
        <w:rPr>
          <w:bCs/>
        </w:rPr>
      </w:pPr>
    </w:p>
    <w:p w14:paraId="3C24626B" w14:textId="77777777" w:rsidR="00833326" w:rsidRDefault="00833326" w:rsidP="00833326">
      <w:pPr>
        <w:pStyle w:val="ThesisBody"/>
        <w:rPr>
          <w:rFonts w:asciiTheme="majorBidi" w:hAnsiTheme="majorBidi" w:cstheme="majorBidi"/>
          <w:bCs/>
        </w:rPr>
      </w:pPr>
    </w:p>
    <w:p w14:paraId="5AE07D62" w14:textId="171791AA" w:rsidR="00833326" w:rsidRDefault="00833326" w:rsidP="00833326">
      <w:pPr>
        <w:pStyle w:val="ThesisBody"/>
        <w:rPr>
          <w:rFonts w:asciiTheme="majorBidi" w:hAnsiTheme="majorBidi" w:cstheme="majorBidi"/>
          <w:bCs/>
        </w:rPr>
      </w:pPr>
    </w:p>
    <w:p w14:paraId="7137029F"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0880" behindDoc="0" locked="0" layoutInCell="1" allowOverlap="1" wp14:anchorId="689C636A" wp14:editId="529EC002">
                <wp:simplePos x="0" y="0"/>
                <wp:positionH relativeFrom="page">
                  <wp:posOffset>1089660</wp:posOffset>
                </wp:positionH>
                <wp:positionV relativeFrom="page">
                  <wp:posOffset>892810</wp:posOffset>
                </wp:positionV>
                <wp:extent cx="5759450" cy="8891905"/>
                <wp:effectExtent l="0" t="0" r="12700" b="23495"/>
                <wp:wrapNone/>
                <wp:docPr id="73" name="Rectangle 7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F858B11" id="Rectangle 73" o:spid="_x0000_s1026" style="position:absolute;margin-left:85.8pt;margin-top:70.3pt;width:453.5pt;height:700.15pt;z-index:251770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66C8EC9"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6DAEAD21" w14:textId="77777777" w:rsidR="00833326" w:rsidRDefault="00833326" w:rsidP="00833326">
      <w:pPr>
        <w:pStyle w:val="ThesisBody"/>
        <w:tabs>
          <w:tab w:val="left" w:pos="720"/>
        </w:tabs>
        <w:contextualSpacing w:val="0"/>
        <w:rPr>
          <w:b/>
          <w:bCs/>
        </w:rPr>
      </w:pPr>
    </w:p>
    <w:p w14:paraId="6134AB58" w14:textId="77777777" w:rsidR="00833326" w:rsidRPr="00FD4A01" w:rsidRDefault="00833326" w:rsidP="00833326">
      <w:pPr>
        <w:pStyle w:val="ThesisBody"/>
        <w:tabs>
          <w:tab w:val="left" w:pos="720"/>
        </w:tabs>
        <w:contextualSpacing w:val="0"/>
        <w:rPr>
          <w:bCs/>
        </w:rPr>
      </w:pPr>
    </w:p>
    <w:p w14:paraId="3C9E3F96" w14:textId="77777777" w:rsidR="00833326" w:rsidRDefault="00833326" w:rsidP="00833326">
      <w:pPr>
        <w:pStyle w:val="ThesisBody"/>
        <w:tabs>
          <w:tab w:val="left" w:pos="720"/>
        </w:tabs>
        <w:contextualSpacing w:val="0"/>
        <w:rPr>
          <w:bCs/>
        </w:rPr>
      </w:pPr>
    </w:p>
    <w:p w14:paraId="1DFA378F" w14:textId="77777777" w:rsidR="00833326" w:rsidRDefault="00833326" w:rsidP="00833326">
      <w:pPr>
        <w:pStyle w:val="ThesisBody"/>
        <w:tabs>
          <w:tab w:val="left" w:pos="720"/>
        </w:tabs>
        <w:contextualSpacing w:val="0"/>
        <w:rPr>
          <w:bCs/>
        </w:rPr>
      </w:pPr>
    </w:p>
    <w:p w14:paraId="66267ACF" w14:textId="77777777" w:rsidR="009C550D" w:rsidRDefault="009C550D" w:rsidP="009C550D">
      <w:pPr>
        <w:pStyle w:val="ThesisBody"/>
        <w:tabs>
          <w:tab w:val="left" w:pos="720"/>
        </w:tabs>
        <w:contextualSpacing w:val="0"/>
        <w:rPr>
          <w:bCs/>
        </w:rPr>
      </w:pPr>
    </w:p>
    <w:p w14:paraId="6D423D06" w14:textId="77777777" w:rsidR="009C550D" w:rsidRDefault="009C550D" w:rsidP="009C550D">
      <w:pPr>
        <w:pStyle w:val="ThesisBody"/>
        <w:tabs>
          <w:tab w:val="left" w:pos="720"/>
        </w:tabs>
        <w:contextualSpacing w:val="0"/>
        <w:rPr>
          <w:bCs/>
        </w:rPr>
      </w:pPr>
    </w:p>
    <w:p w14:paraId="4C04A222" w14:textId="77777777" w:rsidR="000C3ABD" w:rsidRDefault="000C3ABD" w:rsidP="000C3ABD">
      <w:pPr>
        <w:pStyle w:val="ThesisBody"/>
        <w:rPr>
          <w:rFonts w:asciiTheme="majorBidi" w:hAnsiTheme="majorBidi" w:cstheme="majorBidi"/>
          <w:bCs/>
        </w:rPr>
      </w:pPr>
    </w:p>
    <w:p w14:paraId="68CCBDBA" w14:textId="77777777" w:rsidR="000C3ABD" w:rsidRDefault="000C3ABD" w:rsidP="000C3ABD">
      <w:pPr>
        <w:pStyle w:val="ThesisBody"/>
        <w:rPr>
          <w:rFonts w:asciiTheme="majorBidi" w:hAnsiTheme="majorBidi" w:cstheme="majorBidi"/>
          <w:bCs/>
        </w:rPr>
      </w:pPr>
    </w:p>
    <w:p w14:paraId="11977E7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2928" behindDoc="0" locked="0" layoutInCell="1" allowOverlap="1" wp14:anchorId="59B35690" wp14:editId="500CA81B">
                <wp:simplePos x="0" y="0"/>
                <wp:positionH relativeFrom="page">
                  <wp:posOffset>1089660</wp:posOffset>
                </wp:positionH>
                <wp:positionV relativeFrom="page">
                  <wp:posOffset>892810</wp:posOffset>
                </wp:positionV>
                <wp:extent cx="5759450" cy="8891905"/>
                <wp:effectExtent l="0" t="0" r="12700" b="23495"/>
                <wp:wrapNone/>
                <wp:docPr id="76" name="Rectangle 7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8C7584A" id="Rectangle 76" o:spid="_x0000_s1026" style="position:absolute;margin-left:85.8pt;margin-top:70.3pt;width:453.5pt;height:700.15pt;z-index:251772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BDA3772"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D8E096B" w14:textId="77777777" w:rsidR="000C3ABD" w:rsidRDefault="000C3ABD" w:rsidP="000C3ABD">
      <w:pPr>
        <w:pStyle w:val="ThesisBody"/>
        <w:tabs>
          <w:tab w:val="left" w:pos="720"/>
        </w:tabs>
        <w:contextualSpacing w:val="0"/>
        <w:rPr>
          <w:b/>
          <w:bCs/>
        </w:rPr>
      </w:pPr>
    </w:p>
    <w:p w14:paraId="4D0C5B8F" w14:textId="77777777" w:rsidR="000C3ABD" w:rsidRPr="00FD4A01" w:rsidRDefault="000C3ABD" w:rsidP="000C3ABD">
      <w:pPr>
        <w:pStyle w:val="ThesisBody"/>
        <w:tabs>
          <w:tab w:val="left" w:pos="720"/>
        </w:tabs>
        <w:contextualSpacing w:val="0"/>
        <w:rPr>
          <w:bCs/>
        </w:rPr>
      </w:pPr>
    </w:p>
    <w:p w14:paraId="6E21695E" w14:textId="77777777" w:rsidR="000C3ABD" w:rsidRDefault="000C3ABD" w:rsidP="000C3ABD">
      <w:pPr>
        <w:pStyle w:val="ThesisBody"/>
        <w:tabs>
          <w:tab w:val="left" w:pos="720"/>
        </w:tabs>
        <w:contextualSpacing w:val="0"/>
        <w:rPr>
          <w:bCs/>
        </w:rPr>
      </w:pPr>
    </w:p>
    <w:p w14:paraId="12D434FC" w14:textId="77777777" w:rsidR="000C3ABD" w:rsidRDefault="000C3ABD" w:rsidP="000C3ABD">
      <w:pPr>
        <w:pStyle w:val="ThesisBody"/>
        <w:tabs>
          <w:tab w:val="left" w:pos="720"/>
        </w:tabs>
        <w:contextualSpacing w:val="0"/>
        <w:rPr>
          <w:bCs/>
        </w:rPr>
      </w:pPr>
    </w:p>
    <w:p w14:paraId="72016882" w14:textId="77777777" w:rsidR="000C3ABD" w:rsidRDefault="000C3ABD" w:rsidP="000C3ABD">
      <w:pPr>
        <w:pStyle w:val="ThesisBody"/>
        <w:rPr>
          <w:rFonts w:asciiTheme="majorBidi" w:hAnsiTheme="majorBidi" w:cstheme="majorBidi"/>
          <w:bCs/>
        </w:rPr>
      </w:pPr>
    </w:p>
    <w:p w14:paraId="3B132F93" w14:textId="77777777" w:rsidR="000C3ABD" w:rsidRDefault="000C3ABD" w:rsidP="000C3ABD">
      <w:pPr>
        <w:pStyle w:val="ThesisBody"/>
        <w:rPr>
          <w:rFonts w:asciiTheme="majorBidi" w:hAnsiTheme="majorBidi" w:cstheme="majorBidi"/>
          <w:bCs/>
        </w:rPr>
      </w:pPr>
    </w:p>
    <w:p w14:paraId="6A14E70D"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3952" behindDoc="0" locked="0" layoutInCell="1" allowOverlap="1" wp14:anchorId="1099ECD4" wp14:editId="7C1F2C65">
                <wp:simplePos x="0" y="0"/>
                <wp:positionH relativeFrom="page">
                  <wp:posOffset>1089660</wp:posOffset>
                </wp:positionH>
                <wp:positionV relativeFrom="page">
                  <wp:posOffset>892810</wp:posOffset>
                </wp:positionV>
                <wp:extent cx="5759450" cy="8891905"/>
                <wp:effectExtent l="0" t="0" r="12700" b="23495"/>
                <wp:wrapNone/>
                <wp:docPr id="77" name="Rectangle 7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1E1989" id="Rectangle 77" o:spid="_x0000_s1026" style="position:absolute;margin-left:85.8pt;margin-top:70.3pt;width:453.5pt;height:700.15pt;z-index:251773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F0D6F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8734ACC" w14:textId="77777777" w:rsidR="000C3ABD" w:rsidRDefault="000C3ABD" w:rsidP="000C3ABD">
      <w:pPr>
        <w:pStyle w:val="ThesisBody"/>
        <w:tabs>
          <w:tab w:val="left" w:pos="720"/>
        </w:tabs>
        <w:contextualSpacing w:val="0"/>
        <w:rPr>
          <w:b/>
          <w:bCs/>
        </w:rPr>
      </w:pPr>
    </w:p>
    <w:p w14:paraId="3A094D20" w14:textId="77777777" w:rsidR="000C3ABD" w:rsidRPr="00FD4A01" w:rsidRDefault="000C3ABD" w:rsidP="000C3ABD">
      <w:pPr>
        <w:pStyle w:val="ThesisBody"/>
        <w:tabs>
          <w:tab w:val="left" w:pos="720"/>
        </w:tabs>
        <w:contextualSpacing w:val="0"/>
        <w:rPr>
          <w:bCs/>
        </w:rPr>
      </w:pPr>
    </w:p>
    <w:p w14:paraId="11E09660" w14:textId="77777777" w:rsidR="000C3ABD" w:rsidRDefault="000C3ABD" w:rsidP="000C3ABD">
      <w:pPr>
        <w:pStyle w:val="ThesisBody"/>
        <w:tabs>
          <w:tab w:val="left" w:pos="720"/>
        </w:tabs>
        <w:contextualSpacing w:val="0"/>
        <w:rPr>
          <w:bCs/>
        </w:rPr>
      </w:pPr>
    </w:p>
    <w:p w14:paraId="6FF59ADE" w14:textId="77777777" w:rsidR="000C3ABD" w:rsidRDefault="000C3ABD" w:rsidP="000C3ABD">
      <w:pPr>
        <w:pStyle w:val="ThesisBody"/>
        <w:tabs>
          <w:tab w:val="left" w:pos="720"/>
        </w:tabs>
        <w:contextualSpacing w:val="0"/>
        <w:rPr>
          <w:bCs/>
        </w:rPr>
      </w:pPr>
    </w:p>
    <w:p w14:paraId="3C43271E" w14:textId="77777777" w:rsidR="000C3ABD" w:rsidRDefault="000C3ABD" w:rsidP="000C3ABD">
      <w:pPr>
        <w:pStyle w:val="ThesisBody"/>
        <w:rPr>
          <w:rFonts w:asciiTheme="majorBidi" w:hAnsiTheme="majorBidi" w:cstheme="majorBidi"/>
          <w:bCs/>
        </w:rPr>
      </w:pPr>
    </w:p>
    <w:p w14:paraId="77407619" w14:textId="77777777" w:rsidR="000C3ABD" w:rsidRDefault="000C3ABD" w:rsidP="000C3ABD">
      <w:pPr>
        <w:pStyle w:val="ThesisBody"/>
        <w:rPr>
          <w:rFonts w:asciiTheme="majorBidi" w:hAnsiTheme="majorBidi" w:cstheme="majorBidi"/>
          <w:bCs/>
        </w:rPr>
      </w:pPr>
    </w:p>
    <w:p w14:paraId="7EFF92DE"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4976" behindDoc="0" locked="0" layoutInCell="1" allowOverlap="1" wp14:anchorId="52F72569" wp14:editId="6E631DC2">
                <wp:simplePos x="0" y="0"/>
                <wp:positionH relativeFrom="page">
                  <wp:posOffset>1089660</wp:posOffset>
                </wp:positionH>
                <wp:positionV relativeFrom="page">
                  <wp:posOffset>892810</wp:posOffset>
                </wp:positionV>
                <wp:extent cx="5759450" cy="8891905"/>
                <wp:effectExtent l="0" t="0" r="12700" b="23495"/>
                <wp:wrapNone/>
                <wp:docPr id="78" name="Rectangle 7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91BDE60" id="Rectangle 78" o:spid="_x0000_s1026" style="position:absolute;margin-left:85.8pt;margin-top:70.3pt;width:453.5pt;height:700.15pt;z-index:251774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DB23D2B"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9E17177" w14:textId="77777777" w:rsidR="000C3ABD" w:rsidRDefault="000C3ABD" w:rsidP="000C3ABD">
      <w:pPr>
        <w:pStyle w:val="ThesisBody"/>
        <w:tabs>
          <w:tab w:val="left" w:pos="720"/>
        </w:tabs>
        <w:contextualSpacing w:val="0"/>
        <w:rPr>
          <w:b/>
          <w:bCs/>
        </w:rPr>
      </w:pPr>
    </w:p>
    <w:p w14:paraId="48CAA9B6" w14:textId="77777777" w:rsidR="000C3ABD" w:rsidRPr="00FD4A01" w:rsidRDefault="000C3ABD" w:rsidP="000C3ABD">
      <w:pPr>
        <w:pStyle w:val="ThesisBody"/>
        <w:tabs>
          <w:tab w:val="left" w:pos="720"/>
        </w:tabs>
        <w:contextualSpacing w:val="0"/>
        <w:rPr>
          <w:bCs/>
        </w:rPr>
      </w:pPr>
    </w:p>
    <w:p w14:paraId="21DD8FE6" w14:textId="77777777" w:rsidR="000C3ABD" w:rsidRDefault="000C3ABD" w:rsidP="000C3ABD">
      <w:pPr>
        <w:pStyle w:val="ThesisBody"/>
        <w:tabs>
          <w:tab w:val="left" w:pos="720"/>
        </w:tabs>
        <w:contextualSpacing w:val="0"/>
        <w:rPr>
          <w:bCs/>
        </w:rPr>
      </w:pPr>
    </w:p>
    <w:p w14:paraId="4BE629CB" w14:textId="77777777" w:rsidR="000C3ABD" w:rsidRDefault="000C3ABD" w:rsidP="000C3ABD">
      <w:pPr>
        <w:pStyle w:val="ThesisBody"/>
        <w:tabs>
          <w:tab w:val="left" w:pos="720"/>
        </w:tabs>
        <w:contextualSpacing w:val="0"/>
        <w:rPr>
          <w:bCs/>
        </w:rPr>
      </w:pPr>
    </w:p>
    <w:p w14:paraId="57DE3646" w14:textId="77777777" w:rsidR="000C3ABD" w:rsidRDefault="000C3ABD" w:rsidP="000C3ABD">
      <w:pPr>
        <w:pStyle w:val="ThesisBody"/>
        <w:rPr>
          <w:rFonts w:asciiTheme="majorBidi" w:hAnsiTheme="majorBidi" w:cstheme="majorBidi"/>
          <w:bCs/>
        </w:rPr>
      </w:pPr>
    </w:p>
    <w:p w14:paraId="02D4F9FE" w14:textId="77777777" w:rsidR="000C3ABD" w:rsidRDefault="000C3ABD" w:rsidP="000C3ABD">
      <w:pPr>
        <w:pStyle w:val="ThesisBody"/>
        <w:rPr>
          <w:rFonts w:asciiTheme="majorBidi" w:hAnsiTheme="majorBidi" w:cstheme="majorBidi"/>
          <w:bCs/>
        </w:rPr>
      </w:pPr>
    </w:p>
    <w:p w14:paraId="3F87419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6000" behindDoc="0" locked="0" layoutInCell="1" allowOverlap="1" wp14:anchorId="6B799BE7" wp14:editId="335ED3A5">
                <wp:simplePos x="0" y="0"/>
                <wp:positionH relativeFrom="page">
                  <wp:posOffset>1089660</wp:posOffset>
                </wp:positionH>
                <wp:positionV relativeFrom="page">
                  <wp:posOffset>892810</wp:posOffset>
                </wp:positionV>
                <wp:extent cx="5759450" cy="8891905"/>
                <wp:effectExtent l="0" t="0" r="12700" b="23495"/>
                <wp:wrapNone/>
                <wp:docPr id="79" name="Rectangle 7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D028F3" id="Rectangle 79" o:spid="_x0000_s1026" style="position:absolute;margin-left:85.8pt;margin-top:70.3pt;width:453.5pt;height:700.15pt;z-index:251776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2EC202A"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79AC1B9" w14:textId="77777777" w:rsidR="000C3ABD" w:rsidRDefault="000C3ABD" w:rsidP="000C3ABD">
      <w:pPr>
        <w:pStyle w:val="ThesisBody"/>
        <w:tabs>
          <w:tab w:val="left" w:pos="720"/>
        </w:tabs>
        <w:contextualSpacing w:val="0"/>
        <w:rPr>
          <w:b/>
          <w:bCs/>
        </w:rPr>
      </w:pPr>
    </w:p>
    <w:p w14:paraId="0706C794" w14:textId="77777777" w:rsidR="000C3ABD" w:rsidRPr="00FD4A01" w:rsidRDefault="000C3ABD" w:rsidP="000C3ABD">
      <w:pPr>
        <w:pStyle w:val="ThesisBody"/>
        <w:tabs>
          <w:tab w:val="left" w:pos="720"/>
        </w:tabs>
        <w:contextualSpacing w:val="0"/>
        <w:rPr>
          <w:bCs/>
        </w:rPr>
      </w:pPr>
    </w:p>
    <w:p w14:paraId="2A232580" w14:textId="77777777" w:rsidR="000C3ABD" w:rsidRDefault="000C3ABD" w:rsidP="000C3ABD">
      <w:pPr>
        <w:pStyle w:val="ThesisBody"/>
        <w:tabs>
          <w:tab w:val="left" w:pos="720"/>
        </w:tabs>
        <w:contextualSpacing w:val="0"/>
        <w:rPr>
          <w:bCs/>
        </w:rPr>
      </w:pPr>
    </w:p>
    <w:p w14:paraId="216263D6" w14:textId="77777777" w:rsidR="000C3ABD" w:rsidRDefault="000C3ABD" w:rsidP="000C3ABD">
      <w:pPr>
        <w:pStyle w:val="ThesisBody"/>
        <w:tabs>
          <w:tab w:val="left" w:pos="720"/>
        </w:tabs>
        <w:contextualSpacing w:val="0"/>
        <w:rPr>
          <w:bCs/>
        </w:rPr>
      </w:pPr>
    </w:p>
    <w:p w14:paraId="569CD565" w14:textId="77777777" w:rsidR="000C3ABD" w:rsidRDefault="000C3ABD" w:rsidP="000C3AB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57EA3BFA" w14:textId="77777777" w:rsidR="000C3ABD" w:rsidRDefault="000C3ABD" w:rsidP="000C3ABD">
      <w:pPr>
        <w:pStyle w:val="ThesisBody"/>
        <w:rPr>
          <w:rFonts w:asciiTheme="majorBidi" w:hAnsiTheme="majorBidi" w:cstheme="majorBidi"/>
          <w:bCs/>
        </w:rPr>
      </w:pPr>
    </w:p>
    <w:p w14:paraId="500BDA42" w14:textId="77777777" w:rsidR="000C3ABD" w:rsidRDefault="000C3ABD" w:rsidP="000C3ABD">
      <w:pPr>
        <w:pStyle w:val="ThesisBody"/>
        <w:rPr>
          <w:rFonts w:asciiTheme="majorBidi" w:hAnsiTheme="majorBidi" w:cstheme="majorBidi"/>
          <w:bCs/>
        </w:rPr>
      </w:pPr>
    </w:p>
    <w:p w14:paraId="71C0FA2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8048" behindDoc="0" locked="0" layoutInCell="1" allowOverlap="1" wp14:anchorId="5F2FA1CE" wp14:editId="415F3A06">
                <wp:simplePos x="0" y="0"/>
                <wp:positionH relativeFrom="page">
                  <wp:posOffset>1089660</wp:posOffset>
                </wp:positionH>
                <wp:positionV relativeFrom="page">
                  <wp:posOffset>892810</wp:posOffset>
                </wp:positionV>
                <wp:extent cx="5759450" cy="8891905"/>
                <wp:effectExtent l="0" t="0" r="12700" b="23495"/>
                <wp:wrapNone/>
                <wp:docPr id="80" name="Rectangle 8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9ECDC02" id="Rectangle 80" o:spid="_x0000_s1026" style="position:absolute;margin-left:85.8pt;margin-top:70.3pt;width:453.5pt;height:700.15pt;z-index:251778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349A4C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B4239E3" w14:textId="77777777" w:rsidR="000C3ABD" w:rsidRDefault="000C3ABD" w:rsidP="000C3ABD">
      <w:pPr>
        <w:pStyle w:val="ThesisBody"/>
        <w:tabs>
          <w:tab w:val="left" w:pos="720"/>
        </w:tabs>
        <w:contextualSpacing w:val="0"/>
        <w:rPr>
          <w:b/>
          <w:bCs/>
        </w:rPr>
      </w:pPr>
    </w:p>
    <w:p w14:paraId="06B36EAB" w14:textId="77777777" w:rsidR="000C3ABD" w:rsidRPr="00FD4A01" w:rsidRDefault="000C3ABD" w:rsidP="000C3ABD">
      <w:pPr>
        <w:pStyle w:val="ThesisBody"/>
        <w:tabs>
          <w:tab w:val="left" w:pos="720"/>
        </w:tabs>
        <w:contextualSpacing w:val="0"/>
        <w:rPr>
          <w:bCs/>
        </w:rPr>
      </w:pPr>
    </w:p>
    <w:p w14:paraId="2CA94840" w14:textId="77777777" w:rsidR="000C3ABD" w:rsidRDefault="000C3ABD" w:rsidP="000C3ABD">
      <w:pPr>
        <w:pStyle w:val="ThesisBody"/>
        <w:tabs>
          <w:tab w:val="left" w:pos="720"/>
        </w:tabs>
        <w:contextualSpacing w:val="0"/>
        <w:rPr>
          <w:bCs/>
        </w:rPr>
      </w:pPr>
    </w:p>
    <w:p w14:paraId="75458694" w14:textId="77777777" w:rsidR="000C3ABD" w:rsidRDefault="000C3ABD" w:rsidP="000C3ABD">
      <w:pPr>
        <w:pStyle w:val="ThesisBody"/>
        <w:tabs>
          <w:tab w:val="left" w:pos="720"/>
        </w:tabs>
        <w:contextualSpacing w:val="0"/>
        <w:rPr>
          <w:bCs/>
        </w:rPr>
      </w:pPr>
    </w:p>
    <w:p w14:paraId="0748D8F9" w14:textId="77777777" w:rsidR="000C3ABD" w:rsidRDefault="000C3ABD" w:rsidP="000C3ABD">
      <w:pPr>
        <w:pStyle w:val="ThesisBody"/>
        <w:rPr>
          <w:rFonts w:asciiTheme="majorBidi" w:hAnsiTheme="majorBidi" w:cstheme="majorBidi"/>
          <w:bCs/>
        </w:rPr>
      </w:pPr>
    </w:p>
    <w:p w14:paraId="10B89004" w14:textId="77777777" w:rsidR="000C3ABD" w:rsidRDefault="000C3ABD" w:rsidP="000C3ABD">
      <w:pPr>
        <w:pStyle w:val="ThesisBody"/>
        <w:rPr>
          <w:rFonts w:asciiTheme="majorBidi" w:hAnsiTheme="majorBidi" w:cstheme="majorBidi"/>
          <w:bCs/>
        </w:rPr>
      </w:pPr>
    </w:p>
    <w:p w14:paraId="1379AED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9072" behindDoc="0" locked="0" layoutInCell="1" allowOverlap="1" wp14:anchorId="7D41C37B" wp14:editId="5EF53493">
                <wp:simplePos x="0" y="0"/>
                <wp:positionH relativeFrom="page">
                  <wp:posOffset>1089660</wp:posOffset>
                </wp:positionH>
                <wp:positionV relativeFrom="page">
                  <wp:posOffset>892810</wp:posOffset>
                </wp:positionV>
                <wp:extent cx="5759450" cy="8891905"/>
                <wp:effectExtent l="0" t="0" r="12700" b="23495"/>
                <wp:wrapNone/>
                <wp:docPr id="81" name="Rectangle 8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A74B733" id="Rectangle 81" o:spid="_x0000_s1026" style="position:absolute;margin-left:85.8pt;margin-top:70.3pt;width:453.5pt;height:700.15pt;z-index:25177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35293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87B559D" w14:textId="77777777" w:rsidR="000C3ABD" w:rsidRDefault="000C3ABD" w:rsidP="000C3ABD">
      <w:pPr>
        <w:pStyle w:val="ThesisBody"/>
        <w:tabs>
          <w:tab w:val="left" w:pos="720"/>
        </w:tabs>
        <w:contextualSpacing w:val="0"/>
        <w:rPr>
          <w:b/>
          <w:bCs/>
        </w:rPr>
      </w:pPr>
    </w:p>
    <w:p w14:paraId="4E901CB6" w14:textId="77777777" w:rsidR="000C3ABD" w:rsidRPr="00FD4A01" w:rsidRDefault="000C3ABD" w:rsidP="000C3ABD">
      <w:pPr>
        <w:pStyle w:val="ThesisBody"/>
        <w:tabs>
          <w:tab w:val="left" w:pos="720"/>
        </w:tabs>
        <w:contextualSpacing w:val="0"/>
        <w:rPr>
          <w:bCs/>
        </w:rPr>
      </w:pPr>
    </w:p>
    <w:p w14:paraId="09AA4032" w14:textId="77777777" w:rsidR="000C3ABD" w:rsidRDefault="000C3ABD" w:rsidP="000C3ABD">
      <w:pPr>
        <w:pStyle w:val="ThesisBody"/>
        <w:tabs>
          <w:tab w:val="left" w:pos="720"/>
        </w:tabs>
        <w:contextualSpacing w:val="0"/>
        <w:rPr>
          <w:bCs/>
        </w:rPr>
      </w:pPr>
    </w:p>
    <w:p w14:paraId="636D7BFA" w14:textId="77777777" w:rsidR="000C3ABD" w:rsidRDefault="000C3ABD" w:rsidP="000C3ABD">
      <w:pPr>
        <w:pStyle w:val="ThesisBody"/>
        <w:tabs>
          <w:tab w:val="left" w:pos="720"/>
        </w:tabs>
        <w:contextualSpacing w:val="0"/>
        <w:rPr>
          <w:bCs/>
        </w:rPr>
      </w:pPr>
    </w:p>
    <w:p w14:paraId="7A3A2066" w14:textId="77777777" w:rsidR="000C3ABD" w:rsidRDefault="000C3ABD" w:rsidP="000C3ABD">
      <w:pPr>
        <w:pStyle w:val="ThesisBody"/>
        <w:rPr>
          <w:rFonts w:asciiTheme="majorBidi" w:hAnsiTheme="majorBidi" w:cstheme="majorBidi"/>
          <w:bCs/>
        </w:rPr>
      </w:pPr>
    </w:p>
    <w:p w14:paraId="22F9EF8E" w14:textId="77777777" w:rsidR="000C3ABD" w:rsidRDefault="000C3ABD" w:rsidP="000C3ABD">
      <w:pPr>
        <w:pStyle w:val="ThesisBody"/>
        <w:rPr>
          <w:rFonts w:asciiTheme="majorBidi" w:hAnsiTheme="majorBidi" w:cstheme="majorBidi"/>
          <w:bCs/>
        </w:rPr>
      </w:pPr>
    </w:p>
    <w:p w14:paraId="6967CFDC"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0096" behindDoc="0" locked="0" layoutInCell="1" allowOverlap="1" wp14:anchorId="7FEEE502" wp14:editId="0AD4765D">
                <wp:simplePos x="0" y="0"/>
                <wp:positionH relativeFrom="page">
                  <wp:posOffset>1089660</wp:posOffset>
                </wp:positionH>
                <wp:positionV relativeFrom="page">
                  <wp:posOffset>892810</wp:posOffset>
                </wp:positionV>
                <wp:extent cx="5759450" cy="8891905"/>
                <wp:effectExtent l="0" t="0" r="12700" b="23495"/>
                <wp:wrapNone/>
                <wp:docPr id="82" name="Rectangle 82"/>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16A3A2A" id="Rectangle 82" o:spid="_x0000_s1026" style="position:absolute;margin-left:85.8pt;margin-top:70.3pt;width:453.5pt;height:700.15pt;z-index:251780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E9E0A6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00114D1" w14:textId="77777777" w:rsidR="000C3ABD" w:rsidRDefault="000C3ABD" w:rsidP="000C3ABD">
      <w:pPr>
        <w:pStyle w:val="ThesisBody"/>
        <w:tabs>
          <w:tab w:val="left" w:pos="720"/>
        </w:tabs>
        <w:contextualSpacing w:val="0"/>
        <w:rPr>
          <w:b/>
          <w:bCs/>
        </w:rPr>
      </w:pPr>
    </w:p>
    <w:p w14:paraId="648846C7" w14:textId="77777777" w:rsidR="000C3ABD" w:rsidRPr="00FD4A01" w:rsidRDefault="000C3ABD" w:rsidP="000C3ABD">
      <w:pPr>
        <w:pStyle w:val="ThesisBody"/>
        <w:tabs>
          <w:tab w:val="left" w:pos="720"/>
        </w:tabs>
        <w:contextualSpacing w:val="0"/>
        <w:rPr>
          <w:bCs/>
        </w:rPr>
      </w:pPr>
    </w:p>
    <w:p w14:paraId="5B102A9D" w14:textId="77777777" w:rsidR="000C3ABD" w:rsidRDefault="000C3ABD" w:rsidP="000C3ABD">
      <w:pPr>
        <w:pStyle w:val="ThesisBody"/>
        <w:tabs>
          <w:tab w:val="left" w:pos="720"/>
        </w:tabs>
        <w:contextualSpacing w:val="0"/>
        <w:rPr>
          <w:bCs/>
        </w:rPr>
      </w:pPr>
    </w:p>
    <w:p w14:paraId="163FBF93" w14:textId="77777777" w:rsidR="000C3ABD" w:rsidRDefault="000C3ABD" w:rsidP="000C3ABD">
      <w:pPr>
        <w:pStyle w:val="ThesisBody"/>
        <w:tabs>
          <w:tab w:val="left" w:pos="720"/>
        </w:tabs>
        <w:contextualSpacing w:val="0"/>
        <w:rPr>
          <w:bCs/>
        </w:rPr>
      </w:pPr>
    </w:p>
    <w:p w14:paraId="26A52B84" w14:textId="77777777" w:rsidR="000C3ABD" w:rsidRDefault="000C3ABD" w:rsidP="000C3ABD">
      <w:pPr>
        <w:pStyle w:val="ThesisBody"/>
        <w:rPr>
          <w:rFonts w:asciiTheme="majorBidi" w:hAnsiTheme="majorBidi" w:cstheme="majorBidi"/>
          <w:bCs/>
        </w:rPr>
      </w:pPr>
    </w:p>
    <w:p w14:paraId="29833AE0" w14:textId="77777777" w:rsidR="000C3ABD" w:rsidRDefault="000C3ABD" w:rsidP="000C3ABD">
      <w:pPr>
        <w:pStyle w:val="ThesisBody"/>
        <w:rPr>
          <w:rFonts w:asciiTheme="majorBidi" w:hAnsiTheme="majorBidi" w:cstheme="majorBidi"/>
          <w:bCs/>
        </w:rPr>
      </w:pPr>
    </w:p>
    <w:p w14:paraId="2A7667A3"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1120" behindDoc="0" locked="0" layoutInCell="1" allowOverlap="1" wp14:anchorId="13CD9259" wp14:editId="50741B86">
                <wp:simplePos x="0" y="0"/>
                <wp:positionH relativeFrom="page">
                  <wp:posOffset>1089660</wp:posOffset>
                </wp:positionH>
                <wp:positionV relativeFrom="page">
                  <wp:posOffset>892810</wp:posOffset>
                </wp:positionV>
                <wp:extent cx="5759450" cy="8891905"/>
                <wp:effectExtent l="0" t="0" r="12700" b="23495"/>
                <wp:wrapNone/>
                <wp:docPr id="83" name="Rectangle 8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B297BBF" id="Rectangle 83" o:spid="_x0000_s1026" style="position:absolute;margin-left:85.8pt;margin-top:70.3pt;width:453.5pt;height:700.15pt;z-index:251781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B729DE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720578D" w14:textId="77777777" w:rsidR="000C3ABD" w:rsidRDefault="000C3ABD" w:rsidP="000C3ABD">
      <w:pPr>
        <w:pStyle w:val="ThesisBody"/>
        <w:tabs>
          <w:tab w:val="left" w:pos="720"/>
        </w:tabs>
        <w:contextualSpacing w:val="0"/>
        <w:rPr>
          <w:b/>
          <w:bCs/>
        </w:rPr>
      </w:pPr>
    </w:p>
    <w:p w14:paraId="4ECB6B47" w14:textId="77777777" w:rsidR="000C3ABD" w:rsidRPr="00FD4A01" w:rsidRDefault="000C3ABD" w:rsidP="000C3ABD">
      <w:pPr>
        <w:pStyle w:val="ThesisBody"/>
        <w:tabs>
          <w:tab w:val="left" w:pos="720"/>
        </w:tabs>
        <w:contextualSpacing w:val="0"/>
        <w:rPr>
          <w:bCs/>
        </w:rPr>
      </w:pPr>
    </w:p>
    <w:p w14:paraId="6CDF5F54" w14:textId="77777777" w:rsidR="000C3ABD" w:rsidRDefault="000C3ABD" w:rsidP="000C3ABD">
      <w:pPr>
        <w:pStyle w:val="ThesisBody"/>
        <w:tabs>
          <w:tab w:val="left" w:pos="720"/>
        </w:tabs>
        <w:contextualSpacing w:val="0"/>
        <w:rPr>
          <w:bCs/>
        </w:rPr>
      </w:pPr>
    </w:p>
    <w:p w14:paraId="5058FFDE" w14:textId="77777777" w:rsidR="000C3ABD" w:rsidRDefault="000C3ABD" w:rsidP="000C3ABD">
      <w:pPr>
        <w:pStyle w:val="ThesisBody"/>
        <w:tabs>
          <w:tab w:val="left" w:pos="720"/>
        </w:tabs>
        <w:contextualSpacing w:val="0"/>
        <w:rPr>
          <w:bCs/>
        </w:rPr>
      </w:pPr>
    </w:p>
    <w:p w14:paraId="015CC649" w14:textId="77777777" w:rsidR="000C3ABD" w:rsidRDefault="000C3ABD" w:rsidP="000C3AB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1150D08E" w14:textId="77777777" w:rsidR="000C3ABD" w:rsidRDefault="000C3ABD" w:rsidP="000C3ABD">
      <w:pPr>
        <w:pStyle w:val="ThesisBody"/>
        <w:rPr>
          <w:rFonts w:asciiTheme="majorBidi" w:hAnsiTheme="majorBidi" w:cstheme="majorBidi"/>
          <w:bCs/>
        </w:rPr>
      </w:pPr>
    </w:p>
    <w:p w14:paraId="645D8823" w14:textId="77777777" w:rsidR="000C3ABD" w:rsidRDefault="000C3ABD" w:rsidP="000C3ABD">
      <w:pPr>
        <w:pStyle w:val="ThesisBody"/>
        <w:rPr>
          <w:rFonts w:asciiTheme="majorBidi" w:hAnsiTheme="majorBidi" w:cstheme="majorBidi"/>
          <w:bCs/>
        </w:rPr>
      </w:pPr>
    </w:p>
    <w:p w14:paraId="733C9B86"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3168" behindDoc="0" locked="0" layoutInCell="1" allowOverlap="1" wp14:anchorId="399AEF2B" wp14:editId="07D618EB">
                <wp:simplePos x="0" y="0"/>
                <wp:positionH relativeFrom="page">
                  <wp:posOffset>1089660</wp:posOffset>
                </wp:positionH>
                <wp:positionV relativeFrom="page">
                  <wp:posOffset>892810</wp:posOffset>
                </wp:positionV>
                <wp:extent cx="5759450" cy="8891905"/>
                <wp:effectExtent l="0" t="0" r="12700" b="23495"/>
                <wp:wrapNone/>
                <wp:docPr id="84" name="Rectangle 84"/>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03619D" id="Rectangle 84" o:spid="_x0000_s1026" style="position:absolute;margin-left:85.8pt;margin-top:70.3pt;width:453.5pt;height:700.1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7276AB3"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E353B28" w14:textId="77777777" w:rsidR="000C3ABD" w:rsidRDefault="000C3ABD" w:rsidP="000C3ABD">
      <w:pPr>
        <w:pStyle w:val="ThesisBody"/>
        <w:tabs>
          <w:tab w:val="left" w:pos="720"/>
        </w:tabs>
        <w:contextualSpacing w:val="0"/>
        <w:rPr>
          <w:b/>
          <w:bCs/>
        </w:rPr>
      </w:pPr>
    </w:p>
    <w:p w14:paraId="1B2B3730" w14:textId="77777777" w:rsidR="000C3ABD" w:rsidRPr="00FD4A01" w:rsidRDefault="000C3ABD" w:rsidP="000C3ABD">
      <w:pPr>
        <w:pStyle w:val="ThesisBody"/>
        <w:tabs>
          <w:tab w:val="left" w:pos="720"/>
        </w:tabs>
        <w:contextualSpacing w:val="0"/>
        <w:rPr>
          <w:bCs/>
        </w:rPr>
      </w:pPr>
    </w:p>
    <w:p w14:paraId="63F0F51E" w14:textId="77777777" w:rsidR="000C3ABD" w:rsidRDefault="000C3ABD" w:rsidP="000C3ABD">
      <w:pPr>
        <w:pStyle w:val="ThesisBody"/>
        <w:tabs>
          <w:tab w:val="left" w:pos="720"/>
        </w:tabs>
        <w:contextualSpacing w:val="0"/>
        <w:rPr>
          <w:bCs/>
        </w:rPr>
      </w:pPr>
    </w:p>
    <w:p w14:paraId="2DF86115" w14:textId="77777777" w:rsidR="000C3ABD" w:rsidRDefault="000C3ABD" w:rsidP="000C3ABD">
      <w:pPr>
        <w:pStyle w:val="ThesisBody"/>
        <w:tabs>
          <w:tab w:val="left" w:pos="720"/>
        </w:tabs>
        <w:contextualSpacing w:val="0"/>
        <w:rPr>
          <w:bCs/>
        </w:rPr>
      </w:pPr>
    </w:p>
    <w:p w14:paraId="2CB12CA9" w14:textId="77777777" w:rsidR="000C3ABD" w:rsidRDefault="000C3ABD" w:rsidP="000C3ABD">
      <w:pPr>
        <w:pStyle w:val="ThesisBody"/>
        <w:rPr>
          <w:rFonts w:asciiTheme="majorBidi" w:hAnsiTheme="majorBidi" w:cstheme="majorBidi"/>
          <w:bCs/>
        </w:rPr>
      </w:pPr>
    </w:p>
    <w:p w14:paraId="240B148E" w14:textId="77777777" w:rsidR="000C3ABD" w:rsidRDefault="000C3ABD" w:rsidP="000C3ABD">
      <w:pPr>
        <w:pStyle w:val="ThesisBody"/>
        <w:rPr>
          <w:rFonts w:asciiTheme="majorBidi" w:hAnsiTheme="majorBidi" w:cstheme="majorBidi"/>
          <w:bCs/>
        </w:rPr>
      </w:pPr>
    </w:p>
    <w:p w14:paraId="58205829"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4192" behindDoc="0" locked="0" layoutInCell="1" allowOverlap="1" wp14:anchorId="3B86B01C" wp14:editId="391EF99D">
                <wp:simplePos x="0" y="0"/>
                <wp:positionH relativeFrom="page">
                  <wp:posOffset>1089660</wp:posOffset>
                </wp:positionH>
                <wp:positionV relativeFrom="page">
                  <wp:posOffset>892810</wp:posOffset>
                </wp:positionV>
                <wp:extent cx="5759450" cy="8891905"/>
                <wp:effectExtent l="0" t="0" r="12700" b="23495"/>
                <wp:wrapNone/>
                <wp:docPr id="85" name="Rectangle 85"/>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9C0397" id="Rectangle 85" o:spid="_x0000_s1026" style="position:absolute;margin-left:85.8pt;margin-top:70.3pt;width:453.5pt;height:700.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BE30F28"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0C971D0" w14:textId="77777777" w:rsidR="000C3ABD" w:rsidRDefault="000C3ABD" w:rsidP="000C3ABD">
      <w:pPr>
        <w:pStyle w:val="ThesisBody"/>
        <w:tabs>
          <w:tab w:val="left" w:pos="720"/>
        </w:tabs>
        <w:contextualSpacing w:val="0"/>
        <w:rPr>
          <w:b/>
          <w:bCs/>
        </w:rPr>
      </w:pPr>
    </w:p>
    <w:p w14:paraId="4B1FEAD7" w14:textId="77777777" w:rsidR="000C3ABD" w:rsidRPr="00FD4A01" w:rsidRDefault="000C3ABD" w:rsidP="000C3ABD">
      <w:pPr>
        <w:pStyle w:val="ThesisBody"/>
        <w:tabs>
          <w:tab w:val="left" w:pos="720"/>
        </w:tabs>
        <w:contextualSpacing w:val="0"/>
        <w:rPr>
          <w:bCs/>
        </w:rPr>
      </w:pPr>
    </w:p>
    <w:p w14:paraId="22810F61" w14:textId="77777777" w:rsidR="000C3ABD" w:rsidRDefault="000C3ABD" w:rsidP="000C3ABD">
      <w:pPr>
        <w:pStyle w:val="ThesisBody"/>
        <w:tabs>
          <w:tab w:val="left" w:pos="720"/>
        </w:tabs>
        <w:contextualSpacing w:val="0"/>
        <w:rPr>
          <w:bCs/>
        </w:rPr>
      </w:pPr>
    </w:p>
    <w:p w14:paraId="4C37AFF0" w14:textId="77777777" w:rsidR="000C3ABD" w:rsidRDefault="000C3ABD" w:rsidP="000C3ABD">
      <w:pPr>
        <w:pStyle w:val="ThesisBody"/>
        <w:tabs>
          <w:tab w:val="left" w:pos="720"/>
        </w:tabs>
        <w:contextualSpacing w:val="0"/>
        <w:rPr>
          <w:bCs/>
        </w:rPr>
      </w:pPr>
    </w:p>
    <w:p w14:paraId="0F6570C5" w14:textId="77777777" w:rsidR="000C3ABD" w:rsidRDefault="000C3ABD" w:rsidP="000C3ABD">
      <w:pPr>
        <w:pStyle w:val="ThesisBody"/>
        <w:rPr>
          <w:rFonts w:asciiTheme="majorBidi" w:hAnsiTheme="majorBidi" w:cstheme="majorBidi"/>
          <w:bCs/>
        </w:rPr>
      </w:pPr>
    </w:p>
    <w:p w14:paraId="41A3DC3B" w14:textId="77777777" w:rsidR="000C3ABD" w:rsidRDefault="000C3ABD" w:rsidP="000C3ABD">
      <w:pPr>
        <w:pStyle w:val="ThesisBody"/>
        <w:rPr>
          <w:rFonts w:asciiTheme="majorBidi" w:hAnsiTheme="majorBidi" w:cstheme="majorBidi"/>
          <w:bCs/>
        </w:rPr>
      </w:pPr>
    </w:p>
    <w:p w14:paraId="464492C8"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5216" behindDoc="0" locked="0" layoutInCell="1" allowOverlap="1" wp14:anchorId="745AD4E6" wp14:editId="5BA665BA">
                <wp:simplePos x="0" y="0"/>
                <wp:positionH relativeFrom="page">
                  <wp:posOffset>1089660</wp:posOffset>
                </wp:positionH>
                <wp:positionV relativeFrom="page">
                  <wp:posOffset>892810</wp:posOffset>
                </wp:positionV>
                <wp:extent cx="5759450" cy="8891905"/>
                <wp:effectExtent l="0" t="0" r="12700" b="23495"/>
                <wp:wrapNone/>
                <wp:docPr id="86" name="Rectangle 8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2F9E83" id="Rectangle 86" o:spid="_x0000_s1026" style="position:absolute;margin-left:85.8pt;margin-top:70.3pt;width:453.5pt;height:700.15pt;z-index:25178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FBFEA3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088CE25" w14:textId="77777777" w:rsidR="000C3ABD" w:rsidRDefault="000C3ABD" w:rsidP="000C3ABD">
      <w:pPr>
        <w:pStyle w:val="ThesisBody"/>
        <w:tabs>
          <w:tab w:val="left" w:pos="720"/>
        </w:tabs>
        <w:contextualSpacing w:val="0"/>
        <w:rPr>
          <w:b/>
          <w:bCs/>
        </w:rPr>
      </w:pPr>
    </w:p>
    <w:p w14:paraId="6B592194" w14:textId="77777777" w:rsidR="000C3ABD" w:rsidRPr="00FD4A01" w:rsidRDefault="000C3ABD" w:rsidP="000C3ABD">
      <w:pPr>
        <w:pStyle w:val="ThesisBody"/>
        <w:tabs>
          <w:tab w:val="left" w:pos="720"/>
        </w:tabs>
        <w:contextualSpacing w:val="0"/>
        <w:rPr>
          <w:bCs/>
        </w:rPr>
      </w:pPr>
    </w:p>
    <w:p w14:paraId="556A1730" w14:textId="77777777" w:rsidR="000C3ABD" w:rsidRDefault="000C3ABD" w:rsidP="000C3ABD">
      <w:pPr>
        <w:pStyle w:val="ThesisBody"/>
        <w:tabs>
          <w:tab w:val="left" w:pos="720"/>
        </w:tabs>
        <w:contextualSpacing w:val="0"/>
        <w:rPr>
          <w:bCs/>
        </w:rPr>
      </w:pPr>
    </w:p>
    <w:p w14:paraId="62085FFB" w14:textId="77777777" w:rsidR="000C3ABD" w:rsidRDefault="000C3ABD" w:rsidP="000C3ABD">
      <w:pPr>
        <w:pStyle w:val="ThesisBody"/>
        <w:tabs>
          <w:tab w:val="left" w:pos="720"/>
        </w:tabs>
        <w:contextualSpacing w:val="0"/>
        <w:rPr>
          <w:bCs/>
        </w:rPr>
      </w:pPr>
    </w:p>
    <w:p w14:paraId="76570E53" w14:textId="77777777" w:rsidR="000C3ABD" w:rsidRDefault="000C3ABD" w:rsidP="000C3ABD">
      <w:pPr>
        <w:pStyle w:val="ThesisBody"/>
        <w:rPr>
          <w:rFonts w:asciiTheme="majorBidi" w:hAnsiTheme="majorBidi" w:cstheme="majorBidi"/>
          <w:bCs/>
        </w:rPr>
      </w:pPr>
    </w:p>
    <w:p w14:paraId="04CD86CF" w14:textId="77777777" w:rsidR="000C3ABD" w:rsidRDefault="000C3ABD" w:rsidP="000C3ABD">
      <w:pPr>
        <w:pStyle w:val="ThesisBody"/>
        <w:rPr>
          <w:rFonts w:asciiTheme="majorBidi" w:hAnsiTheme="majorBidi" w:cstheme="majorBidi"/>
          <w:bCs/>
        </w:rPr>
      </w:pPr>
    </w:p>
    <w:p w14:paraId="5BB9620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6240" behindDoc="0" locked="0" layoutInCell="1" allowOverlap="1" wp14:anchorId="1999793F" wp14:editId="2FCD3636">
                <wp:simplePos x="0" y="0"/>
                <wp:positionH relativeFrom="page">
                  <wp:posOffset>1089660</wp:posOffset>
                </wp:positionH>
                <wp:positionV relativeFrom="page">
                  <wp:posOffset>892810</wp:posOffset>
                </wp:positionV>
                <wp:extent cx="5759450" cy="8891905"/>
                <wp:effectExtent l="0" t="0" r="12700" b="23495"/>
                <wp:wrapNone/>
                <wp:docPr id="87" name="Rectangle 8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8D7AFD" id="Rectangle 87" o:spid="_x0000_s1026" style="position:absolute;margin-left:85.8pt;margin-top:70.3pt;width:453.5pt;height:700.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1F2948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393E7D" w14:textId="77777777" w:rsidR="000C3ABD" w:rsidRDefault="000C3ABD" w:rsidP="000C3ABD">
      <w:pPr>
        <w:pStyle w:val="ThesisBody"/>
        <w:tabs>
          <w:tab w:val="left" w:pos="720"/>
        </w:tabs>
        <w:contextualSpacing w:val="0"/>
        <w:rPr>
          <w:b/>
          <w:bCs/>
        </w:rPr>
      </w:pPr>
    </w:p>
    <w:p w14:paraId="691EF87B" w14:textId="77777777" w:rsidR="000C3ABD" w:rsidRPr="00FD4A01" w:rsidRDefault="000C3ABD" w:rsidP="000C3ABD">
      <w:pPr>
        <w:pStyle w:val="ThesisBody"/>
        <w:tabs>
          <w:tab w:val="left" w:pos="720"/>
        </w:tabs>
        <w:contextualSpacing w:val="0"/>
        <w:rPr>
          <w:bCs/>
        </w:rPr>
      </w:pPr>
    </w:p>
    <w:p w14:paraId="642F73EE" w14:textId="77777777" w:rsidR="000C3ABD" w:rsidRDefault="000C3ABD" w:rsidP="000C3ABD">
      <w:pPr>
        <w:pStyle w:val="ThesisBody"/>
        <w:tabs>
          <w:tab w:val="left" w:pos="720"/>
        </w:tabs>
        <w:contextualSpacing w:val="0"/>
        <w:rPr>
          <w:bCs/>
        </w:rPr>
      </w:pPr>
    </w:p>
    <w:p w14:paraId="0B7F5BDD" w14:textId="77777777" w:rsidR="000C3ABD" w:rsidRDefault="000C3ABD" w:rsidP="000C3ABD">
      <w:pPr>
        <w:pStyle w:val="ThesisBody"/>
        <w:tabs>
          <w:tab w:val="left" w:pos="720"/>
        </w:tabs>
        <w:contextualSpacing w:val="0"/>
        <w:rPr>
          <w:bCs/>
        </w:rPr>
      </w:pPr>
    </w:p>
    <w:p w14:paraId="2FF3DE11" w14:textId="77777777" w:rsidR="000C3ABD" w:rsidRDefault="000C3ABD" w:rsidP="000C3ABD">
      <w:pPr>
        <w:pStyle w:val="ThesisBody"/>
        <w:tabs>
          <w:tab w:val="left" w:pos="720"/>
        </w:tabs>
        <w:contextualSpacing w:val="0"/>
        <w:rPr>
          <w:bCs/>
        </w:rPr>
      </w:pPr>
    </w:p>
    <w:p w14:paraId="21BDE0FB" w14:textId="77777777" w:rsidR="009C550D" w:rsidRDefault="009C550D" w:rsidP="009C550D">
      <w:pPr>
        <w:pStyle w:val="ThesisBody"/>
        <w:tabs>
          <w:tab w:val="left" w:pos="720"/>
        </w:tabs>
        <w:contextualSpacing w:val="0"/>
        <w:rPr>
          <w:b/>
          <w:bCs/>
        </w:rPr>
      </w:pPr>
    </w:p>
    <w:p w14:paraId="6EA584AA" w14:textId="77777777" w:rsidR="000C3ABD" w:rsidRDefault="000C3ABD" w:rsidP="000C3ABD">
      <w:pPr>
        <w:pStyle w:val="ThesisBody"/>
        <w:rPr>
          <w:rFonts w:asciiTheme="majorBidi" w:hAnsiTheme="majorBidi" w:cstheme="majorBidi"/>
          <w:bCs/>
        </w:rPr>
      </w:pPr>
    </w:p>
    <w:p w14:paraId="5EDF5FCC" w14:textId="77777777" w:rsidR="000C3ABD" w:rsidRDefault="000C3ABD" w:rsidP="000C3ABD">
      <w:pPr>
        <w:pStyle w:val="ThesisBody"/>
        <w:rPr>
          <w:rFonts w:asciiTheme="majorBidi" w:hAnsiTheme="majorBidi" w:cstheme="majorBidi"/>
          <w:bCs/>
        </w:rPr>
      </w:pPr>
    </w:p>
    <w:p w14:paraId="3A6B00A2"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8288" behindDoc="0" locked="0" layoutInCell="1" allowOverlap="1" wp14:anchorId="6841AC36" wp14:editId="3A787A0B">
                <wp:simplePos x="0" y="0"/>
                <wp:positionH relativeFrom="page">
                  <wp:posOffset>1089660</wp:posOffset>
                </wp:positionH>
                <wp:positionV relativeFrom="page">
                  <wp:posOffset>892810</wp:posOffset>
                </wp:positionV>
                <wp:extent cx="5759450" cy="8891905"/>
                <wp:effectExtent l="0" t="0" r="12700" b="23495"/>
                <wp:wrapNone/>
                <wp:docPr id="88" name="Rectangle 8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4D7BE6" id="Rectangle 88" o:spid="_x0000_s1026" style="position:absolute;margin-left:85.8pt;margin-top:70.3pt;width:453.5pt;height:700.15pt;z-index:25178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604136E"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56A2EDD" w14:textId="77777777" w:rsidR="000C3ABD" w:rsidRDefault="000C3ABD" w:rsidP="000C3ABD">
      <w:pPr>
        <w:pStyle w:val="ThesisBody"/>
        <w:tabs>
          <w:tab w:val="left" w:pos="720"/>
        </w:tabs>
        <w:contextualSpacing w:val="0"/>
        <w:rPr>
          <w:b/>
          <w:bCs/>
        </w:rPr>
      </w:pPr>
    </w:p>
    <w:p w14:paraId="6594AE32" w14:textId="77777777" w:rsidR="000C3ABD" w:rsidRPr="00FD4A01" w:rsidRDefault="000C3ABD" w:rsidP="000C3ABD">
      <w:pPr>
        <w:pStyle w:val="ThesisBody"/>
        <w:tabs>
          <w:tab w:val="left" w:pos="720"/>
        </w:tabs>
        <w:contextualSpacing w:val="0"/>
        <w:rPr>
          <w:bCs/>
        </w:rPr>
      </w:pPr>
    </w:p>
    <w:p w14:paraId="13EBB32C" w14:textId="77777777" w:rsidR="000C3ABD" w:rsidRDefault="000C3ABD" w:rsidP="000C3ABD">
      <w:pPr>
        <w:pStyle w:val="ThesisBody"/>
        <w:tabs>
          <w:tab w:val="left" w:pos="720"/>
        </w:tabs>
        <w:contextualSpacing w:val="0"/>
        <w:rPr>
          <w:bCs/>
        </w:rPr>
      </w:pPr>
    </w:p>
    <w:p w14:paraId="54454DE3" w14:textId="77777777" w:rsidR="000C3ABD" w:rsidRDefault="000C3ABD" w:rsidP="000C3ABD">
      <w:pPr>
        <w:pStyle w:val="ThesisBody"/>
        <w:tabs>
          <w:tab w:val="left" w:pos="720"/>
        </w:tabs>
        <w:contextualSpacing w:val="0"/>
        <w:rPr>
          <w:bCs/>
        </w:rPr>
      </w:pPr>
    </w:p>
    <w:p w14:paraId="01C9F26F" w14:textId="77777777" w:rsidR="000C3ABD" w:rsidRDefault="000C3ABD" w:rsidP="000C3ABD">
      <w:pPr>
        <w:pStyle w:val="ThesisBody"/>
        <w:rPr>
          <w:rFonts w:asciiTheme="majorBidi" w:hAnsiTheme="majorBidi" w:cstheme="majorBidi"/>
          <w:bCs/>
        </w:rPr>
      </w:pPr>
    </w:p>
    <w:p w14:paraId="3B662E31" w14:textId="77777777" w:rsidR="000C3ABD" w:rsidRDefault="000C3ABD" w:rsidP="000C3ABD">
      <w:pPr>
        <w:pStyle w:val="ThesisBody"/>
        <w:rPr>
          <w:rFonts w:asciiTheme="majorBidi" w:hAnsiTheme="majorBidi" w:cstheme="majorBidi"/>
          <w:bCs/>
        </w:rPr>
      </w:pPr>
    </w:p>
    <w:p w14:paraId="5A06EB8A"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9312" behindDoc="0" locked="0" layoutInCell="1" allowOverlap="1" wp14:anchorId="3AEEDD73" wp14:editId="78B25C5E">
                <wp:simplePos x="0" y="0"/>
                <wp:positionH relativeFrom="page">
                  <wp:posOffset>1089660</wp:posOffset>
                </wp:positionH>
                <wp:positionV relativeFrom="page">
                  <wp:posOffset>892810</wp:posOffset>
                </wp:positionV>
                <wp:extent cx="5759450" cy="8891905"/>
                <wp:effectExtent l="0" t="0" r="12700" b="23495"/>
                <wp:wrapNone/>
                <wp:docPr id="89" name="Rectangle 8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6D2BD99" id="Rectangle 89" o:spid="_x0000_s1026" style="position:absolute;margin-left:85.8pt;margin-top:70.3pt;width:453.5pt;height:700.15pt;z-index:251789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5686E08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F607B41" w14:textId="77777777" w:rsidR="000C3ABD" w:rsidRDefault="000C3ABD" w:rsidP="000C3ABD">
      <w:pPr>
        <w:pStyle w:val="ThesisBody"/>
        <w:tabs>
          <w:tab w:val="left" w:pos="720"/>
        </w:tabs>
        <w:contextualSpacing w:val="0"/>
        <w:rPr>
          <w:b/>
          <w:bCs/>
        </w:rPr>
      </w:pPr>
    </w:p>
    <w:p w14:paraId="036528C9" w14:textId="77777777" w:rsidR="000C3ABD" w:rsidRPr="00FD4A01" w:rsidRDefault="000C3ABD" w:rsidP="000C3ABD">
      <w:pPr>
        <w:pStyle w:val="ThesisBody"/>
        <w:tabs>
          <w:tab w:val="left" w:pos="720"/>
        </w:tabs>
        <w:contextualSpacing w:val="0"/>
        <w:rPr>
          <w:bCs/>
        </w:rPr>
      </w:pPr>
    </w:p>
    <w:p w14:paraId="5ADA5506" w14:textId="77777777" w:rsidR="000C3ABD" w:rsidRDefault="000C3ABD" w:rsidP="000C3ABD">
      <w:pPr>
        <w:pStyle w:val="ThesisBody"/>
        <w:tabs>
          <w:tab w:val="left" w:pos="720"/>
        </w:tabs>
        <w:contextualSpacing w:val="0"/>
        <w:rPr>
          <w:bCs/>
        </w:rPr>
      </w:pPr>
    </w:p>
    <w:p w14:paraId="04FCB541" w14:textId="77777777" w:rsidR="000C3ABD" w:rsidRDefault="000C3ABD" w:rsidP="000C3ABD">
      <w:pPr>
        <w:pStyle w:val="ThesisBody"/>
        <w:tabs>
          <w:tab w:val="left" w:pos="720"/>
        </w:tabs>
        <w:contextualSpacing w:val="0"/>
        <w:rPr>
          <w:bCs/>
        </w:rPr>
      </w:pPr>
    </w:p>
    <w:p w14:paraId="6DC22B91" w14:textId="77777777" w:rsidR="000C3ABD" w:rsidRDefault="000C3ABD" w:rsidP="000C3ABD">
      <w:pPr>
        <w:pStyle w:val="ThesisBody"/>
        <w:rPr>
          <w:rFonts w:asciiTheme="majorBidi" w:hAnsiTheme="majorBidi" w:cstheme="majorBidi"/>
          <w:bCs/>
        </w:rPr>
      </w:pPr>
    </w:p>
    <w:p w14:paraId="4D0E5947" w14:textId="77777777" w:rsidR="000C3ABD" w:rsidRDefault="000C3ABD" w:rsidP="000C3ABD">
      <w:pPr>
        <w:pStyle w:val="ThesisBody"/>
        <w:rPr>
          <w:rFonts w:asciiTheme="majorBidi" w:hAnsiTheme="majorBidi" w:cstheme="majorBidi"/>
          <w:bCs/>
        </w:rPr>
      </w:pPr>
    </w:p>
    <w:p w14:paraId="3A83DF85"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0336" behindDoc="0" locked="0" layoutInCell="1" allowOverlap="1" wp14:anchorId="6D8E68F3" wp14:editId="0B5D1436">
                <wp:simplePos x="0" y="0"/>
                <wp:positionH relativeFrom="page">
                  <wp:posOffset>1089660</wp:posOffset>
                </wp:positionH>
                <wp:positionV relativeFrom="page">
                  <wp:posOffset>892810</wp:posOffset>
                </wp:positionV>
                <wp:extent cx="5759450" cy="8891905"/>
                <wp:effectExtent l="0" t="0" r="12700" b="23495"/>
                <wp:wrapNone/>
                <wp:docPr id="90" name="Rectangle 9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7C6C34" id="Rectangle 90" o:spid="_x0000_s1026" style="position:absolute;margin-left:85.8pt;margin-top:70.3pt;width:453.5pt;height:700.15pt;z-index:251790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022CC4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03AD44" w14:textId="77777777" w:rsidR="000C3ABD" w:rsidRDefault="000C3ABD" w:rsidP="000C3ABD">
      <w:pPr>
        <w:pStyle w:val="ThesisBody"/>
        <w:tabs>
          <w:tab w:val="left" w:pos="720"/>
        </w:tabs>
        <w:contextualSpacing w:val="0"/>
        <w:rPr>
          <w:b/>
          <w:bCs/>
        </w:rPr>
      </w:pPr>
    </w:p>
    <w:p w14:paraId="621ACBB7" w14:textId="77777777" w:rsidR="000C3ABD" w:rsidRPr="00FD4A01" w:rsidRDefault="000C3ABD" w:rsidP="000C3ABD">
      <w:pPr>
        <w:pStyle w:val="ThesisBody"/>
        <w:tabs>
          <w:tab w:val="left" w:pos="720"/>
        </w:tabs>
        <w:contextualSpacing w:val="0"/>
        <w:rPr>
          <w:bCs/>
        </w:rPr>
      </w:pPr>
    </w:p>
    <w:p w14:paraId="3906064C" w14:textId="77777777" w:rsidR="000C3ABD" w:rsidRDefault="000C3ABD" w:rsidP="000C3ABD">
      <w:pPr>
        <w:pStyle w:val="ThesisBody"/>
        <w:tabs>
          <w:tab w:val="left" w:pos="720"/>
        </w:tabs>
        <w:contextualSpacing w:val="0"/>
        <w:rPr>
          <w:bCs/>
        </w:rPr>
      </w:pPr>
    </w:p>
    <w:p w14:paraId="372C61C9" w14:textId="77777777" w:rsidR="000C3ABD" w:rsidRDefault="000C3ABD" w:rsidP="000C3ABD">
      <w:pPr>
        <w:pStyle w:val="ThesisBody"/>
        <w:tabs>
          <w:tab w:val="left" w:pos="720"/>
        </w:tabs>
        <w:contextualSpacing w:val="0"/>
        <w:rPr>
          <w:bCs/>
        </w:rPr>
      </w:pPr>
    </w:p>
    <w:p w14:paraId="3CB01D22" w14:textId="77777777" w:rsidR="000C3ABD" w:rsidRDefault="000C3ABD" w:rsidP="000C3ABD">
      <w:pPr>
        <w:pStyle w:val="ThesisBody"/>
        <w:rPr>
          <w:rFonts w:asciiTheme="majorBidi" w:hAnsiTheme="majorBidi" w:cstheme="majorBidi"/>
          <w:bCs/>
        </w:rPr>
      </w:pPr>
    </w:p>
    <w:p w14:paraId="4B5A7545" w14:textId="77777777" w:rsidR="000C3ABD" w:rsidRDefault="000C3ABD" w:rsidP="000C3ABD">
      <w:pPr>
        <w:pStyle w:val="ThesisBody"/>
        <w:rPr>
          <w:rFonts w:asciiTheme="majorBidi" w:hAnsiTheme="majorBidi" w:cstheme="majorBidi"/>
          <w:bCs/>
        </w:rPr>
      </w:pPr>
    </w:p>
    <w:p w14:paraId="6851C2B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1360" behindDoc="0" locked="0" layoutInCell="1" allowOverlap="1" wp14:anchorId="0CDD1EAE" wp14:editId="19EEC27E">
                <wp:simplePos x="0" y="0"/>
                <wp:positionH relativeFrom="page">
                  <wp:posOffset>1089660</wp:posOffset>
                </wp:positionH>
                <wp:positionV relativeFrom="page">
                  <wp:posOffset>892810</wp:posOffset>
                </wp:positionV>
                <wp:extent cx="5759450" cy="8891905"/>
                <wp:effectExtent l="0" t="0" r="12700" b="23495"/>
                <wp:wrapNone/>
                <wp:docPr id="91" name="Rectangle 9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8481DD" id="Rectangle 91" o:spid="_x0000_s1026" style="position:absolute;margin-left:85.8pt;margin-top:70.3pt;width:453.5pt;height:700.15pt;z-index:251791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3A6C5FC"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0062B8A" w14:textId="77777777" w:rsidR="000C3ABD" w:rsidRDefault="000C3ABD" w:rsidP="000C3ABD">
      <w:pPr>
        <w:pStyle w:val="ThesisBody"/>
        <w:tabs>
          <w:tab w:val="left" w:pos="720"/>
        </w:tabs>
        <w:contextualSpacing w:val="0"/>
        <w:rPr>
          <w:b/>
          <w:bCs/>
        </w:rPr>
      </w:pPr>
    </w:p>
    <w:p w14:paraId="17C1228E" w14:textId="77777777" w:rsidR="000C3ABD" w:rsidRPr="00FD4A01" w:rsidRDefault="000C3ABD" w:rsidP="000C3ABD">
      <w:pPr>
        <w:pStyle w:val="ThesisBody"/>
        <w:tabs>
          <w:tab w:val="left" w:pos="720"/>
        </w:tabs>
        <w:contextualSpacing w:val="0"/>
        <w:rPr>
          <w:bCs/>
        </w:rPr>
      </w:pPr>
    </w:p>
    <w:p w14:paraId="675757C2" w14:textId="77777777" w:rsidR="000C3ABD" w:rsidRDefault="000C3ABD" w:rsidP="000C3ABD">
      <w:pPr>
        <w:pStyle w:val="ThesisBody"/>
        <w:tabs>
          <w:tab w:val="left" w:pos="720"/>
        </w:tabs>
        <w:contextualSpacing w:val="0"/>
        <w:rPr>
          <w:bCs/>
        </w:rPr>
      </w:pPr>
    </w:p>
    <w:p w14:paraId="1CCE93D5" w14:textId="77777777" w:rsidR="000C3ABD" w:rsidRDefault="000C3ABD" w:rsidP="000C3ABD">
      <w:pPr>
        <w:pStyle w:val="ThesisBody"/>
        <w:tabs>
          <w:tab w:val="left" w:pos="720"/>
        </w:tabs>
        <w:contextualSpacing w:val="0"/>
        <w:rPr>
          <w:bCs/>
        </w:rPr>
      </w:pPr>
    </w:p>
    <w:p w14:paraId="3C0A0A80" w14:textId="77777777" w:rsidR="000C3ABD" w:rsidRDefault="000C3ABD" w:rsidP="000C3ABD">
      <w:pPr>
        <w:pStyle w:val="ThesisBody"/>
        <w:tabs>
          <w:tab w:val="left" w:pos="720"/>
        </w:tabs>
        <w:contextualSpacing w:val="0"/>
        <w:rPr>
          <w:bCs/>
        </w:rPr>
      </w:pPr>
    </w:p>
    <w:p w14:paraId="0C6CCCB0" w14:textId="77777777" w:rsidR="009C550D" w:rsidRDefault="009C550D" w:rsidP="009C550D">
      <w:pPr>
        <w:pStyle w:val="ThesisBody"/>
        <w:tabs>
          <w:tab w:val="left" w:pos="720"/>
        </w:tabs>
        <w:contextualSpacing w:val="0"/>
        <w:rPr>
          <w:b/>
          <w:bCs/>
        </w:rPr>
      </w:pPr>
    </w:p>
    <w:p w14:paraId="44F524B3" w14:textId="77777777" w:rsidR="009C550D" w:rsidRDefault="009C550D" w:rsidP="009C550D">
      <w:pPr>
        <w:pStyle w:val="ThesisBody"/>
        <w:tabs>
          <w:tab w:val="left" w:pos="720"/>
        </w:tabs>
        <w:contextualSpacing w:val="0"/>
        <w:rPr>
          <w:bCs/>
        </w:rPr>
      </w:pPr>
    </w:p>
    <w:p w14:paraId="0B8DB9AD" w14:textId="77777777" w:rsidR="009C550D" w:rsidRDefault="009C550D" w:rsidP="009C550D">
      <w:pPr>
        <w:pStyle w:val="ThesisBody"/>
        <w:tabs>
          <w:tab w:val="left" w:pos="720"/>
        </w:tabs>
        <w:contextualSpacing w:val="0"/>
        <w:rPr>
          <w:bCs/>
        </w:rPr>
      </w:pPr>
    </w:p>
    <w:p w14:paraId="5718E2BC" w14:textId="77777777" w:rsidR="009C550D" w:rsidRDefault="009C550D" w:rsidP="009C550D">
      <w:pPr>
        <w:pStyle w:val="ThesisBody"/>
        <w:tabs>
          <w:tab w:val="left" w:pos="720"/>
        </w:tabs>
        <w:contextualSpacing w:val="0"/>
        <w:rPr>
          <w:bCs/>
        </w:rPr>
      </w:pPr>
    </w:p>
    <w:p w14:paraId="70BF2BAC" w14:textId="77777777" w:rsidR="009C550D" w:rsidRDefault="009C550D" w:rsidP="009C550D">
      <w:pPr>
        <w:pStyle w:val="ThesisBody"/>
        <w:tabs>
          <w:tab w:val="left" w:pos="720"/>
        </w:tabs>
        <w:contextualSpacing w:val="0"/>
        <w:rPr>
          <w:bCs/>
        </w:rPr>
      </w:pPr>
    </w:p>
    <w:p w14:paraId="70FB5C78" w14:textId="77777777" w:rsidR="009C550D" w:rsidRPr="00E6742E" w:rsidRDefault="009C550D" w:rsidP="009C550D">
      <w:pPr>
        <w:pStyle w:val="ThesisBody"/>
        <w:tabs>
          <w:tab w:val="left" w:pos="720"/>
        </w:tabs>
        <w:contextualSpacing w:val="0"/>
        <w:rPr>
          <w:bCs/>
        </w:rPr>
      </w:pPr>
    </w:p>
    <w:p w14:paraId="76175283" w14:textId="77777777" w:rsidR="009C550D" w:rsidRDefault="009C550D" w:rsidP="009C550D">
      <w:pPr>
        <w:pStyle w:val="ThesisBody"/>
        <w:rPr>
          <w:rFonts w:asciiTheme="majorBidi" w:hAnsiTheme="majorBidi" w:cstheme="majorBidi"/>
        </w:rPr>
      </w:pPr>
      <w:r>
        <w:rPr>
          <w:rFonts w:asciiTheme="majorBidi" w:hAnsiTheme="majorBidi" w:cstheme="majorBidi"/>
        </w:rPr>
        <w:lastRenderedPageBreak/>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6CF00F0A"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07DF2D6" w14:textId="77777777" w:rsidR="009C550D" w:rsidRDefault="009C550D" w:rsidP="009C550D">
      <w:pPr>
        <w:pStyle w:val="ThesisBody"/>
        <w:rPr>
          <w:rFonts w:asciiTheme="majorBidi" w:hAnsiTheme="majorBidi" w:cstheme="majorBidi"/>
        </w:rPr>
      </w:pPr>
    </w:p>
    <w:p w14:paraId="0AD9CD7E" w14:textId="77777777" w:rsidR="009C550D" w:rsidRDefault="009C550D" w:rsidP="009C550D">
      <w:pPr>
        <w:pStyle w:val="ThesisBody"/>
        <w:rPr>
          <w:rFonts w:asciiTheme="majorBidi" w:hAnsiTheme="majorBidi" w:cstheme="majorBidi"/>
        </w:rPr>
      </w:pPr>
    </w:p>
    <w:p w14:paraId="60AD14C4" w14:textId="77777777" w:rsidR="009C550D" w:rsidRDefault="009C550D" w:rsidP="009C550D">
      <w:pPr>
        <w:pStyle w:val="ThesisBody"/>
      </w:pPr>
    </w:p>
    <w:p w14:paraId="6B0293AB" w14:textId="5F5FF95B" w:rsidR="009C550D" w:rsidRDefault="009C550D" w:rsidP="009C550D">
      <w:pPr>
        <w:pStyle w:val="ThesisBody"/>
        <w:tabs>
          <w:tab w:val="left" w:pos="720"/>
        </w:tabs>
        <w:contextualSpacing w:val="0"/>
        <w:rPr>
          <w:bCs/>
        </w:rPr>
      </w:pPr>
    </w:p>
    <w:p w14:paraId="5CE7F99C" w14:textId="77777777" w:rsidR="00F36097" w:rsidRDefault="00F36097" w:rsidP="00F36097">
      <w:pPr>
        <w:pStyle w:val="ThesisBody"/>
        <w:tabs>
          <w:tab w:val="left" w:pos="720"/>
        </w:tabs>
        <w:contextualSpacing w:val="0"/>
        <w:rPr>
          <w:bCs/>
        </w:rPr>
      </w:pPr>
      <w:r>
        <w:rPr>
          <w:bCs/>
        </w:rPr>
        <w:t xml:space="preserve">                           </w:t>
      </w:r>
    </w:p>
    <w:p w14:paraId="5E31842B" w14:textId="6B5D8245" w:rsidR="005F2B93" w:rsidRDefault="005F2B93" w:rsidP="005F2B93">
      <w:pPr>
        <w:pStyle w:val="ChapterHeaders"/>
      </w:pPr>
      <w:r>
        <w:rPr>
          <w:noProof/>
          <w:lang w:val="en-US" w:eastAsia="en-US"/>
        </w:rPr>
        <mc:AlternateContent>
          <mc:Choice Requires="wps">
            <w:drawing>
              <wp:anchor distT="0" distB="0" distL="114300" distR="114300" simplePos="0" relativeHeight="251793408" behindDoc="0" locked="0" layoutInCell="1" allowOverlap="1" wp14:anchorId="10102BD5" wp14:editId="576E5588">
                <wp:simplePos x="0" y="0"/>
                <wp:positionH relativeFrom="column">
                  <wp:posOffset>-586</wp:posOffset>
                </wp:positionH>
                <wp:positionV relativeFrom="page">
                  <wp:posOffset>903605</wp:posOffset>
                </wp:positionV>
                <wp:extent cx="5760000" cy="8892000"/>
                <wp:effectExtent l="0" t="0" r="12700" b="23495"/>
                <wp:wrapNone/>
                <wp:docPr id="54" name="Rectangle 5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4FBF6C2" id="Rectangle 54" o:spid="_x0000_s1026" style="position:absolute;margin-left:-.05pt;margin-top:71.15pt;width:453.55pt;height:700.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1</w:t>
      </w:r>
    </w:p>
    <w:p w14:paraId="2CA855DD" w14:textId="77777777" w:rsidR="005F2B93" w:rsidRPr="00C96340" w:rsidRDefault="005F2B93" w:rsidP="005F2B93">
      <w:pPr>
        <w:pStyle w:val="ChapterHeaders"/>
      </w:pPr>
    </w:p>
    <w:p w14:paraId="50F2DCDF" w14:textId="3681F364" w:rsidR="005F2B93" w:rsidRDefault="005F2B93" w:rsidP="005F2B93">
      <w:pPr>
        <w:pStyle w:val="ChapterHeaders"/>
      </w:pPr>
      <w:r>
        <w:t>INTRODUCTION</w:t>
      </w:r>
    </w:p>
    <w:p w14:paraId="32631081" w14:textId="1D7D0227" w:rsidR="005F2B93" w:rsidRDefault="005F2B93" w:rsidP="005F2B93">
      <w:pPr>
        <w:pStyle w:val="ChapterHeaders"/>
      </w:pPr>
    </w:p>
    <w:p w14:paraId="5FC84B1D" w14:textId="77777777" w:rsidR="005F2B93" w:rsidRDefault="005F2B93" w:rsidP="005F2B93">
      <w:pPr>
        <w:pStyle w:val="ChapterHeaders"/>
      </w:pPr>
    </w:p>
    <w:p w14:paraId="4C38B4EE" w14:textId="77777777" w:rsidR="005F2B93" w:rsidRDefault="005F2B93" w:rsidP="005F2B93">
      <w:pPr>
        <w:pStyle w:val="ChapterHeaders"/>
      </w:pPr>
    </w:p>
    <w:p w14:paraId="4A5FC47E" w14:textId="77777777" w:rsidR="00DA5A8E" w:rsidRDefault="00DA5A8E" w:rsidP="00F36097">
      <w:pPr>
        <w:pStyle w:val="ThesisBody"/>
        <w:tabs>
          <w:tab w:val="left" w:pos="720"/>
        </w:tabs>
        <w:contextualSpacing w:val="0"/>
      </w:pPr>
    </w:p>
    <w:p w14:paraId="5701E20D" w14:textId="77777777" w:rsidR="009D4499" w:rsidRDefault="009D4499"/>
    <w:sectPr w:rsidR="009D4499" w:rsidSect="00414EBB">
      <w:footerReference w:type="default" r:id="rId40"/>
      <w:footerReference w:type="first" r:id="rId41"/>
      <w:pgSz w:w="11906" w:h="16838" w:code="9"/>
      <w:pgMar w:top="1418" w:right="1418" w:bottom="1418" w:left="1701" w:header="709" w:footer="709" w:gutter="0"/>
      <w:pgNumType w:start="1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454A37" w14:textId="77777777" w:rsidR="00F80E7F" w:rsidRDefault="00F80E7F">
      <w:pPr>
        <w:spacing w:line="240" w:lineRule="auto"/>
      </w:pPr>
      <w:r>
        <w:separator/>
      </w:r>
    </w:p>
  </w:endnote>
  <w:endnote w:type="continuationSeparator" w:id="0">
    <w:p w14:paraId="3E9C893C" w14:textId="77777777" w:rsidR="00F80E7F" w:rsidRDefault="00F80E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A6198" w14:textId="3D91E04A" w:rsidR="001A4C6E" w:rsidRDefault="001A4C6E" w:rsidP="009D4499">
    <w:pPr>
      <w:pStyle w:val="Footer"/>
      <w:spacing w:line="240" w:lineRule="auto"/>
      <w:ind w:left="0"/>
      <w:jc w:val="center"/>
    </w:pPr>
    <w:sdt>
      <w:sdtPr>
        <w:id w:val="124961647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E64CA">
          <w:rPr>
            <w:noProof/>
          </w:rPr>
          <w:t>50</w:t>
        </w:r>
        <w:r>
          <w:rPr>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B5A7A" w14:textId="631C27DB" w:rsidR="001A4C6E" w:rsidRDefault="001A4C6E">
    <w:pPr>
      <w:pStyle w:val="Footer"/>
    </w:pPr>
    <w:r>
      <w:rPr>
        <w:noProof/>
        <w:lang w:val="en-US" w:eastAsia="en-US"/>
      </w:rPr>
      <mc:AlternateContent>
        <mc:Choice Requires="wps">
          <w:drawing>
            <wp:anchor distT="0" distB="0" distL="114300" distR="114300" simplePos="0" relativeHeight="251671552"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25E4DD3C" w:rsidR="001A4C6E" w:rsidRPr="00A15C90" w:rsidRDefault="001A4C6E" w:rsidP="00A15C90">
                          <w:pPr>
                            <w:ind w:left="0"/>
                            <w:jc w:val="right"/>
                            <w:rPr>
                              <w:rFonts w:ascii="Calibri" w:hAnsi="Calibri" w:cs="Calibri"/>
                              <w:color w:val="FF0000"/>
                            </w:rPr>
                          </w:pP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2f4a4cde9e61954cf7344622" o:spid="_x0000_s1045" type="#_x0000_t202" alt="Description: {&quot;HashCode&quot;:166838815,&quot;Height&quot;:841.0,&quot;Width&quot;:595.0,&quot;Placement&quot;:&quot;Footer&quot;,&quot;Index&quot;:&quot;FirstPage&quot;,&quot;Section&quot;:1,&quot;Top&quot;:0.0,&quot;Left&quot;:0.0}" style="position:absolute;left:0;text-align:left;margin-left:0;margin-top:805.35pt;width:595.3pt;height:21.5pt;z-index:25167155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" o:allowincell="f" filled="f" stroked="f" strokeweight=".5pt">
              <v:textbox inset=",0,20pt,0">
                <w:txbxContent>
                  <w:p w14:paraId="0B8197A2" w14:textId="25E4DD3C" w:rsidR="001A4C6E" w:rsidRPr="00A15C90" w:rsidRDefault="001A4C6E" w:rsidP="00A15C90">
                    <w:pPr>
                      <w:ind w:left="0"/>
                      <w:jc w:val="right"/>
                      <w:rPr>
                        <w:rFonts w:ascii="Calibri" w:hAnsi="Calibri" w:cs="Calibri"/>
                        <w:color w:val="FF0000"/>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76E234" w14:textId="77777777" w:rsidR="00F80E7F" w:rsidRDefault="00F80E7F">
      <w:pPr>
        <w:spacing w:line="240" w:lineRule="auto"/>
      </w:pPr>
      <w:r>
        <w:separator/>
      </w:r>
    </w:p>
  </w:footnote>
  <w:footnote w:type="continuationSeparator" w:id="0">
    <w:p w14:paraId="6EAD2106" w14:textId="77777777" w:rsidR="00F80E7F" w:rsidRDefault="00F80E7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19591E"/>
    <w:multiLevelType w:val="hybridMultilevel"/>
    <w:tmpl w:val="AEEAEC7C"/>
    <w:lvl w:ilvl="0" w:tplc="E5580C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2226"/>
    <w:rsid w:val="00013BB4"/>
    <w:rsid w:val="000158F7"/>
    <w:rsid w:val="0002019C"/>
    <w:rsid w:val="00030021"/>
    <w:rsid w:val="00040B9C"/>
    <w:rsid w:val="000431F5"/>
    <w:rsid w:val="000522CC"/>
    <w:rsid w:val="0005460C"/>
    <w:rsid w:val="00056C03"/>
    <w:rsid w:val="00056FD8"/>
    <w:rsid w:val="00057642"/>
    <w:rsid w:val="00061ACD"/>
    <w:rsid w:val="00064F08"/>
    <w:rsid w:val="000720AF"/>
    <w:rsid w:val="000724C5"/>
    <w:rsid w:val="00083334"/>
    <w:rsid w:val="000916A6"/>
    <w:rsid w:val="0009248E"/>
    <w:rsid w:val="00096A23"/>
    <w:rsid w:val="000A08B4"/>
    <w:rsid w:val="000A0F1B"/>
    <w:rsid w:val="000B6D4B"/>
    <w:rsid w:val="000B7E60"/>
    <w:rsid w:val="000C0CEC"/>
    <w:rsid w:val="000C3ABD"/>
    <w:rsid w:val="000D0BF1"/>
    <w:rsid w:val="000D37E0"/>
    <w:rsid w:val="000D6AD2"/>
    <w:rsid w:val="000E06F9"/>
    <w:rsid w:val="000E7026"/>
    <w:rsid w:val="000F712D"/>
    <w:rsid w:val="00100CEF"/>
    <w:rsid w:val="00101821"/>
    <w:rsid w:val="00112520"/>
    <w:rsid w:val="001158FA"/>
    <w:rsid w:val="00120A57"/>
    <w:rsid w:val="00121886"/>
    <w:rsid w:val="00122258"/>
    <w:rsid w:val="0012246B"/>
    <w:rsid w:val="00123669"/>
    <w:rsid w:val="00125683"/>
    <w:rsid w:val="001313C6"/>
    <w:rsid w:val="00132702"/>
    <w:rsid w:val="001332A7"/>
    <w:rsid w:val="00142B65"/>
    <w:rsid w:val="00142F06"/>
    <w:rsid w:val="001437F1"/>
    <w:rsid w:val="001450B8"/>
    <w:rsid w:val="00145476"/>
    <w:rsid w:val="00145E60"/>
    <w:rsid w:val="00147D54"/>
    <w:rsid w:val="00154300"/>
    <w:rsid w:val="0016640B"/>
    <w:rsid w:val="001667AC"/>
    <w:rsid w:val="001669A4"/>
    <w:rsid w:val="001949DA"/>
    <w:rsid w:val="001A0F3B"/>
    <w:rsid w:val="001A4C6E"/>
    <w:rsid w:val="001B0ED8"/>
    <w:rsid w:val="001B1221"/>
    <w:rsid w:val="001C08C9"/>
    <w:rsid w:val="001D01A9"/>
    <w:rsid w:val="001D200E"/>
    <w:rsid w:val="001D52ED"/>
    <w:rsid w:val="001F0E90"/>
    <w:rsid w:val="001F1722"/>
    <w:rsid w:val="002064D3"/>
    <w:rsid w:val="00206D6C"/>
    <w:rsid w:val="00227832"/>
    <w:rsid w:val="0023010C"/>
    <w:rsid w:val="00232EDC"/>
    <w:rsid w:val="00233067"/>
    <w:rsid w:val="0023441D"/>
    <w:rsid w:val="00237DFE"/>
    <w:rsid w:val="00240270"/>
    <w:rsid w:val="00240AD5"/>
    <w:rsid w:val="00242DD6"/>
    <w:rsid w:val="00247765"/>
    <w:rsid w:val="00252E61"/>
    <w:rsid w:val="00262858"/>
    <w:rsid w:val="00263F82"/>
    <w:rsid w:val="00266836"/>
    <w:rsid w:val="00275111"/>
    <w:rsid w:val="002772E0"/>
    <w:rsid w:val="002846BF"/>
    <w:rsid w:val="00292EAD"/>
    <w:rsid w:val="0029739B"/>
    <w:rsid w:val="002975C3"/>
    <w:rsid w:val="002A62D0"/>
    <w:rsid w:val="002B2BDC"/>
    <w:rsid w:val="002B5C47"/>
    <w:rsid w:val="002C11D7"/>
    <w:rsid w:val="002C14C3"/>
    <w:rsid w:val="002C4273"/>
    <w:rsid w:val="002D0D0E"/>
    <w:rsid w:val="002D377D"/>
    <w:rsid w:val="002F0141"/>
    <w:rsid w:val="002F6304"/>
    <w:rsid w:val="00300EE4"/>
    <w:rsid w:val="0030159C"/>
    <w:rsid w:val="00302471"/>
    <w:rsid w:val="003045F2"/>
    <w:rsid w:val="003051CB"/>
    <w:rsid w:val="00315A02"/>
    <w:rsid w:val="003408A9"/>
    <w:rsid w:val="00341B0C"/>
    <w:rsid w:val="0035337E"/>
    <w:rsid w:val="00353C10"/>
    <w:rsid w:val="0036023A"/>
    <w:rsid w:val="00366DD5"/>
    <w:rsid w:val="00367C29"/>
    <w:rsid w:val="00370292"/>
    <w:rsid w:val="00373D51"/>
    <w:rsid w:val="00376EC5"/>
    <w:rsid w:val="003828EF"/>
    <w:rsid w:val="00386E9F"/>
    <w:rsid w:val="00391583"/>
    <w:rsid w:val="00392699"/>
    <w:rsid w:val="003A6134"/>
    <w:rsid w:val="003B2740"/>
    <w:rsid w:val="003B2E30"/>
    <w:rsid w:val="003C73DD"/>
    <w:rsid w:val="003D017A"/>
    <w:rsid w:val="003D09D8"/>
    <w:rsid w:val="003D24C3"/>
    <w:rsid w:val="003E4EC9"/>
    <w:rsid w:val="003E79DB"/>
    <w:rsid w:val="003F6AEE"/>
    <w:rsid w:val="00401754"/>
    <w:rsid w:val="00402A4C"/>
    <w:rsid w:val="00402F89"/>
    <w:rsid w:val="00406F39"/>
    <w:rsid w:val="00414806"/>
    <w:rsid w:val="00414EBB"/>
    <w:rsid w:val="0041623A"/>
    <w:rsid w:val="00421CD8"/>
    <w:rsid w:val="00434D96"/>
    <w:rsid w:val="0044015F"/>
    <w:rsid w:val="00460442"/>
    <w:rsid w:val="004616E7"/>
    <w:rsid w:val="00463F09"/>
    <w:rsid w:val="0046621F"/>
    <w:rsid w:val="004700C8"/>
    <w:rsid w:val="00476DE5"/>
    <w:rsid w:val="00477DFC"/>
    <w:rsid w:val="00477F02"/>
    <w:rsid w:val="004844DB"/>
    <w:rsid w:val="00495C5B"/>
    <w:rsid w:val="004960FA"/>
    <w:rsid w:val="004A37E4"/>
    <w:rsid w:val="004B01E6"/>
    <w:rsid w:val="004B08BC"/>
    <w:rsid w:val="004B1BD9"/>
    <w:rsid w:val="004B2739"/>
    <w:rsid w:val="004C1596"/>
    <w:rsid w:val="004D477B"/>
    <w:rsid w:val="004D70E7"/>
    <w:rsid w:val="004E0198"/>
    <w:rsid w:val="004E1019"/>
    <w:rsid w:val="004E6A42"/>
    <w:rsid w:val="004F266A"/>
    <w:rsid w:val="00504AF6"/>
    <w:rsid w:val="00505B1B"/>
    <w:rsid w:val="00506D4A"/>
    <w:rsid w:val="00510482"/>
    <w:rsid w:val="005124CC"/>
    <w:rsid w:val="00513761"/>
    <w:rsid w:val="00522D23"/>
    <w:rsid w:val="00530A0B"/>
    <w:rsid w:val="00534AE3"/>
    <w:rsid w:val="005370DD"/>
    <w:rsid w:val="005402A6"/>
    <w:rsid w:val="00542CBC"/>
    <w:rsid w:val="00551254"/>
    <w:rsid w:val="00551A7B"/>
    <w:rsid w:val="00551DF7"/>
    <w:rsid w:val="0055550B"/>
    <w:rsid w:val="00572EF2"/>
    <w:rsid w:val="0057712B"/>
    <w:rsid w:val="0058450C"/>
    <w:rsid w:val="00591EEC"/>
    <w:rsid w:val="00591F28"/>
    <w:rsid w:val="005B342E"/>
    <w:rsid w:val="005B3940"/>
    <w:rsid w:val="005B7A2E"/>
    <w:rsid w:val="005B7FC5"/>
    <w:rsid w:val="005D6CFF"/>
    <w:rsid w:val="005D7B23"/>
    <w:rsid w:val="005E0DB4"/>
    <w:rsid w:val="005E38C5"/>
    <w:rsid w:val="005E64CA"/>
    <w:rsid w:val="005E6D36"/>
    <w:rsid w:val="005F11B6"/>
    <w:rsid w:val="005F2062"/>
    <w:rsid w:val="005F2732"/>
    <w:rsid w:val="005F2B93"/>
    <w:rsid w:val="005F3CE9"/>
    <w:rsid w:val="005F5516"/>
    <w:rsid w:val="006000AF"/>
    <w:rsid w:val="006012CD"/>
    <w:rsid w:val="00604270"/>
    <w:rsid w:val="00606150"/>
    <w:rsid w:val="006244D5"/>
    <w:rsid w:val="00634030"/>
    <w:rsid w:val="00634B78"/>
    <w:rsid w:val="00634D2E"/>
    <w:rsid w:val="006366F3"/>
    <w:rsid w:val="00644A3F"/>
    <w:rsid w:val="00644D98"/>
    <w:rsid w:val="00651F2A"/>
    <w:rsid w:val="00653D77"/>
    <w:rsid w:val="006724B8"/>
    <w:rsid w:val="0067354D"/>
    <w:rsid w:val="00675141"/>
    <w:rsid w:val="006842A5"/>
    <w:rsid w:val="0069144B"/>
    <w:rsid w:val="00693E2D"/>
    <w:rsid w:val="006A2D2A"/>
    <w:rsid w:val="006A33EF"/>
    <w:rsid w:val="006A4395"/>
    <w:rsid w:val="006B2B8D"/>
    <w:rsid w:val="006C0016"/>
    <w:rsid w:val="006C7C0C"/>
    <w:rsid w:val="006D3829"/>
    <w:rsid w:val="006D4BC1"/>
    <w:rsid w:val="006D5438"/>
    <w:rsid w:val="006D7DA5"/>
    <w:rsid w:val="006E411A"/>
    <w:rsid w:val="006E57AD"/>
    <w:rsid w:val="006E5EAD"/>
    <w:rsid w:val="006E64D1"/>
    <w:rsid w:val="006E7AB0"/>
    <w:rsid w:val="006F36A1"/>
    <w:rsid w:val="006F3AE2"/>
    <w:rsid w:val="007011F9"/>
    <w:rsid w:val="0070373E"/>
    <w:rsid w:val="00703CC9"/>
    <w:rsid w:val="00715213"/>
    <w:rsid w:val="007221E5"/>
    <w:rsid w:val="00726047"/>
    <w:rsid w:val="00726E65"/>
    <w:rsid w:val="00735B7F"/>
    <w:rsid w:val="00736BBF"/>
    <w:rsid w:val="00737CD7"/>
    <w:rsid w:val="00753B4E"/>
    <w:rsid w:val="00756966"/>
    <w:rsid w:val="007573ED"/>
    <w:rsid w:val="00763DAB"/>
    <w:rsid w:val="0077006F"/>
    <w:rsid w:val="007953BE"/>
    <w:rsid w:val="00797074"/>
    <w:rsid w:val="007A5C50"/>
    <w:rsid w:val="007A7045"/>
    <w:rsid w:val="007B1598"/>
    <w:rsid w:val="007B38AD"/>
    <w:rsid w:val="007B4B64"/>
    <w:rsid w:val="007D0C8C"/>
    <w:rsid w:val="007D1423"/>
    <w:rsid w:val="007D1A7C"/>
    <w:rsid w:val="007D5EE4"/>
    <w:rsid w:val="007D7B55"/>
    <w:rsid w:val="007E1DB1"/>
    <w:rsid w:val="007E6581"/>
    <w:rsid w:val="007F4770"/>
    <w:rsid w:val="007F477E"/>
    <w:rsid w:val="007F5680"/>
    <w:rsid w:val="00812FA2"/>
    <w:rsid w:val="00822681"/>
    <w:rsid w:val="00826CDA"/>
    <w:rsid w:val="00831685"/>
    <w:rsid w:val="00831F37"/>
    <w:rsid w:val="00833326"/>
    <w:rsid w:val="00833709"/>
    <w:rsid w:val="00834241"/>
    <w:rsid w:val="00847F2E"/>
    <w:rsid w:val="00860B53"/>
    <w:rsid w:val="0086516E"/>
    <w:rsid w:val="008813EB"/>
    <w:rsid w:val="00882119"/>
    <w:rsid w:val="00886E9C"/>
    <w:rsid w:val="00895617"/>
    <w:rsid w:val="00896A43"/>
    <w:rsid w:val="008B113D"/>
    <w:rsid w:val="008B368E"/>
    <w:rsid w:val="008B5AA0"/>
    <w:rsid w:val="008B5BD4"/>
    <w:rsid w:val="008C2094"/>
    <w:rsid w:val="008C744C"/>
    <w:rsid w:val="008C74DB"/>
    <w:rsid w:val="008D5D7D"/>
    <w:rsid w:val="008F34EA"/>
    <w:rsid w:val="008F65FF"/>
    <w:rsid w:val="0090043D"/>
    <w:rsid w:val="00903493"/>
    <w:rsid w:val="0091362F"/>
    <w:rsid w:val="009168C8"/>
    <w:rsid w:val="009178B5"/>
    <w:rsid w:val="0093231E"/>
    <w:rsid w:val="00937DBA"/>
    <w:rsid w:val="0094668C"/>
    <w:rsid w:val="00950B98"/>
    <w:rsid w:val="00951796"/>
    <w:rsid w:val="00956E82"/>
    <w:rsid w:val="00957EAA"/>
    <w:rsid w:val="00965D8F"/>
    <w:rsid w:val="009714BF"/>
    <w:rsid w:val="009748E5"/>
    <w:rsid w:val="00994384"/>
    <w:rsid w:val="009A5713"/>
    <w:rsid w:val="009B1A5F"/>
    <w:rsid w:val="009B41C6"/>
    <w:rsid w:val="009B49E4"/>
    <w:rsid w:val="009C32C5"/>
    <w:rsid w:val="009C49EB"/>
    <w:rsid w:val="009C4A1E"/>
    <w:rsid w:val="009C4B66"/>
    <w:rsid w:val="009C550D"/>
    <w:rsid w:val="009D353E"/>
    <w:rsid w:val="009D4499"/>
    <w:rsid w:val="009D72C2"/>
    <w:rsid w:val="009E007A"/>
    <w:rsid w:val="009E2430"/>
    <w:rsid w:val="009E4F5E"/>
    <w:rsid w:val="009E5FAF"/>
    <w:rsid w:val="009E7A32"/>
    <w:rsid w:val="009F5919"/>
    <w:rsid w:val="009F6B29"/>
    <w:rsid w:val="009F7B14"/>
    <w:rsid w:val="00A01B9D"/>
    <w:rsid w:val="00A06E83"/>
    <w:rsid w:val="00A079BE"/>
    <w:rsid w:val="00A15C90"/>
    <w:rsid w:val="00A161F3"/>
    <w:rsid w:val="00A168BC"/>
    <w:rsid w:val="00A259CF"/>
    <w:rsid w:val="00A42C5F"/>
    <w:rsid w:val="00A441B0"/>
    <w:rsid w:val="00A466DC"/>
    <w:rsid w:val="00A532C7"/>
    <w:rsid w:val="00A5592B"/>
    <w:rsid w:val="00A71432"/>
    <w:rsid w:val="00A914EE"/>
    <w:rsid w:val="00A92BBF"/>
    <w:rsid w:val="00AB2797"/>
    <w:rsid w:val="00AB2935"/>
    <w:rsid w:val="00AB7354"/>
    <w:rsid w:val="00AC17E7"/>
    <w:rsid w:val="00AC2D9B"/>
    <w:rsid w:val="00AD22A2"/>
    <w:rsid w:val="00AD398B"/>
    <w:rsid w:val="00AD5B5C"/>
    <w:rsid w:val="00AE1028"/>
    <w:rsid w:val="00AE3E53"/>
    <w:rsid w:val="00AE4385"/>
    <w:rsid w:val="00AF1790"/>
    <w:rsid w:val="00B002F5"/>
    <w:rsid w:val="00B02CCB"/>
    <w:rsid w:val="00B0670E"/>
    <w:rsid w:val="00B14886"/>
    <w:rsid w:val="00B255AE"/>
    <w:rsid w:val="00B2596A"/>
    <w:rsid w:val="00B310CA"/>
    <w:rsid w:val="00B422EF"/>
    <w:rsid w:val="00B42ACF"/>
    <w:rsid w:val="00B462CD"/>
    <w:rsid w:val="00B66C57"/>
    <w:rsid w:val="00B67094"/>
    <w:rsid w:val="00B704D9"/>
    <w:rsid w:val="00B75498"/>
    <w:rsid w:val="00B77950"/>
    <w:rsid w:val="00B94794"/>
    <w:rsid w:val="00B96F1C"/>
    <w:rsid w:val="00BA4351"/>
    <w:rsid w:val="00BB25AA"/>
    <w:rsid w:val="00BB571F"/>
    <w:rsid w:val="00BC4185"/>
    <w:rsid w:val="00BD2C98"/>
    <w:rsid w:val="00BD5776"/>
    <w:rsid w:val="00BD68C1"/>
    <w:rsid w:val="00BE1374"/>
    <w:rsid w:val="00BE20B4"/>
    <w:rsid w:val="00BE4220"/>
    <w:rsid w:val="00BF4B0C"/>
    <w:rsid w:val="00C01968"/>
    <w:rsid w:val="00C06989"/>
    <w:rsid w:val="00C10DBF"/>
    <w:rsid w:val="00C22209"/>
    <w:rsid w:val="00C238FE"/>
    <w:rsid w:val="00C32F74"/>
    <w:rsid w:val="00C342F1"/>
    <w:rsid w:val="00C43D6A"/>
    <w:rsid w:val="00C5679E"/>
    <w:rsid w:val="00C571C1"/>
    <w:rsid w:val="00C646A0"/>
    <w:rsid w:val="00C65614"/>
    <w:rsid w:val="00C661B5"/>
    <w:rsid w:val="00C6699C"/>
    <w:rsid w:val="00C74C93"/>
    <w:rsid w:val="00C76F97"/>
    <w:rsid w:val="00C835D1"/>
    <w:rsid w:val="00C84986"/>
    <w:rsid w:val="00C96026"/>
    <w:rsid w:val="00CA4F43"/>
    <w:rsid w:val="00CB05E8"/>
    <w:rsid w:val="00CB0CC4"/>
    <w:rsid w:val="00CB265E"/>
    <w:rsid w:val="00CC1ADC"/>
    <w:rsid w:val="00CC4510"/>
    <w:rsid w:val="00CD4BCB"/>
    <w:rsid w:val="00CE1566"/>
    <w:rsid w:val="00D0046B"/>
    <w:rsid w:val="00D04B86"/>
    <w:rsid w:val="00D05588"/>
    <w:rsid w:val="00D05AAB"/>
    <w:rsid w:val="00D21F8E"/>
    <w:rsid w:val="00D328D8"/>
    <w:rsid w:val="00D3357D"/>
    <w:rsid w:val="00D34CD8"/>
    <w:rsid w:val="00D3650B"/>
    <w:rsid w:val="00D370EF"/>
    <w:rsid w:val="00D44024"/>
    <w:rsid w:val="00D564C5"/>
    <w:rsid w:val="00D63808"/>
    <w:rsid w:val="00D71957"/>
    <w:rsid w:val="00D730BA"/>
    <w:rsid w:val="00D73464"/>
    <w:rsid w:val="00D90F8F"/>
    <w:rsid w:val="00D95F98"/>
    <w:rsid w:val="00D9687F"/>
    <w:rsid w:val="00D97B9C"/>
    <w:rsid w:val="00D97DC5"/>
    <w:rsid w:val="00DA475B"/>
    <w:rsid w:val="00DA5A8E"/>
    <w:rsid w:val="00DB0C01"/>
    <w:rsid w:val="00DC1638"/>
    <w:rsid w:val="00DC1933"/>
    <w:rsid w:val="00DC3B14"/>
    <w:rsid w:val="00DC692B"/>
    <w:rsid w:val="00DC7945"/>
    <w:rsid w:val="00DD1BC1"/>
    <w:rsid w:val="00DD31CB"/>
    <w:rsid w:val="00DD692E"/>
    <w:rsid w:val="00DE3408"/>
    <w:rsid w:val="00DF14CC"/>
    <w:rsid w:val="00E127E7"/>
    <w:rsid w:val="00E1751C"/>
    <w:rsid w:val="00E242D0"/>
    <w:rsid w:val="00E25024"/>
    <w:rsid w:val="00E25A25"/>
    <w:rsid w:val="00E313F3"/>
    <w:rsid w:val="00E32770"/>
    <w:rsid w:val="00E34E7D"/>
    <w:rsid w:val="00E411EC"/>
    <w:rsid w:val="00E4767F"/>
    <w:rsid w:val="00E514CD"/>
    <w:rsid w:val="00E52627"/>
    <w:rsid w:val="00E5359D"/>
    <w:rsid w:val="00E6472D"/>
    <w:rsid w:val="00E6742E"/>
    <w:rsid w:val="00E805D5"/>
    <w:rsid w:val="00E913E7"/>
    <w:rsid w:val="00E95C4D"/>
    <w:rsid w:val="00EA52D0"/>
    <w:rsid w:val="00EB1887"/>
    <w:rsid w:val="00EC0BD3"/>
    <w:rsid w:val="00EC1BA9"/>
    <w:rsid w:val="00EE39BC"/>
    <w:rsid w:val="00EE3D2B"/>
    <w:rsid w:val="00EE544A"/>
    <w:rsid w:val="00EF34EE"/>
    <w:rsid w:val="00F00242"/>
    <w:rsid w:val="00F0558C"/>
    <w:rsid w:val="00F05A05"/>
    <w:rsid w:val="00F05ED7"/>
    <w:rsid w:val="00F06C21"/>
    <w:rsid w:val="00F11281"/>
    <w:rsid w:val="00F15940"/>
    <w:rsid w:val="00F216B9"/>
    <w:rsid w:val="00F23ADC"/>
    <w:rsid w:val="00F24E85"/>
    <w:rsid w:val="00F34B9A"/>
    <w:rsid w:val="00F35C63"/>
    <w:rsid w:val="00F36097"/>
    <w:rsid w:val="00F40928"/>
    <w:rsid w:val="00F436BA"/>
    <w:rsid w:val="00F4584E"/>
    <w:rsid w:val="00F53E82"/>
    <w:rsid w:val="00F61DF1"/>
    <w:rsid w:val="00F62521"/>
    <w:rsid w:val="00F80E7F"/>
    <w:rsid w:val="00F823B8"/>
    <w:rsid w:val="00F84A9D"/>
    <w:rsid w:val="00F86171"/>
    <w:rsid w:val="00F969F5"/>
    <w:rsid w:val="00FA2780"/>
    <w:rsid w:val="00FA37E9"/>
    <w:rsid w:val="00FA4DE5"/>
    <w:rsid w:val="00FB5887"/>
    <w:rsid w:val="00FB6AD5"/>
    <w:rsid w:val="00FB7BC9"/>
    <w:rsid w:val="00FC56A2"/>
    <w:rsid w:val="00FD4A01"/>
    <w:rsid w:val="00FE061E"/>
    <w:rsid w:val="00FE0945"/>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8A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572004">
      <w:bodyDiv w:val="1"/>
      <w:marLeft w:val="0"/>
      <w:marRight w:val="0"/>
      <w:marTop w:val="0"/>
      <w:marBottom w:val="0"/>
      <w:divBdr>
        <w:top w:val="none" w:sz="0" w:space="0" w:color="auto"/>
        <w:left w:val="none" w:sz="0" w:space="0" w:color="auto"/>
        <w:bottom w:val="none" w:sz="0" w:space="0" w:color="auto"/>
        <w:right w:val="none" w:sz="0" w:space="0" w:color="auto"/>
      </w:divBdr>
    </w:div>
    <w:div w:id="354039346">
      <w:bodyDiv w:val="1"/>
      <w:marLeft w:val="0"/>
      <w:marRight w:val="0"/>
      <w:marTop w:val="0"/>
      <w:marBottom w:val="0"/>
      <w:divBdr>
        <w:top w:val="none" w:sz="0" w:space="0" w:color="auto"/>
        <w:left w:val="none" w:sz="0" w:space="0" w:color="auto"/>
        <w:bottom w:val="none" w:sz="0" w:space="0" w:color="auto"/>
        <w:right w:val="none" w:sz="0" w:space="0" w:color="auto"/>
      </w:divBdr>
    </w:div>
    <w:div w:id="378936553">
      <w:bodyDiv w:val="1"/>
      <w:marLeft w:val="0"/>
      <w:marRight w:val="0"/>
      <w:marTop w:val="0"/>
      <w:marBottom w:val="0"/>
      <w:divBdr>
        <w:top w:val="none" w:sz="0" w:space="0" w:color="auto"/>
        <w:left w:val="none" w:sz="0" w:space="0" w:color="auto"/>
        <w:bottom w:val="none" w:sz="0" w:space="0" w:color="auto"/>
        <w:right w:val="none" w:sz="0" w:space="0" w:color="auto"/>
      </w:divBdr>
    </w:div>
    <w:div w:id="390419595">
      <w:bodyDiv w:val="1"/>
      <w:marLeft w:val="0"/>
      <w:marRight w:val="0"/>
      <w:marTop w:val="0"/>
      <w:marBottom w:val="0"/>
      <w:divBdr>
        <w:top w:val="none" w:sz="0" w:space="0" w:color="auto"/>
        <w:left w:val="none" w:sz="0" w:space="0" w:color="auto"/>
        <w:bottom w:val="none" w:sz="0" w:space="0" w:color="auto"/>
        <w:right w:val="none" w:sz="0" w:space="0" w:color="auto"/>
      </w:divBdr>
    </w:div>
    <w:div w:id="688604021">
      <w:bodyDiv w:val="1"/>
      <w:marLeft w:val="0"/>
      <w:marRight w:val="0"/>
      <w:marTop w:val="0"/>
      <w:marBottom w:val="0"/>
      <w:divBdr>
        <w:top w:val="none" w:sz="0" w:space="0" w:color="auto"/>
        <w:left w:val="none" w:sz="0" w:space="0" w:color="auto"/>
        <w:bottom w:val="none" w:sz="0" w:space="0" w:color="auto"/>
        <w:right w:val="none" w:sz="0" w:space="0" w:color="auto"/>
      </w:divBdr>
    </w:div>
    <w:div w:id="723866358">
      <w:bodyDiv w:val="1"/>
      <w:marLeft w:val="0"/>
      <w:marRight w:val="0"/>
      <w:marTop w:val="0"/>
      <w:marBottom w:val="0"/>
      <w:divBdr>
        <w:top w:val="none" w:sz="0" w:space="0" w:color="auto"/>
        <w:left w:val="none" w:sz="0" w:space="0" w:color="auto"/>
        <w:bottom w:val="none" w:sz="0" w:space="0" w:color="auto"/>
        <w:right w:val="none" w:sz="0" w:space="0" w:color="auto"/>
      </w:divBdr>
    </w:div>
    <w:div w:id="778721688">
      <w:bodyDiv w:val="1"/>
      <w:marLeft w:val="0"/>
      <w:marRight w:val="0"/>
      <w:marTop w:val="0"/>
      <w:marBottom w:val="0"/>
      <w:divBdr>
        <w:top w:val="none" w:sz="0" w:space="0" w:color="auto"/>
        <w:left w:val="none" w:sz="0" w:space="0" w:color="auto"/>
        <w:bottom w:val="none" w:sz="0" w:space="0" w:color="auto"/>
        <w:right w:val="none" w:sz="0" w:space="0" w:color="auto"/>
      </w:divBdr>
    </w:div>
    <w:div w:id="847674299">
      <w:bodyDiv w:val="1"/>
      <w:marLeft w:val="0"/>
      <w:marRight w:val="0"/>
      <w:marTop w:val="0"/>
      <w:marBottom w:val="0"/>
      <w:divBdr>
        <w:top w:val="none" w:sz="0" w:space="0" w:color="auto"/>
        <w:left w:val="none" w:sz="0" w:space="0" w:color="auto"/>
        <w:bottom w:val="none" w:sz="0" w:space="0" w:color="auto"/>
        <w:right w:val="none" w:sz="0" w:space="0" w:color="auto"/>
      </w:divBdr>
    </w:div>
    <w:div w:id="862741569">
      <w:bodyDiv w:val="1"/>
      <w:marLeft w:val="0"/>
      <w:marRight w:val="0"/>
      <w:marTop w:val="0"/>
      <w:marBottom w:val="0"/>
      <w:divBdr>
        <w:top w:val="none" w:sz="0" w:space="0" w:color="auto"/>
        <w:left w:val="none" w:sz="0" w:space="0" w:color="auto"/>
        <w:bottom w:val="none" w:sz="0" w:space="0" w:color="auto"/>
        <w:right w:val="none" w:sz="0" w:space="0" w:color="auto"/>
      </w:divBdr>
    </w:div>
    <w:div w:id="916326224">
      <w:bodyDiv w:val="1"/>
      <w:marLeft w:val="0"/>
      <w:marRight w:val="0"/>
      <w:marTop w:val="0"/>
      <w:marBottom w:val="0"/>
      <w:divBdr>
        <w:top w:val="none" w:sz="0" w:space="0" w:color="auto"/>
        <w:left w:val="none" w:sz="0" w:space="0" w:color="auto"/>
        <w:bottom w:val="none" w:sz="0" w:space="0" w:color="auto"/>
        <w:right w:val="none" w:sz="0" w:space="0" w:color="auto"/>
      </w:divBdr>
    </w:div>
    <w:div w:id="1171870304">
      <w:bodyDiv w:val="1"/>
      <w:marLeft w:val="0"/>
      <w:marRight w:val="0"/>
      <w:marTop w:val="0"/>
      <w:marBottom w:val="0"/>
      <w:divBdr>
        <w:top w:val="none" w:sz="0" w:space="0" w:color="auto"/>
        <w:left w:val="none" w:sz="0" w:space="0" w:color="auto"/>
        <w:bottom w:val="none" w:sz="0" w:space="0" w:color="auto"/>
        <w:right w:val="none" w:sz="0" w:space="0" w:color="auto"/>
      </w:divBdr>
    </w:div>
    <w:div w:id="1188636790">
      <w:bodyDiv w:val="1"/>
      <w:marLeft w:val="0"/>
      <w:marRight w:val="0"/>
      <w:marTop w:val="0"/>
      <w:marBottom w:val="0"/>
      <w:divBdr>
        <w:top w:val="none" w:sz="0" w:space="0" w:color="auto"/>
        <w:left w:val="none" w:sz="0" w:space="0" w:color="auto"/>
        <w:bottom w:val="none" w:sz="0" w:space="0" w:color="auto"/>
        <w:right w:val="none" w:sz="0" w:space="0" w:color="auto"/>
      </w:divBdr>
    </w:div>
    <w:div w:id="1311715873">
      <w:bodyDiv w:val="1"/>
      <w:marLeft w:val="0"/>
      <w:marRight w:val="0"/>
      <w:marTop w:val="0"/>
      <w:marBottom w:val="0"/>
      <w:divBdr>
        <w:top w:val="none" w:sz="0" w:space="0" w:color="auto"/>
        <w:left w:val="none" w:sz="0" w:space="0" w:color="auto"/>
        <w:bottom w:val="none" w:sz="0" w:space="0" w:color="auto"/>
        <w:right w:val="none" w:sz="0" w:space="0" w:color="auto"/>
      </w:divBdr>
    </w:div>
    <w:div w:id="1641030584">
      <w:bodyDiv w:val="1"/>
      <w:marLeft w:val="0"/>
      <w:marRight w:val="0"/>
      <w:marTop w:val="0"/>
      <w:marBottom w:val="0"/>
      <w:divBdr>
        <w:top w:val="none" w:sz="0" w:space="0" w:color="auto"/>
        <w:left w:val="none" w:sz="0" w:space="0" w:color="auto"/>
        <w:bottom w:val="none" w:sz="0" w:space="0" w:color="auto"/>
        <w:right w:val="none" w:sz="0" w:space="0" w:color="auto"/>
      </w:divBdr>
    </w:div>
    <w:div w:id="1648775696">
      <w:bodyDiv w:val="1"/>
      <w:marLeft w:val="0"/>
      <w:marRight w:val="0"/>
      <w:marTop w:val="0"/>
      <w:marBottom w:val="0"/>
      <w:divBdr>
        <w:top w:val="none" w:sz="0" w:space="0" w:color="auto"/>
        <w:left w:val="none" w:sz="0" w:space="0" w:color="auto"/>
        <w:bottom w:val="none" w:sz="0" w:space="0" w:color="auto"/>
        <w:right w:val="none" w:sz="0" w:space="0" w:color="auto"/>
      </w:divBdr>
    </w:div>
    <w:div w:id="1655336283">
      <w:bodyDiv w:val="1"/>
      <w:marLeft w:val="0"/>
      <w:marRight w:val="0"/>
      <w:marTop w:val="0"/>
      <w:marBottom w:val="0"/>
      <w:divBdr>
        <w:top w:val="none" w:sz="0" w:space="0" w:color="auto"/>
        <w:left w:val="none" w:sz="0" w:space="0" w:color="auto"/>
        <w:bottom w:val="none" w:sz="0" w:space="0" w:color="auto"/>
        <w:right w:val="none" w:sz="0" w:space="0" w:color="auto"/>
      </w:divBdr>
    </w:div>
    <w:div w:id="1897662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G"/><Relationship Id="rId39" Type="http://schemas.openxmlformats.org/officeDocument/2006/relationships/image" Target="media/image31.png"/><Relationship Id="rId21" Type="http://schemas.openxmlformats.org/officeDocument/2006/relationships/image" Target="media/image13.JPG"/><Relationship Id="rId34" Type="http://schemas.openxmlformats.org/officeDocument/2006/relationships/image" Target="media/image26.JP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JP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JPG"/><Relationship Id="rId37" Type="http://schemas.openxmlformats.org/officeDocument/2006/relationships/image" Target="media/image29.JP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image" Target="media/image20.JPG"/><Relationship Id="rId36" Type="http://schemas.openxmlformats.org/officeDocument/2006/relationships/image" Target="media/image28.JP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7.JP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BA478B-F974-4E56-A4CD-0246C456F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22868</Words>
  <Characters>130354</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52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balan, Manoj</dc:creator>
  <cp:lastModifiedBy>user</cp:lastModifiedBy>
  <cp:revision>2</cp:revision>
  <dcterms:created xsi:type="dcterms:W3CDTF">2022-07-18T10:47:00Z</dcterms:created>
  <dcterms:modified xsi:type="dcterms:W3CDTF">2022-07-18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17T12:46:01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42f428ed-23eb-4963-a0e8-eba9bfbb6baf</vt:lpwstr>
  </property>
  <property fmtid="{D5CDD505-2E9C-101B-9397-08002B2CF9AE}" pid="31" name="MSIP_Label_029374dd-2437-4816-8d63-bf9cc1b578e5_ContentBits">
    <vt:lpwstr>2</vt:lpwstr>
  </property>
</Properties>
</file>